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56DFC5" w14:textId="2BAD03D4" w:rsidR="00475631" w:rsidRDefault="00FD4023" w:rsidP="00AF6BE2">
      <w:pPr>
        <w:spacing w:line="480" w:lineRule="auto"/>
      </w:pPr>
      <w:r w:rsidRPr="002942F6">
        <w:rPr>
          <w:noProof/>
          <w:sz w:val="20"/>
        </w:rPr>
        <mc:AlternateContent>
          <mc:Choice Requires="wps">
            <w:drawing>
              <wp:anchor distT="0" distB="0" distL="0" distR="0" simplePos="0" relativeHeight="251664384" behindDoc="0" locked="0" layoutInCell="1" allowOverlap="1" wp14:anchorId="56B70D22" wp14:editId="011FF4B6">
                <wp:simplePos x="0" y="0"/>
                <wp:positionH relativeFrom="column">
                  <wp:posOffset>175847</wp:posOffset>
                </wp:positionH>
                <wp:positionV relativeFrom="page">
                  <wp:posOffset>865065</wp:posOffset>
                </wp:positionV>
                <wp:extent cx="1719072" cy="146304"/>
                <wp:effectExtent l="0" t="0" r="0" b="635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9072" cy="1463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B7A907" w14:textId="77777777" w:rsidR="002D38DB" w:rsidRPr="00366F6D" w:rsidRDefault="002D38DB" w:rsidP="00E11753">
                            <w:pPr>
                              <w:jc w:val="center"/>
                              <w:rPr>
                                <w:b/>
                                <w:caps/>
                                <w:color w:val="BE0F34"/>
                                <w:sz w:val="18"/>
                              </w:rPr>
                            </w:pPr>
                            <w:bookmarkStart w:id="0" w:name="_Hlk24050169"/>
                            <w:bookmarkEnd w:id="0"/>
                            <w:r>
                              <w:rPr>
                                <w:b/>
                                <w:caps/>
                                <w:color w:val="BE0F34"/>
                                <w:sz w:val="18"/>
                              </w:rPr>
                              <w:t>COLLEGE OF ENGINEER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B70D22" id="_x0000_t202" coordsize="21600,21600" o:spt="202" path="m,l,21600r21600,l21600,xe">
                <v:stroke joinstyle="miter"/>
                <v:path gradientshapeok="t" o:connecttype="rect"/>
              </v:shapetype>
              <v:shape id="Text Box 5" o:spid="_x0000_s1026" type="#_x0000_t202" style="position:absolute;left:0;text-align:left;margin-left:13.85pt;margin-top:68.1pt;width:135.35pt;height:11.5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" stroked="f">
                <v:textbox inset="0,0,0,0">
                  <w:txbxContent>
                    <w:p w14:paraId="74B7A907" w14:textId="77777777" w:rsidR="002D38DB" w:rsidRPr="00366F6D" w:rsidRDefault="002D38DB" w:rsidP="00E11753">
                      <w:pPr>
                        <w:jc w:val="center"/>
                        <w:rPr>
                          <w:b/>
                          <w:caps/>
                          <w:color w:val="BE0F34"/>
                          <w:sz w:val="18"/>
                        </w:rPr>
                      </w:pPr>
                      <w:bookmarkStart w:id="1" w:name="_Hlk24050169"/>
                      <w:bookmarkEnd w:id="1"/>
                      <w:r>
                        <w:rPr>
                          <w:b/>
                          <w:caps/>
                          <w:color w:val="BE0F34"/>
                          <w:sz w:val="18"/>
                        </w:rPr>
                        <w:t>COLLEGE OF ENGINEERING</w:t>
                      </w:r>
                    </w:p>
                  </w:txbxContent>
                </v:textbox>
                <w10:wrap type="square" anchory="page"/>
              </v:shape>
            </w:pict>
          </mc:Fallback>
        </mc:AlternateContent>
      </w:r>
      <w:r w:rsidR="00E11753" w:rsidRPr="00E11753">
        <w:rPr>
          <w:noProof/>
        </w:rPr>
        <mc:AlternateContent>
          <mc:Choice Requires="wps">
            <w:drawing>
              <wp:anchor distT="0" distB="0" distL="114300" distR="114300" simplePos="0" relativeHeight="251659264" behindDoc="1" locked="0" layoutInCell="1" allowOverlap="1" wp14:anchorId="34826EC0" wp14:editId="41FB956D">
                <wp:simplePos x="0" y="0"/>
                <wp:positionH relativeFrom="page">
                  <wp:posOffset>914400</wp:posOffset>
                </wp:positionH>
                <wp:positionV relativeFrom="page">
                  <wp:posOffset>927100</wp:posOffset>
                </wp:positionV>
                <wp:extent cx="5943600" cy="8229600"/>
                <wp:effectExtent l="12700" t="12700" r="25400" b="25400"/>
                <wp:wrapNone/>
                <wp:docPr id="9"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333399"/>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7CEF25C6" id="Rectangle 3" o:spid="_x0000_s1026" style="position:absolute;margin-left:1in;margin-top:73pt;width:468pt;height:9in;z-index:-251657216;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" filled="f" strokecolor="#339" strokeweight="3pt">
                <v:shadow offset="6pt,6pt"/>
                <o:lock v:ext="edit" aspectratio="t"/>
                <w10:wrap anchorx="page" anchory="page"/>
              </v:rect>
            </w:pict>
          </mc:Fallback>
        </mc:AlternateContent>
      </w:r>
      <w:r w:rsidR="00E11753" w:rsidRPr="00E11753">
        <w:rPr>
          <w:noProof/>
        </w:rPr>
        <mc:AlternateContent>
          <mc:Choice Requires="wps">
            <w:drawing>
              <wp:anchor distT="0" distB="0" distL="114300" distR="114300" simplePos="0" relativeHeight="251660288" behindDoc="1" locked="0" layoutInCell="1" allowOverlap="1" wp14:anchorId="3CB467F6" wp14:editId="6BA04FFC">
                <wp:simplePos x="0" y="0"/>
                <wp:positionH relativeFrom="page">
                  <wp:posOffset>955675</wp:posOffset>
                </wp:positionH>
                <wp:positionV relativeFrom="page">
                  <wp:posOffset>968375</wp:posOffset>
                </wp:positionV>
                <wp:extent cx="5943600" cy="8229600"/>
                <wp:effectExtent l="12700" t="12700" r="25400" b="25400"/>
                <wp:wrapNone/>
                <wp:docPr id="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BE0F34"/>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anchor>
            </w:drawing>
          </mc:Choice>
          <mc:Fallback>
            <w:pict>
              <v:rect w14:anchorId="5429E1CA" id="Rectangle 2" o:spid="_x0000_s1026" style="position:absolute;margin-left:75.25pt;margin-top:76.25pt;width:468pt;height:9in;z-index:-25165619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" filled="f" strokecolor="#be0f34" strokeweight="3pt">
                <v:shadow offset="6pt,6pt"/>
                <o:lock v:ext="edit" aspectratio="t"/>
                <w10:wrap anchorx="page" anchory="page"/>
              </v:rect>
            </w:pict>
          </mc:Fallback>
        </mc:AlternateContent>
      </w:r>
    </w:p>
    <w:p w14:paraId="2599FD63" w14:textId="6C12E376" w:rsidR="008F1C90" w:rsidRPr="008F025A" w:rsidRDefault="008F1C90" w:rsidP="008F025A">
      <w:pPr>
        <w:spacing w:before="720"/>
        <w:jc w:val="center"/>
        <w:rPr>
          <w:b/>
          <w:sz w:val="28"/>
          <w:szCs w:val="28"/>
        </w:rPr>
      </w:pPr>
      <w:r w:rsidRPr="008F025A">
        <w:rPr>
          <w:b/>
          <w:sz w:val="28"/>
          <w:szCs w:val="28"/>
        </w:rPr>
        <w:t>Pr</w:t>
      </w:r>
      <w:r w:rsidR="00E11753" w:rsidRPr="00FB3A18">
        <w:rPr>
          <w:noProof/>
          <w:szCs w:val="22"/>
        </w:rPr>
        <w:drawing>
          <wp:anchor distT="0" distB="0" distL="114300" distR="114300" simplePos="0" relativeHeight="251662336" behindDoc="0" locked="0" layoutInCell="0" allowOverlap="1" wp14:anchorId="394CFAF1" wp14:editId="0029769B">
            <wp:simplePos x="0" y="0"/>
            <wp:positionH relativeFrom="column">
              <wp:posOffset>5074920</wp:posOffset>
            </wp:positionH>
            <wp:positionV relativeFrom="page">
              <wp:posOffset>8832850</wp:posOffset>
            </wp:positionV>
            <wp:extent cx="603504" cy="612648"/>
            <wp:effectExtent l="0" t="0" r="0" b="0"/>
            <wp:wrapNone/>
            <wp:docPr id="17" name="Picture 1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Icon&#10;&#10;Description automatically generated"/>
                    <pic:cNvPicPr>
                      <a:picLocks noChangeAspect="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03504" cy="612648"/>
                    </a:xfrm>
                    <a:prstGeom prst="rect">
                      <a:avLst/>
                    </a:prstGeom>
                    <a:noFill/>
                  </pic:spPr>
                </pic:pic>
              </a:graphicData>
            </a:graphic>
            <wp14:sizeRelH relativeFrom="margin">
              <wp14:pctWidth>0</wp14:pctWidth>
            </wp14:sizeRelH>
            <wp14:sizeRelV relativeFrom="margin">
              <wp14:pctHeight>0</wp14:pctHeight>
            </wp14:sizeRelV>
          </wp:anchor>
        </w:drawing>
      </w:r>
      <w:r w:rsidRPr="008F025A">
        <w:rPr>
          <w:b/>
          <w:sz w:val="28"/>
          <w:szCs w:val="28"/>
        </w:rPr>
        <w:t>eliminary Exam Report:</w:t>
      </w:r>
    </w:p>
    <w:p w14:paraId="1F9A91FD" w14:textId="14A99787" w:rsidR="008F1C90" w:rsidRPr="008F025A" w:rsidRDefault="000871DC" w:rsidP="008F025A">
      <w:pPr>
        <w:jc w:val="center"/>
        <w:rPr>
          <w:b/>
          <w:sz w:val="28"/>
          <w:szCs w:val="28"/>
        </w:rPr>
      </w:pPr>
      <w:r w:rsidRPr="008F025A">
        <w:rPr>
          <w:b/>
          <w:sz w:val="28"/>
          <w:szCs w:val="28"/>
        </w:rPr>
        <w:t xml:space="preserve">Deep Learning </w:t>
      </w:r>
      <w:r w:rsidR="00DA36BA" w:rsidRPr="008F025A">
        <w:rPr>
          <w:b/>
          <w:sz w:val="28"/>
          <w:szCs w:val="28"/>
        </w:rPr>
        <w:t>Time Series Classification</w:t>
      </w:r>
      <w:r w:rsidRPr="008F025A">
        <w:rPr>
          <w:b/>
          <w:sz w:val="28"/>
          <w:szCs w:val="28"/>
        </w:rPr>
        <w:t xml:space="preserve"> and Clustering</w:t>
      </w:r>
    </w:p>
    <w:p w14:paraId="07DF5448" w14:textId="14708839" w:rsidR="008F1C90" w:rsidRPr="002942F6" w:rsidRDefault="008F1C90" w:rsidP="00353220">
      <w:pPr>
        <w:pStyle w:val="PreliminaryName"/>
      </w:pPr>
      <w:r>
        <w:t>Vahid Khalkhali</w:t>
      </w:r>
    </w:p>
    <w:p w14:paraId="1DB0F891" w14:textId="6278CF11" w:rsidR="008F1C90" w:rsidRPr="002942F6" w:rsidRDefault="008F1C90" w:rsidP="00353220">
      <w:pPr>
        <w:pStyle w:val="PreliminaryName"/>
        <w:rPr>
          <w:szCs w:val="22"/>
        </w:rPr>
      </w:pPr>
      <w:r>
        <w:t>Email: vahid</w:t>
      </w:r>
      <w:r w:rsidRPr="00187744">
        <w:t>@temple.edu</w:t>
      </w:r>
    </w:p>
    <w:p w14:paraId="293CA52C" w14:textId="77777777" w:rsidR="008F1C90" w:rsidRDefault="008F1C90" w:rsidP="00353220">
      <w:pPr>
        <w:pStyle w:val="PreliminaryName"/>
      </w:pPr>
      <w:r w:rsidRPr="002942F6">
        <w:t xml:space="preserve">Department of Electrical </w:t>
      </w:r>
      <w:r>
        <w:t xml:space="preserve">and Computer </w:t>
      </w:r>
      <w:r w:rsidRPr="002942F6">
        <w:t>Engineering</w:t>
      </w:r>
    </w:p>
    <w:p w14:paraId="1699624D" w14:textId="77777777" w:rsidR="008F1C90" w:rsidRDefault="008F1C90" w:rsidP="00353220">
      <w:pPr>
        <w:pStyle w:val="PreliminaryName"/>
      </w:pPr>
      <w:r>
        <w:t xml:space="preserve">College of Engineering, </w:t>
      </w:r>
      <w:r w:rsidRPr="002942F6">
        <w:t>Temple University</w:t>
      </w:r>
    </w:p>
    <w:p w14:paraId="366782B7" w14:textId="500896D8" w:rsidR="008F1C90" w:rsidRDefault="008F1C90" w:rsidP="00353220">
      <w:pPr>
        <w:pStyle w:val="PreliminaryName"/>
      </w:pPr>
      <w:r>
        <w:t>1947 North 12</w:t>
      </w:r>
      <w:r w:rsidRPr="00187744">
        <w:rPr>
          <w:vertAlign w:val="superscript"/>
        </w:rPr>
        <w:t>th</w:t>
      </w:r>
      <w:r>
        <w:t xml:space="preserve"> Street, Philadelphia, Pennsylvania 19122</w:t>
      </w:r>
    </w:p>
    <w:p w14:paraId="380905D2" w14:textId="18EAF836" w:rsidR="000A36DB" w:rsidRDefault="000A36DB" w:rsidP="00353220">
      <w:pPr>
        <w:pStyle w:val="PreliminaryName"/>
      </w:pPr>
    </w:p>
    <w:p w14:paraId="18D61D22" w14:textId="5DA7F464" w:rsidR="005A143F" w:rsidRDefault="00B516A1" w:rsidP="00E47A54">
      <w:pPr>
        <w:pStyle w:val="PreliminaryName"/>
        <w:spacing w:after="5400"/>
      </w:pPr>
      <w:r>
        <w:rPr>
          <w:noProof/>
        </w:rPr>
        <w:drawing>
          <wp:anchor distT="0" distB="0" distL="114300" distR="114300" simplePos="0" relativeHeight="251796480" behindDoc="1" locked="0" layoutInCell="1" allowOverlap="1" wp14:anchorId="1DA39E29" wp14:editId="4A006EDD">
            <wp:simplePos x="0" y="0"/>
            <wp:positionH relativeFrom="margin">
              <wp:posOffset>155275</wp:posOffset>
            </wp:positionH>
            <wp:positionV relativeFrom="paragraph">
              <wp:posOffset>312899</wp:posOffset>
            </wp:positionV>
            <wp:extent cx="5627735" cy="2320506"/>
            <wp:effectExtent l="0" t="0" r="0" b="3810"/>
            <wp:wrapNone/>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ront-page-image_cropped.jpg"/>
                    <pic:cNvPicPr/>
                  </pic:nvPicPr>
                  <pic:blipFill>
                    <a:blip r:embed="rId9">
                      <a:extLst>
                        <a:ext uri="{28A0092B-C50C-407E-A947-70E740481C1C}">
                          <a14:useLocalDpi xmlns:a14="http://schemas.microsoft.com/office/drawing/2010/main" val="0"/>
                        </a:ext>
                      </a:extLst>
                    </a:blip>
                    <a:stretch>
                      <a:fillRect/>
                    </a:stretch>
                  </pic:blipFill>
                  <pic:spPr>
                    <a:xfrm>
                      <a:off x="0" y="0"/>
                      <a:ext cx="5638579" cy="2324977"/>
                    </a:xfrm>
                    <a:prstGeom prst="rect">
                      <a:avLst/>
                    </a:prstGeom>
                  </pic:spPr>
                </pic:pic>
              </a:graphicData>
            </a:graphic>
            <wp14:sizeRelH relativeFrom="page">
              <wp14:pctWidth>0</wp14:pctWidth>
            </wp14:sizeRelH>
            <wp14:sizeRelV relativeFrom="page">
              <wp14:pctHeight>0</wp14:pctHeight>
            </wp14:sizeRelV>
          </wp:anchor>
        </w:drawing>
      </w:r>
      <w:r w:rsidR="00E11550">
        <w:fldChar w:fldCharType="begin"/>
      </w:r>
      <w:r w:rsidR="00E11550">
        <w:instrText xml:space="preserve"> DATE  \@ "MMMM d, yyyy"  \* MERGEFORMAT </w:instrText>
      </w:r>
      <w:r w:rsidR="00E11550">
        <w:fldChar w:fldCharType="separate"/>
      </w:r>
      <w:r w:rsidR="00793D1A">
        <w:rPr>
          <w:noProof/>
        </w:rPr>
        <w:t>February 23, 2021</w:t>
      </w:r>
      <w:r w:rsidR="00E11550">
        <w:fldChar w:fldCharType="end"/>
      </w:r>
    </w:p>
    <w:p w14:paraId="2F842211" w14:textId="77777777" w:rsidR="008F1C90" w:rsidRDefault="008F1C90" w:rsidP="008F025A">
      <w:pPr>
        <w:spacing w:after="120"/>
        <w:ind w:left="360" w:right="360"/>
        <w:jc w:val="left"/>
      </w:pPr>
      <w:r>
        <w:t>Examining Committee:</w:t>
      </w:r>
    </w:p>
    <w:p w14:paraId="5A298CDE" w14:textId="77777777" w:rsidR="008F025A" w:rsidRDefault="00353220" w:rsidP="008F025A">
      <w:pPr>
        <w:widowControl/>
        <w:overflowPunct/>
        <w:autoSpaceDE/>
        <w:autoSpaceDN/>
        <w:adjustRightInd/>
        <w:spacing w:after="60"/>
        <w:ind w:left="1267" w:right="360" w:hanging="547"/>
        <w:jc w:val="left"/>
        <w:textAlignment w:val="auto"/>
      </w:pPr>
      <w:r w:rsidRPr="00353220">
        <w:t xml:space="preserve">Dr. Joseph </w:t>
      </w:r>
      <w:proofErr w:type="spellStart"/>
      <w:r w:rsidRPr="00353220">
        <w:t>Picone</w:t>
      </w:r>
      <w:proofErr w:type="spellEnd"/>
      <w:r w:rsidRPr="00353220">
        <w:t>, Committee Chair, Department of Electrical and Computer Engineering, College of Engineering, Temple University</w:t>
      </w:r>
    </w:p>
    <w:p w14:paraId="1AEB4EB9" w14:textId="77777777" w:rsidR="008F025A" w:rsidRDefault="00353220" w:rsidP="008F025A">
      <w:pPr>
        <w:widowControl/>
        <w:overflowPunct/>
        <w:autoSpaceDE/>
        <w:autoSpaceDN/>
        <w:adjustRightInd/>
        <w:spacing w:after="60"/>
        <w:ind w:left="1267" w:right="360" w:hanging="547"/>
        <w:jc w:val="left"/>
        <w:textAlignment w:val="auto"/>
      </w:pPr>
      <w:r w:rsidRPr="00353220">
        <w:t>Dr. Iyad Obeid, Committee Member, Department of Electrical and Computer Engineering, College of Engineering, Temple University</w:t>
      </w:r>
    </w:p>
    <w:p w14:paraId="256625AE" w14:textId="1B8BD2A4" w:rsidR="008F025A" w:rsidRDefault="00353220" w:rsidP="008F025A">
      <w:pPr>
        <w:widowControl/>
        <w:overflowPunct/>
        <w:autoSpaceDE/>
        <w:autoSpaceDN/>
        <w:adjustRightInd/>
        <w:spacing w:after="60"/>
        <w:ind w:left="1267" w:right="360" w:hanging="547"/>
        <w:jc w:val="left"/>
        <w:textAlignment w:val="auto"/>
      </w:pPr>
      <w:r w:rsidRPr="00353220">
        <w:t>Dr. Albert Kim, Committee Member, Department of Electrical and Computer Engineering, College of Engineering, Temple University</w:t>
      </w:r>
    </w:p>
    <w:p w14:paraId="5E1CA5F5" w14:textId="4CC46972" w:rsidR="00E47A54" w:rsidRDefault="00E47A54" w:rsidP="008F025A">
      <w:pPr>
        <w:widowControl/>
        <w:overflowPunct/>
        <w:autoSpaceDE/>
        <w:autoSpaceDN/>
        <w:adjustRightInd/>
        <w:spacing w:after="60"/>
        <w:ind w:left="1267" w:right="360" w:hanging="547"/>
        <w:jc w:val="left"/>
        <w:textAlignment w:val="auto"/>
      </w:pPr>
      <w:r w:rsidRPr="00353220">
        <w:t xml:space="preserve">Dr. Pallavi </w:t>
      </w:r>
      <w:proofErr w:type="spellStart"/>
      <w:r w:rsidRPr="00353220">
        <w:t>Chitturi</w:t>
      </w:r>
      <w:proofErr w:type="spellEnd"/>
      <w:r w:rsidRPr="00353220">
        <w:t>, Committee Member, Fox School of Business, Temple University</w:t>
      </w:r>
    </w:p>
    <w:p w14:paraId="6D06AD01" w14:textId="31296170" w:rsidR="008F1C90" w:rsidRPr="00187744" w:rsidRDefault="00E47A54" w:rsidP="00E47A54">
      <w:pPr>
        <w:widowControl/>
        <w:overflowPunct/>
        <w:autoSpaceDE/>
        <w:autoSpaceDN/>
        <w:adjustRightInd/>
        <w:spacing w:after="60"/>
        <w:ind w:left="1267" w:right="360" w:hanging="547"/>
        <w:jc w:val="left"/>
        <w:textAlignment w:val="auto"/>
      </w:pPr>
      <w:r w:rsidRPr="00E47A54">
        <w:t xml:space="preserve">Dr. Georgios </w:t>
      </w:r>
      <w:proofErr w:type="spellStart"/>
      <w:r w:rsidRPr="00E47A54">
        <w:t>Lazarou</w:t>
      </w:r>
      <w:proofErr w:type="spellEnd"/>
      <w:r w:rsidRPr="00E47A54">
        <w:t>, Committee Member, Department of Electrical and Computer Engineering, College of Engineering, University of South Alabama</w:t>
      </w:r>
    </w:p>
    <w:p w14:paraId="139AAA4E" w14:textId="67EDA6A0" w:rsidR="008F1C90" w:rsidRDefault="008F1C90" w:rsidP="00353220"/>
    <w:p w14:paraId="2DABB7F3" w14:textId="77777777" w:rsidR="00437980" w:rsidRDefault="00437980" w:rsidP="00353220">
      <w:pPr>
        <w:sectPr w:rsidR="00437980">
          <w:pgSz w:w="12240" w:h="15840"/>
          <w:pgMar w:top="1440" w:right="1440" w:bottom="1440" w:left="1440" w:header="720" w:footer="720" w:gutter="0"/>
          <w:cols w:space="720"/>
          <w:docGrid w:linePitch="360"/>
        </w:sectPr>
      </w:pPr>
    </w:p>
    <w:p w14:paraId="63188F39" w14:textId="77777777" w:rsidR="00437980" w:rsidRPr="002942F6" w:rsidRDefault="00437980" w:rsidP="00353220">
      <w:pPr>
        <w:pStyle w:val="HeaderCenter"/>
      </w:pPr>
      <w:r w:rsidRPr="002942F6">
        <w:lastRenderedPageBreak/>
        <w:t>Executive Summary</w:t>
      </w:r>
    </w:p>
    <w:p w14:paraId="370A1E63" w14:textId="4D40935D" w:rsidR="00A65554" w:rsidRDefault="00437980" w:rsidP="00353220">
      <w:r w:rsidRPr="002942F6">
        <w:t xml:space="preserve">The main goal of this document is to review </w:t>
      </w:r>
      <w:r w:rsidR="006E2A91">
        <w:t>deep learning methods in</w:t>
      </w:r>
      <w:r w:rsidR="003A5F13">
        <w:t xml:space="preserve">volving </w:t>
      </w:r>
      <w:r w:rsidR="006E2A91">
        <w:t>clustering of time series</w:t>
      </w:r>
      <w:r w:rsidR="003A5F13">
        <w:t xml:space="preserve">. </w:t>
      </w:r>
      <w:r w:rsidR="00A65554">
        <w:t xml:space="preserve">Time series applications </w:t>
      </w:r>
      <w:r w:rsidR="003A5F13">
        <w:t xml:space="preserve">are pervasive and impact </w:t>
      </w:r>
      <w:r w:rsidR="00377D3D">
        <w:t xml:space="preserve">a diverse range of </w:t>
      </w:r>
      <w:r w:rsidR="003A5F13">
        <w:t xml:space="preserve">disciplines including </w:t>
      </w:r>
      <w:r w:rsidR="00A65554">
        <w:t xml:space="preserve">human </w:t>
      </w:r>
      <w:r w:rsidR="00484C4B">
        <w:t xml:space="preserve">speech </w:t>
      </w:r>
      <w:r w:rsidR="00A65554">
        <w:t xml:space="preserve">recognition, </w:t>
      </w:r>
      <w:r w:rsidR="00484C4B">
        <w:t xml:space="preserve">natural language processing, </w:t>
      </w:r>
      <w:r w:rsidR="00A65554">
        <w:t>acoustic scene classification</w:t>
      </w:r>
      <w:r w:rsidR="004A3B6B">
        <w:t>,</w:t>
      </w:r>
      <w:r w:rsidR="00484C4B">
        <w:t xml:space="preserve"> </w:t>
      </w:r>
      <w:r w:rsidR="00377D3D">
        <w:t xml:space="preserve">and </w:t>
      </w:r>
      <w:r w:rsidR="00A65554">
        <w:t>stock market prediction.</w:t>
      </w:r>
      <w:r w:rsidR="002339AC">
        <w:t xml:space="preserve"> In this document, we review three papers that study and propose several unsupervised deep learning methods to cluster </w:t>
      </w:r>
      <w:r w:rsidR="00484C4B">
        <w:t xml:space="preserve">and classify </w:t>
      </w:r>
      <w:r w:rsidR="002339AC">
        <w:t>large amount</w:t>
      </w:r>
      <w:r w:rsidR="00484C4B">
        <w:t>s</w:t>
      </w:r>
      <w:r w:rsidR="002339AC">
        <w:t xml:space="preserve"> of data </w:t>
      </w:r>
      <w:r w:rsidR="00484C4B">
        <w:t>w</w:t>
      </w:r>
      <w:r w:rsidR="002339AC">
        <w:t xml:space="preserve">ithout </w:t>
      </w:r>
      <w:r w:rsidR="00484C4B">
        <w:t xml:space="preserve">needing </w:t>
      </w:r>
      <w:r w:rsidR="003F31CD">
        <w:t xml:space="preserve">manual </w:t>
      </w:r>
      <w:r w:rsidR="00484C4B">
        <w:t>annotation of the data.</w:t>
      </w:r>
    </w:p>
    <w:p w14:paraId="16FC97F2" w14:textId="3E03DF35" w:rsidR="006D2AD3" w:rsidRDefault="006757DC" w:rsidP="00B111E5">
      <w:bookmarkStart w:id="2" w:name="_Hlk57550009"/>
      <w:r>
        <w:t>The first paper</w:t>
      </w:r>
      <w:r w:rsidR="006931B1">
        <w:t xml:space="preserve">, titled </w:t>
      </w:r>
      <w:r w:rsidR="006931B1" w:rsidRPr="0092019A">
        <w:rPr>
          <w:i/>
          <w:iCs/>
        </w:rPr>
        <w:t>Deep Learning for Time Series Classification: A Review</w:t>
      </w:r>
      <w:r w:rsidR="006931B1" w:rsidRPr="00843870">
        <w:t xml:space="preserve">, </w:t>
      </w:r>
      <w:r w:rsidR="003A5F13">
        <w:t xml:space="preserve">discusses </w:t>
      </w:r>
      <w:r>
        <w:t>the most recent advance</w:t>
      </w:r>
      <w:r w:rsidR="0092019A">
        <w:t>s</w:t>
      </w:r>
      <w:r>
        <w:t xml:space="preserve"> </w:t>
      </w:r>
      <w:r w:rsidR="0092019A">
        <w:t>in</w:t>
      </w:r>
      <w:r>
        <w:t xml:space="preserve"> deep learning methods for time series classification</w:t>
      </w:r>
      <w:r w:rsidR="003A5F13">
        <w:t xml:space="preserve"> (TSC)</w:t>
      </w:r>
      <w:r>
        <w:t>.</w:t>
      </w:r>
      <w:r w:rsidR="00830EAF">
        <w:t xml:space="preserve"> </w:t>
      </w:r>
      <w:r w:rsidR="0009153A">
        <w:t>The authors</w:t>
      </w:r>
      <w:r w:rsidR="00E64140">
        <w:t xml:space="preserve"> </w:t>
      </w:r>
      <w:r w:rsidR="00484C4B">
        <w:t xml:space="preserve">evaluated </w:t>
      </w:r>
      <w:r w:rsidR="0009153A">
        <w:t xml:space="preserve">eight deep learning architectures on </w:t>
      </w:r>
      <w:r w:rsidR="00E64140">
        <w:t xml:space="preserve">the </w:t>
      </w:r>
      <w:r w:rsidR="00484C4B">
        <w:t>University of California, Riverside/University of East Angola (</w:t>
      </w:r>
      <w:r w:rsidR="0009153A">
        <w:t>UCR/UEA</w:t>
      </w:r>
      <w:r w:rsidR="00484C4B">
        <w:t>) Time Series Classification Repository (</w:t>
      </w:r>
      <w:r w:rsidR="00484C4B" w:rsidRPr="00484C4B">
        <w:rPr>
          <w:i/>
          <w:iCs/>
        </w:rPr>
        <w:t>http://www.timeseriesclassification.com</w:t>
      </w:r>
      <w:r w:rsidR="00484C4B">
        <w:t>)</w:t>
      </w:r>
      <w:r w:rsidR="00225035">
        <w:t xml:space="preserve"> </w:t>
      </w:r>
      <w:r w:rsidR="00E64140">
        <w:t xml:space="preserve">and demonstrated that the </w:t>
      </w:r>
      <w:r w:rsidR="00830EAF">
        <w:t xml:space="preserve">best </w:t>
      </w:r>
      <w:r w:rsidR="00E64140">
        <w:t>two architectures</w:t>
      </w:r>
      <w:r w:rsidR="00830EAF">
        <w:t xml:space="preserve"> </w:t>
      </w:r>
      <w:r w:rsidR="00E64140">
        <w:t xml:space="preserve">were: (1) a </w:t>
      </w:r>
      <w:r w:rsidR="0009153A">
        <w:t>residual deep neural network (</w:t>
      </w:r>
      <w:proofErr w:type="spellStart"/>
      <w:r w:rsidR="0009153A">
        <w:t>ResNet</w:t>
      </w:r>
      <w:proofErr w:type="spellEnd"/>
      <w:r w:rsidR="0009153A">
        <w:t>)</w:t>
      </w:r>
      <w:r w:rsidR="00E64140">
        <w:t xml:space="preserve">, </w:t>
      </w:r>
      <w:r w:rsidR="0009153A">
        <w:t>and</w:t>
      </w:r>
      <w:r w:rsidR="00E64140">
        <w:t xml:space="preserve"> (2) a </w:t>
      </w:r>
      <w:r w:rsidR="0009153A">
        <w:t xml:space="preserve">fully </w:t>
      </w:r>
      <w:r w:rsidR="00F16002">
        <w:t>convolutional</w:t>
      </w:r>
      <w:r w:rsidR="0009153A">
        <w:t xml:space="preserve"> neural network (FCN)</w:t>
      </w:r>
      <w:r w:rsidR="00E64140">
        <w:t xml:space="preserve">. </w:t>
      </w:r>
      <w:r w:rsidR="00A776E0">
        <w:t xml:space="preserve">A </w:t>
      </w:r>
      <w:r w:rsidR="00982B66">
        <w:t>statistical analysis</w:t>
      </w:r>
      <w:r w:rsidR="00B111E5">
        <w:t xml:space="preserve"> </w:t>
      </w:r>
      <w:r w:rsidR="00A776E0">
        <w:t xml:space="preserve">using the </w:t>
      </w:r>
      <w:r w:rsidR="00B111E5">
        <w:t>Wilcoxon signed</w:t>
      </w:r>
      <w:r w:rsidR="00A776E0">
        <w:t xml:space="preserve"> </w:t>
      </w:r>
      <w:r w:rsidR="00B111E5">
        <w:t>rank test with Holm’s alpha (5%) correction</w:t>
      </w:r>
      <w:r w:rsidR="00A776E0">
        <w:t xml:space="preserve"> demonstrated that </w:t>
      </w:r>
      <w:r w:rsidR="00982B66">
        <w:t xml:space="preserve">there </w:t>
      </w:r>
      <w:r w:rsidR="00A776E0">
        <w:t xml:space="preserve">was </w:t>
      </w:r>
      <w:r w:rsidR="00982B66">
        <w:t>no statistically significant difference between</w:t>
      </w:r>
      <w:r w:rsidR="00B111E5">
        <w:t xml:space="preserve"> </w:t>
      </w:r>
      <w:proofErr w:type="spellStart"/>
      <w:r w:rsidR="00B111E5">
        <w:t>ResNet</w:t>
      </w:r>
      <w:proofErr w:type="spellEnd"/>
      <w:r w:rsidR="00B111E5">
        <w:t xml:space="preserve"> and</w:t>
      </w:r>
      <w:r w:rsidR="00982B66">
        <w:t xml:space="preserve"> </w:t>
      </w:r>
      <w:r w:rsidR="00B111E5">
        <w:t>the best</w:t>
      </w:r>
      <w:r w:rsidR="004A3B6B">
        <w:t>-</w:t>
      </w:r>
      <w:r w:rsidR="00A776E0">
        <w:t>know</w:t>
      </w:r>
      <w:r w:rsidR="00A84BA5">
        <w:t xml:space="preserve">n </w:t>
      </w:r>
      <w:r w:rsidR="00B111E5">
        <w:t xml:space="preserve">classifier </w:t>
      </w:r>
      <w:r w:rsidR="00A776E0">
        <w:t xml:space="preserve">on this data – </w:t>
      </w:r>
      <w:r w:rsidR="00A84BA5">
        <w:t xml:space="preserve">a </w:t>
      </w:r>
      <w:r w:rsidR="00B111E5">
        <w:t>c</w:t>
      </w:r>
      <w:r w:rsidR="00B111E5" w:rsidRPr="00D41907">
        <w:t xml:space="preserve">ollective of </w:t>
      </w:r>
      <w:r w:rsidR="00B111E5">
        <w:t>t</w:t>
      </w:r>
      <w:r w:rsidR="00B111E5" w:rsidRPr="00D41907">
        <w:t>ransformation-</w:t>
      </w:r>
      <w:r w:rsidR="00B111E5">
        <w:t>b</w:t>
      </w:r>
      <w:r w:rsidR="00B111E5" w:rsidRPr="00D41907">
        <w:t xml:space="preserve">ased </w:t>
      </w:r>
      <w:r w:rsidR="00B111E5">
        <w:t>e</w:t>
      </w:r>
      <w:r w:rsidR="00B111E5" w:rsidRPr="00D41907">
        <w:t>nsembles</w:t>
      </w:r>
      <w:r w:rsidR="00B111E5">
        <w:t xml:space="preserve"> </w:t>
      </w:r>
      <w:r w:rsidR="00A84BA5">
        <w:t>with a hierarchical vote system </w:t>
      </w:r>
      <w:r w:rsidR="00B111E5">
        <w:t>(HIVE-COTE).</w:t>
      </w:r>
      <w:r w:rsidR="00982B66">
        <w:t xml:space="preserve"> </w:t>
      </w:r>
      <w:r w:rsidR="00A84BA5">
        <w:t xml:space="preserve">The </w:t>
      </w:r>
      <w:r w:rsidR="00982B66">
        <w:t xml:space="preserve">deep learning methods </w:t>
      </w:r>
      <w:r w:rsidR="00A84BA5">
        <w:t xml:space="preserve">were shown to be </w:t>
      </w:r>
      <w:r w:rsidR="00982B66">
        <w:t xml:space="preserve">much </w:t>
      </w:r>
      <w:r w:rsidR="00D41907">
        <w:t>less computationally demanding</w:t>
      </w:r>
      <w:r w:rsidR="00A84BA5">
        <w:t>. The c</w:t>
      </w:r>
      <w:r w:rsidR="00C3314D">
        <w:t xml:space="preserve">omputational complexity </w:t>
      </w:r>
      <w:r w:rsidR="00A84BA5">
        <w:t xml:space="preserve">of </w:t>
      </w:r>
      <w:proofErr w:type="spellStart"/>
      <w:r w:rsidR="00A84BA5">
        <w:t>ResNet</w:t>
      </w:r>
      <w:proofErr w:type="spellEnd"/>
      <w:r w:rsidR="00A84BA5">
        <w:t xml:space="preserve"> was </w:t>
      </w:r>
      <m:oMath>
        <m:r>
          <w:rPr>
            <w:rFonts w:ascii="Cambria Math" w:hAnsi="Cambria Math"/>
          </w:rPr>
          <m:t>O</m:t>
        </m:r>
        <m:d>
          <m:dPr>
            <m:ctrlPr>
              <w:rPr>
                <w:rFonts w:ascii="Cambria Math" w:hAnsi="Cambria Math"/>
                <w:i/>
              </w:rPr>
            </m:ctrlPr>
          </m:dPr>
          <m:e>
            <m:r>
              <w:rPr>
                <w:rFonts w:ascii="Cambria Math" w:hAnsi="Cambria Math"/>
              </w:rPr>
              <m:t>n</m:t>
            </m:r>
            <m:sSup>
              <m:sSupPr>
                <m:ctrlPr>
                  <w:rPr>
                    <w:rFonts w:ascii="Cambria Math" w:hAnsi="Cambria Math"/>
                    <w:i/>
                  </w:rPr>
                </m:ctrlPr>
              </m:sSupPr>
              <m:e>
                <m:r>
                  <w:rPr>
                    <w:rFonts w:ascii="Cambria Math" w:hAnsi="Cambria Math"/>
                  </w:rPr>
                  <m:t>L</m:t>
                </m:r>
              </m:e>
              <m:sup>
                <m:r>
                  <w:rPr>
                    <w:rFonts w:ascii="Cambria Math" w:hAnsi="Cambria Math"/>
                  </w:rPr>
                  <m:t>4</m:t>
                </m:r>
              </m:sup>
            </m:sSup>
          </m:e>
        </m:d>
      </m:oMath>
      <w:r w:rsidR="00C3314D">
        <w:t xml:space="preserve"> </w:t>
      </w:r>
      <w:r w:rsidR="00A84BA5">
        <w:t xml:space="preserve">where </w:t>
      </w:r>
      <m:oMath>
        <m:r>
          <w:rPr>
            <w:rFonts w:ascii="Cambria Math" w:hAnsi="Cambria Math"/>
          </w:rPr>
          <m:t>n</m:t>
        </m:r>
      </m:oMath>
      <w:r w:rsidR="00C3314D">
        <w:t xml:space="preserve"> is the number of neurons and </w:t>
      </w:r>
      <m:oMath>
        <m:r>
          <w:rPr>
            <w:rFonts w:ascii="Cambria Math" w:hAnsi="Cambria Math"/>
          </w:rPr>
          <m:t>L</m:t>
        </m:r>
      </m:oMath>
      <w:r w:rsidR="00C3314D">
        <w:t xml:space="preserve"> is the number of layers</w:t>
      </w:r>
      <w:r w:rsidR="00A84BA5">
        <w:t xml:space="preserve"> versus </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4</m:t>
                </m:r>
              </m:sup>
            </m:sSup>
          </m:e>
        </m:d>
      </m:oMath>
      <w:r w:rsidR="00A84BA5">
        <w:t xml:space="preserve"> for HIVE-COTE where </w:t>
      </w:r>
      <m:oMath>
        <m:r>
          <w:rPr>
            <w:rFonts w:ascii="Cambria Math" w:hAnsi="Cambria Math"/>
          </w:rPr>
          <m:t>N</m:t>
        </m:r>
      </m:oMath>
      <w:r w:rsidR="00C3314D">
        <w:t xml:space="preserve"> is the number of time series and </w:t>
      </w:r>
      <m:oMath>
        <m:r>
          <w:rPr>
            <w:rFonts w:ascii="Cambria Math" w:hAnsi="Cambria Math"/>
          </w:rPr>
          <m:t>T</m:t>
        </m:r>
      </m:oMath>
      <w:r w:rsidR="00C3314D">
        <w:t xml:space="preserve"> is </w:t>
      </w:r>
      <w:r w:rsidR="004A3B6B">
        <w:t xml:space="preserve">the </w:t>
      </w:r>
      <w:r w:rsidR="00C3314D">
        <w:t>number of samples in time series.</w:t>
      </w:r>
      <w:r w:rsidR="00982B66">
        <w:t xml:space="preserve"> Moreover, </w:t>
      </w:r>
      <w:r w:rsidR="00A84BA5">
        <w:t xml:space="preserve">using a </w:t>
      </w:r>
      <w:r w:rsidR="00982B66">
        <w:t xml:space="preserve">Class Activation Map visualization method, they </w:t>
      </w:r>
      <w:r w:rsidR="00A84BA5">
        <w:t xml:space="preserve">demonstrated </w:t>
      </w:r>
      <w:r w:rsidR="00982B66">
        <w:t xml:space="preserve">that </w:t>
      </w:r>
      <w:proofErr w:type="spellStart"/>
      <w:r w:rsidR="00982B66">
        <w:t>ResNet</w:t>
      </w:r>
      <w:proofErr w:type="spellEnd"/>
      <w:r w:rsidR="00982B66">
        <w:t xml:space="preserve"> can</w:t>
      </w:r>
      <w:r w:rsidR="00F15A78">
        <w:t xml:space="preserve"> successfully</w:t>
      </w:r>
      <w:r w:rsidR="00982B66">
        <w:t xml:space="preserve"> </w:t>
      </w:r>
      <w:r w:rsidR="00F15A78">
        <w:t>find the regions where two time series are visually different</w:t>
      </w:r>
      <w:r w:rsidR="0007260D">
        <w:t>.</w:t>
      </w:r>
    </w:p>
    <w:p w14:paraId="1A293521" w14:textId="2FCF8087" w:rsidR="00A65554" w:rsidRDefault="006757DC" w:rsidP="00763322">
      <w:r>
        <w:t xml:space="preserve">The second </w:t>
      </w:r>
      <w:r w:rsidR="00A65554">
        <w:t>paper</w:t>
      </w:r>
      <w:r w:rsidR="006931B1">
        <w:t xml:space="preserve">, titled </w:t>
      </w:r>
      <w:r w:rsidR="006931B1" w:rsidRPr="003A5F13">
        <w:rPr>
          <w:i/>
          <w:iCs/>
        </w:rPr>
        <w:t>Learning Representations for Time Series Clustering</w:t>
      </w:r>
      <w:r w:rsidR="006931B1">
        <w:t xml:space="preserve">, </w:t>
      </w:r>
      <w:r w:rsidR="00032CF3">
        <w:t xml:space="preserve">discusses </w:t>
      </w:r>
      <w:r>
        <w:t>a new way of</w:t>
      </w:r>
      <w:r w:rsidR="006142E8">
        <w:t xml:space="preserve"> performing </w:t>
      </w:r>
      <w:r>
        <w:t>unsupervised deep learning for time series clustering.</w:t>
      </w:r>
      <w:r w:rsidR="009D5986">
        <w:t xml:space="preserve"> </w:t>
      </w:r>
      <w:r w:rsidR="00F52429">
        <w:t xml:space="preserve">When a </w:t>
      </w:r>
      <w:r w:rsidR="009D5986">
        <w:t xml:space="preserve">time series </w:t>
      </w:r>
      <w:r w:rsidR="00F52429">
        <w:t>has multiple events occurring within a segment, i</w:t>
      </w:r>
      <w:r w:rsidR="004465B5">
        <w:t xml:space="preserve">t </w:t>
      </w:r>
      <w:r w:rsidR="00F52429">
        <w:t xml:space="preserve">can be treated as a </w:t>
      </w:r>
      <w:proofErr w:type="gramStart"/>
      <w:r w:rsidR="00F52429">
        <w:t>sequence to sequence</w:t>
      </w:r>
      <w:proofErr w:type="gramEnd"/>
      <w:r w:rsidR="00F52429">
        <w:t xml:space="preserve"> decoding (seq2seq) problem. </w:t>
      </w:r>
      <w:r w:rsidR="00AC4370">
        <w:t>The most comm</w:t>
      </w:r>
      <w:r w:rsidR="00A84BA5">
        <w:t xml:space="preserve">on clustering </w:t>
      </w:r>
      <w:r w:rsidR="00AC4370">
        <w:t xml:space="preserve">approach is to use a </w:t>
      </w:r>
      <w:r w:rsidR="004465B5">
        <w:t>similarity measurement</w:t>
      </w:r>
      <w:r w:rsidR="009D5986">
        <w:t xml:space="preserve"> </w:t>
      </w:r>
      <w:r w:rsidR="00AC4370">
        <w:t xml:space="preserve">based on </w:t>
      </w:r>
      <w:r w:rsidR="009D5986">
        <w:t>sliding window</w:t>
      </w:r>
      <w:r w:rsidR="00A84BA5">
        <w:t>s of the waveform</w:t>
      </w:r>
      <w:r w:rsidR="00AC4370">
        <w:t xml:space="preserve">. </w:t>
      </w:r>
      <w:r w:rsidR="009D5986">
        <w:t>Defining</w:t>
      </w:r>
      <w:r w:rsidR="00103891">
        <w:t xml:space="preserve"> </w:t>
      </w:r>
      <w:r w:rsidR="009D5986">
        <w:t xml:space="preserve">similarity in </w:t>
      </w:r>
      <w:r w:rsidR="00032CF3">
        <w:t>the</w:t>
      </w:r>
      <w:r w:rsidR="00103891">
        <w:t xml:space="preserve"> </w:t>
      </w:r>
      <w:r w:rsidR="009D5986">
        <w:t>time domain is not efficient</w:t>
      </w:r>
      <w:r w:rsidR="00103891">
        <w:t xml:space="preserve"> because it is very time</w:t>
      </w:r>
      <w:r w:rsidR="004A3B6B">
        <w:t>-</w:t>
      </w:r>
      <w:r w:rsidR="00103891">
        <w:t xml:space="preserve">consuming to find the best </w:t>
      </w:r>
      <w:r w:rsidR="00AC4370">
        <w:t xml:space="preserve">alignment. </w:t>
      </w:r>
      <w:r w:rsidR="00103891">
        <w:t xml:space="preserve">Also, </w:t>
      </w:r>
      <w:r w:rsidR="00A84BA5">
        <w:t xml:space="preserve">a </w:t>
      </w:r>
      <w:r w:rsidR="00103891">
        <w:t>time domain comparison</w:t>
      </w:r>
      <w:r w:rsidR="00AC4370">
        <w:t xml:space="preserve"> </w:t>
      </w:r>
      <w:r w:rsidR="00103891">
        <w:t xml:space="preserve">usually </w:t>
      </w:r>
      <w:r w:rsidR="00AC4370">
        <w:t xml:space="preserve">requires some form of </w:t>
      </w:r>
      <w:r w:rsidR="00103891">
        <w:t xml:space="preserve">dynamic time warping </w:t>
      </w:r>
      <w:r w:rsidR="00AC4370">
        <w:t xml:space="preserve">to account for the fact that similar events can have different durations. </w:t>
      </w:r>
      <w:r w:rsidR="00103891">
        <w:t>T</w:t>
      </w:r>
      <w:r w:rsidR="009D5986">
        <w:t xml:space="preserve">herefore, </w:t>
      </w:r>
      <w:r w:rsidR="00AC4370">
        <w:t xml:space="preserve">it becomes advantageous to work in the frequency domain using </w:t>
      </w:r>
      <w:r w:rsidR="00E72BC1">
        <w:t xml:space="preserve">mathematical transformations such as </w:t>
      </w:r>
      <w:r w:rsidR="00AC4370">
        <w:t xml:space="preserve">the </w:t>
      </w:r>
      <w:r w:rsidR="00E72BC1">
        <w:t>Fourier transform</w:t>
      </w:r>
      <w:r w:rsidR="00AC4370">
        <w:t xml:space="preserve"> or </w:t>
      </w:r>
      <w:r w:rsidR="00E72BC1">
        <w:t xml:space="preserve">wavelets. </w:t>
      </w:r>
      <w:r w:rsidR="00AC4370">
        <w:t>F</w:t>
      </w:r>
      <w:r w:rsidR="009D5986">
        <w:t>inding the best feature set</w:t>
      </w:r>
      <w:r w:rsidR="00032CF3">
        <w:t xml:space="preserve"> is</w:t>
      </w:r>
      <w:r w:rsidR="00103891">
        <w:t xml:space="preserve"> </w:t>
      </w:r>
      <w:r w:rsidR="009D5986">
        <w:t>highly depend</w:t>
      </w:r>
      <w:r w:rsidR="00032CF3">
        <w:t xml:space="preserve">ent </w:t>
      </w:r>
      <w:r w:rsidR="00AC4370">
        <w:t xml:space="preserve">on </w:t>
      </w:r>
      <w:r w:rsidR="009D5986">
        <w:t>matching</w:t>
      </w:r>
      <w:r w:rsidR="00AC4370">
        <w:t xml:space="preserve"> </w:t>
      </w:r>
      <w:r w:rsidR="009D5986">
        <w:t xml:space="preserve">domain knowledge with </w:t>
      </w:r>
      <w:r w:rsidR="00AC4370">
        <w:t xml:space="preserve">the </w:t>
      </w:r>
      <w:r w:rsidR="009D5986">
        <w:t xml:space="preserve">mathematical transformation. This paper introduces a novel unsupervised temporal representation learning model called </w:t>
      </w:r>
      <w:r w:rsidR="00AC4370">
        <w:t xml:space="preserve">a </w:t>
      </w:r>
      <w:r w:rsidR="009D5986">
        <w:t xml:space="preserve">Deep </w:t>
      </w:r>
      <w:r w:rsidR="00763322">
        <w:t>Temporal Clustering Representation (DTCR), which integrates</w:t>
      </w:r>
      <w:r w:rsidR="00AC4370">
        <w:t xml:space="preserve"> </w:t>
      </w:r>
      <w:r w:rsidR="00763322">
        <w:t xml:space="preserve">temporal reconstruction </w:t>
      </w:r>
      <w:r w:rsidR="00AC4370">
        <w:t>with</w:t>
      </w:r>
      <w:r w:rsidR="00A84BA5">
        <w:t xml:space="preserve"> </w:t>
      </w:r>
      <w:r w:rsidR="00F57583">
        <w:t>K-MEANS</w:t>
      </w:r>
      <w:r w:rsidR="00103891">
        <w:t xml:space="preserve"> </w:t>
      </w:r>
      <w:r w:rsidR="00AC4370">
        <w:t>clustering</w:t>
      </w:r>
      <w:r w:rsidR="00763322">
        <w:t xml:space="preserve">. </w:t>
      </w:r>
      <w:r w:rsidR="00AC4370">
        <w:t>T</w:t>
      </w:r>
      <w:r w:rsidR="00763322">
        <w:t xml:space="preserve">hey </w:t>
      </w:r>
      <w:r w:rsidR="00AC4370">
        <w:t xml:space="preserve">also </w:t>
      </w:r>
      <w:r w:rsidR="00763322">
        <w:t>increase</w:t>
      </w:r>
      <w:r w:rsidR="00A84BA5">
        <w:t>d</w:t>
      </w:r>
      <w:r w:rsidR="00AC4370">
        <w:t xml:space="preserve"> </w:t>
      </w:r>
      <w:r w:rsidR="00763322">
        <w:t>the encoder</w:t>
      </w:r>
      <w:r w:rsidR="00AC4370">
        <w:t>’s accuracy by introducing noisy or fake training data.</w:t>
      </w:r>
      <w:r w:rsidR="00F66477">
        <w:t xml:space="preserve"> </w:t>
      </w:r>
      <w:r w:rsidR="00830EAF">
        <w:t xml:space="preserve">DTCR achieved the highest </w:t>
      </w:r>
      <w:r w:rsidR="00F15A78">
        <w:t xml:space="preserve">average rank </w:t>
      </w:r>
      <w:r w:rsidR="00830EAF">
        <w:t>on a variety of classification tasks.</w:t>
      </w:r>
    </w:p>
    <w:p w14:paraId="651DBCE2" w14:textId="1C244F94" w:rsidR="00D20640" w:rsidRDefault="006931B1" w:rsidP="00D20640">
      <w:r>
        <w:t>T</w:t>
      </w:r>
      <w:r w:rsidR="006757DC">
        <w:t xml:space="preserve">he </w:t>
      </w:r>
      <w:r>
        <w:t xml:space="preserve">third paper, titled </w:t>
      </w:r>
      <w:r w:rsidRPr="003A5F13">
        <w:rPr>
          <w:i/>
          <w:iCs/>
        </w:rPr>
        <w:t>Unsupervised EEG Feature Extraction Based on Echo State Network</w:t>
      </w:r>
      <w:r>
        <w:t xml:space="preserve">, </w:t>
      </w:r>
      <w:r w:rsidR="006537CA">
        <w:t xml:space="preserve">proposes </w:t>
      </w:r>
      <w:r w:rsidR="006757DC">
        <w:t xml:space="preserve">a new </w:t>
      </w:r>
      <w:r w:rsidR="006537CA">
        <w:t xml:space="preserve">method to find an efficient </w:t>
      </w:r>
      <w:r w:rsidR="006757DC">
        <w:t xml:space="preserve">representation of </w:t>
      </w:r>
      <w:r w:rsidR="00032CF3">
        <w:t>a</w:t>
      </w:r>
      <w:r w:rsidR="006537CA">
        <w:t xml:space="preserve"> multichannel</w:t>
      </w:r>
      <w:r w:rsidR="00032CF3">
        <w:t xml:space="preserve"> </w:t>
      </w:r>
      <w:r w:rsidR="006757DC">
        <w:t>EEG signal</w:t>
      </w:r>
      <w:r w:rsidR="006537CA">
        <w:t xml:space="preserve"> by applying recurrent autoencoders</w:t>
      </w:r>
      <w:r w:rsidR="002556A2">
        <w:t>.</w:t>
      </w:r>
      <w:r w:rsidR="00D20640">
        <w:t xml:space="preserve"> Most </w:t>
      </w:r>
      <w:r w:rsidR="00830EAF">
        <w:t xml:space="preserve">contemporary </w:t>
      </w:r>
      <w:r w:rsidR="00D20640">
        <w:t xml:space="preserve">EEG classification approaches </w:t>
      </w:r>
      <w:r w:rsidR="00830EAF">
        <w:t>use h</w:t>
      </w:r>
      <w:r w:rsidR="00D20640">
        <w:t xml:space="preserve">and-designed feature sets </w:t>
      </w:r>
      <w:r w:rsidR="00032CF3">
        <w:t>that integrate</w:t>
      </w:r>
      <w:r w:rsidR="00746788">
        <w:t xml:space="preserve"> </w:t>
      </w:r>
      <w:r w:rsidR="00830EAF">
        <w:t xml:space="preserve">domain </w:t>
      </w:r>
      <w:r w:rsidR="00D20640">
        <w:t>knowledge</w:t>
      </w:r>
      <w:r w:rsidR="00830EAF">
        <w:t xml:space="preserve">. </w:t>
      </w:r>
      <w:r w:rsidR="004742FC">
        <w:t>Recent research</w:t>
      </w:r>
      <w:r w:rsidR="00F66477">
        <w:t xml:space="preserve"> </w:t>
      </w:r>
      <w:r w:rsidR="004742FC">
        <w:t>show</w:t>
      </w:r>
      <w:r w:rsidR="00F66477">
        <w:t>s</w:t>
      </w:r>
      <w:r w:rsidR="004742FC">
        <w:t xml:space="preserve"> that </w:t>
      </w:r>
      <w:r w:rsidR="00F66477">
        <w:t xml:space="preserve">a </w:t>
      </w:r>
      <w:r w:rsidR="004742FC">
        <w:t>linear</w:t>
      </w:r>
      <w:r w:rsidR="00746788">
        <w:t xml:space="preserve"> autoregressive</w:t>
      </w:r>
      <w:r w:rsidR="004742FC">
        <w:t xml:space="preserve"> (AR)</w:t>
      </w:r>
      <w:r w:rsidR="00746788">
        <w:t xml:space="preserve"> </w:t>
      </w:r>
      <w:r w:rsidR="00D41907">
        <w:t xml:space="preserve">model </w:t>
      </w:r>
      <w:r w:rsidR="00F66477">
        <w:t xml:space="preserve">for an </w:t>
      </w:r>
      <w:r w:rsidR="00746788">
        <w:t>EEG</w:t>
      </w:r>
      <w:r w:rsidR="00F66477">
        <w:t xml:space="preserve"> signal </w:t>
      </w:r>
      <w:r w:rsidR="00746788">
        <w:t xml:space="preserve">can </w:t>
      </w:r>
      <w:r w:rsidR="00D41907">
        <w:t xml:space="preserve">extract very </w:t>
      </w:r>
      <w:r w:rsidR="004742FC">
        <w:t>efficient</w:t>
      </w:r>
      <w:r w:rsidR="00D41907">
        <w:t xml:space="preserve"> feature</w:t>
      </w:r>
      <w:r w:rsidR="004742FC">
        <w:t xml:space="preserve"> sets</w:t>
      </w:r>
      <w:r w:rsidR="00746788">
        <w:t xml:space="preserve">. </w:t>
      </w:r>
      <w:r w:rsidR="003F31CD">
        <w:t xml:space="preserve">However, </w:t>
      </w:r>
      <w:r w:rsidR="00746788">
        <w:t xml:space="preserve">when the </w:t>
      </w:r>
      <w:r w:rsidR="003F31CD">
        <w:t xml:space="preserve">signal is highly </w:t>
      </w:r>
      <w:r w:rsidR="00180DE6">
        <w:t>nonstationary</w:t>
      </w:r>
      <w:r w:rsidR="00746788">
        <w:t xml:space="preserve">, linear regressive models </w:t>
      </w:r>
      <w:r w:rsidR="003F31CD">
        <w:t xml:space="preserve">have trouble </w:t>
      </w:r>
      <w:r w:rsidR="00746788">
        <w:t>follow</w:t>
      </w:r>
      <w:r w:rsidR="003F31CD">
        <w:t xml:space="preserve">ing </w:t>
      </w:r>
      <w:r w:rsidR="00746788">
        <w:t>the dynami</w:t>
      </w:r>
      <w:r w:rsidR="00AC4370">
        <w:t xml:space="preserve">c nature of the </w:t>
      </w:r>
      <w:r w:rsidR="00746788">
        <w:t>EEG signal. Instead</w:t>
      </w:r>
      <w:r w:rsidR="003F31CD">
        <w:t>, n</w:t>
      </w:r>
      <w:r w:rsidR="00746788">
        <w:t xml:space="preserve">onlinear </w:t>
      </w:r>
      <w:r w:rsidR="003F31CD">
        <w:t xml:space="preserve">feature extraction </w:t>
      </w:r>
      <w:r w:rsidR="00746788">
        <w:t xml:space="preserve">models </w:t>
      </w:r>
      <w:r w:rsidR="003F31CD">
        <w:t xml:space="preserve">using </w:t>
      </w:r>
      <w:r w:rsidR="00746788">
        <w:t>deep neural networks</w:t>
      </w:r>
      <w:r w:rsidR="003F31CD">
        <w:t xml:space="preserve">, known as an </w:t>
      </w:r>
      <w:r w:rsidR="00746788">
        <w:t>Echo State Network (ESN) is proposed</w:t>
      </w:r>
      <w:r w:rsidR="003F31CD">
        <w:t xml:space="preserve">. </w:t>
      </w:r>
      <w:r w:rsidR="00830EAF">
        <w:t>ESN achieved a classification accuracy of 98.33% compared to 93.67% for traditional AR features.</w:t>
      </w:r>
      <w:bookmarkEnd w:id="2"/>
    </w:p>
    <w:p w14:paraId="154F6EF2" w14:textId="5E471932" w:rsidR="00016DA1" w:rsidRDefault="00032CF3" w:rsidP="006757DC">
      <w:pPr>
        <w:sectPr w:rsidR="00016DA1">
          <w:footerReference w:type="default" r:id="rId10"/>
          <w:pgSz w:w="12240" w:h="15840"/>
          <w:pgMar w:top="1440" w:right="1440" w:bottom="1440" w:left="1440" w:header="720" w:footer="720" w:gutter="0"/>
          <w:cols w:space="720"/>
          <w:docGrid w:linePitch="360"/>
        </w:sectPr>
      </w:pPr>
      <w:r>
        <w:t>U</w:t>
      </w:r>
      <w:r w:rsidR="00D20640">
        <w:t xml:space="preserve">nsupervised time series classification and clustering </w:t>
      </w:r>
      <w:r w:rsidR="004A3B6B">
        <w:t>are</w:t>
      </w:r>
      <w:r w:rsidR="00D20640">
        <w:t xml:space="preserve"> </w:t>
      </w:r>
      <w:r w:rsidR="000B7561">
        <w:t>very efficient</w:t>
      </w:r>
      <w:r w:rsidR="00D20640">
        <w:t xml:space="preserve"> </w:t>
      </w:r>
      <w:r>
        <w:t xml:space="preserve">for </w:t>
      </w:r>
      <w:r w:rsidR="00D20640">
        <w:t xml:space="preserve">processing </w:t>
      </w:r>
      <w:r w:rsidR="00180DE6">
        <w:t xml:space="preserve">nonstationary </w:t>
      </w:r>
      <w:r w:rsidR="00AC4370">
        <w:t xml:space="preserve">signals </w:t>
      </w:r>
      <w:r w:rsidR="00D20640">
        <w:t xml:space="preserve">such as </w:t>
      </w:r>
      <w:r>
        <w:t xml:space="preserve">an </w:t>
      </w:r>
      <w:r w:rsidR="00D20640">
        <w:t xml:space="preserve">EEG. </w:t>
      </w:r>
      <w:r>
        <w:t>M</w:t>
      </w:r>
      <w:r w:rsidR="00507C19">
        <w:t xml:space="preserve">anual annotation of </w:t>
      </w:r>
      <w:r w:rsidR="007A78C0">
        <w:t>overlaid nonstationary</w:t>
      </w:r>
      <w:r w:rsidR="00507C19">
        <w:t xml:space="preserve"> signals </w:t>
      </w:r>
      <w:r>
        <w:t xml:space="preserve">is </w:t>
      </w:r>
      <w:r w:rsidR="00507C19">
        <w:t xml:space="preserve">usually </w:t>
      </w:r>
      <w:r>
        <w:t xml:space="preserve">an </w:t>
      </w:r>
      <w:proofErr w:type="spellStart"/>
      <w:r>
        <w:t>errorful</w:t>
      </w:r>
      <w:proofErr w:type="spellEnd"/>
      <w:r>
        <w:t xml:space="preserve"> process. </w:t>
      </w:r>
      <w:r w:rsidR="007A78C0">
        <w:t>To decrease</w:t>
      </w:r>
      <w:r w:rsidR="00EC534E">
        <w:t xml:space="preserve"> annotation error rates, annotation of the same data by multiple experts is needed, and that further drives up the cost of producing large amounts of data. </w:t>
      </w:r>
      <w:r w:rsidR="00531F86">
        <w:t>Deep learning neural networks need a huge amount of data to be well trained</w:t>
      </w:r>
      <w:r w:rsidR="00EC534E">
        <w:t xml:space="preserve"> (e.g., thousands of hours)</w:t>
      </w:r>
      <w:r w:rsidR="00531F86">
        <w:t xml:space="preserve">. </w:t>
      </w:r>
      <w:r w:rsidR="00EC534E">
        <w:t>U</w:t>
      </w:r>
      <w:r w:rsidR="006A0204">
        <w:t>nsupervised deep learning can help</w:t>
      </w:r>
      <w:r w:rsidR="00EC534E">
        <w:t xml:space="preserve"> </w:t>
      </w:r>
      <w:r w:rsidR="006A0204">
        <w:t xml:space="preserve">achieve </w:t>
      </w:r>
      <w:r w:rsidR="00EC534E">
        <w:t>high performance</w:t>
      </w:r>
      <w:r w:rsidR="006A0204">
        <w:t xml:space="preserve"> </w:t>
      </w:r>
      <w:r w:rsidR="00531F86">
        <w:t xml:space="preserve">without the need </w:t>
      </w:r>
      <w:r w:rsidR="00EC534E">
        <w:t xml:space="preserve">for an extensive amount </w:t>
      </w:r>
      <w:r w:rsidR="00830EAF">
        <w:t>of manually</w:t>
      </w:r>
      <w:r w:rsidR="00EC534E">
        <w:t xml:space="preserve"> annotated data</w:t>
      </w:r>
      <w:r w:rsidR="006A0204">
        <w:t>.</w:t>
      </w:r>
    </w:p>
    <w:p w14:paraId="7912286D" w14:textId="18451D2C" w:rsidR="00651AE1" w:rsidRPr="00BC15AF" w:rsidRDefault="00651AE1" w:rsidP="00BC15AF">
      <w:pPr>
        <w:widowControl/>
        <w:overflowPunct/>
        <w:autoSpaceDE/>
        <w:autoSpaceDN/>
        <w:adjustRightInd/>
        <w:jc w:val="center"/>
        <w:textAlignment w:val="auto"/>
        <w:rPr>
          <w:b/>
          <w:bCs/>
          <w:szCs w:val="22"/>
        </w:rPr>
      </w:pPr>
      <w:r w:rsidRPr="00BC15AF">
        <w:rPr>
          <w:b/>
          <w:bCs/>
          <w:szCs w:val="22"/>
        </w:rPr>
        <w:lastRenderedPageBreak/>
        <w:t>Table of Contents</w:t>
      </w:r>
    </w:p>
    <w:p w14:paraId="1ECE01D0" w14:textId="4A155ADE" w:rsidR="007969F7" w:rsidRPr="00487E94" w:rsidRDefault="0022193D" w:rsidP="00174ED3">
      <w:pPr>
        <w:pStyle w:val="TOCLinks"/>
        <w:spacing w:after="240"/>
        <w:ind w:left="360" w:hanging="360"/>
      </w:pPr>
      <w:fldSimple w:instr=" REF _Ref56340587 \r ">
        <w:r w:rsidR="006A007D">
          <w:t>1</w:t>
        </w:r>
      </w:fldSimple>
      <w:r w:rsidR="00084D44">
        <w:t>.</w:t>
      </w:r>
      <w:r w:rsidR="00084D44">
        <w:tab/>
      </w:r>
      <w:r w:rsidR="00084D44">
        <w:fldChar w:fldCharType="begin"/>
      </w:r>
      <w:r w:rsidR="00084D44">
        <w:instrText xml:space="preserve"> REF _Ref56340587 </w:instrText>
      </w:r>
      <w:r w:rsidR="00B60025">
        <w:instrText xml:space="preserve"> \* MERGEFORMAT </w:instrText>
      </w:r>
      <w:r w:rsidR="00084D44">
        <w:fldChar w:fldCharType="separate"/>
      </w:r>
      <w:r w:rsidR="006A007D">
        <w:t>Introduction</w:t>
      </w:r>
      <w:r w:rsidR="00084D44">
        <w:fldChar w:fldCharType="end"/>
      </w:r>
      <w:r w:rsidR="00225035" w:rsidRPr="00487E94">
        <w:t> </w:t>
      </w:r>
      <w:r w:rsidR="00225035" w:rsidRPr="00487E94">
        <w:tab/>
      </w:r>
      <w:r w:rsidR="00BC15AF" w:rsidRPr="00487E94">
        <w:tab/>
      </w:r>
      <w:fldSimple w:instr=" PAGEREF _Ref56340587 ">
        <w:r w:rsidR="006A007D">
          <w:rPr>
            <w:noProof/>
          </w:rPr>
          <w:t>1</w:t>
        </w:r>
      </w:fldSimple>
    </w:p>
    <w:p w14:paraId="60DD2CC7" w14:textId="73DCA2BC" w:rsidR="00BD6B87" w:rsidRPr="001C7F56" w:rsidRDefault="00A91722" w:rsidP="00174ED3">
      <w:pPr>
        <w:pStyle w:val="TOCLinks"/>
        <w:spacing w:after="240"/>
        <w:ind w:left="360" w:hanging="360"/>
      </w:pPr>
      <w:r>
        <w:fldChar w:fldCharType="begin"/>
      </w:r>
      <w:r>
        <w:instrText xml:space="preserve"> REF _Ref56357878 \r </w:instrText>
      </w:r>
      <w:r w:rsidR="00174ED3">
        <w:instrText xml:space="preserve"> \* MERGEFORMAT </w:instrText>
      </w:r>
      <w:r>
        <w:fldChar w:fldCharType="separate"/>
      </w:r>
      <w:r w:rsidR="006A007D">
        <w:t>2</w:t>
      </w:r>
      <w:r>
        <w:fldChar w:fldCharType="end"/>
      </w:r>
      <w:r w:rsidR="00487E94" w:rsidRPr="001C7F56">
        <w:t>.</w:t>
      </w:r>
      <w:r w:rsidR="00487E94" w:rsidRPr="001C7F56">
        <w:tab/>
      </w:r>
      <w:r>
        <w:fldChar w:fldCharType="begin"/>
      </w:r>
      <w:r>
        <w:instrText xml:space="preserve"> REF _Ref56357878 </w:instrText>
      </w:r>
      <w:r w:rsidR="00174ED3">
        <w:instrText xml:space="preserve"> \* MERGEFORMAT </w:instrText>
      </w:r>
      <w:r>
        <w:fldChar w:fldCharType="separate"/>
      </w:r>
      <w:r w:rsidR="006A007D">
        <w:t>Generative or discriminative approaches</w:t>
      </w:r>
      <w:r>
        <w:fldChar w:fldCharType="end"/>
      </w:r>
      <w:r w:rsidR="00BD6B87" w:rsidRPr="001C7F56">
        <w:tab/>
      </w:r>
      <w:r w:rsidR="00BC15AF" w:rsidRPr="001C7F56">
        <w:tab/>
      </w:r>
      <w:fldSimple w:instr=" PAGEREF _Ref56357878 ">
        <w:r w:rsidR="006A007D">
          <w:rPr>
            <w:noProof/>
          </w:rPr>
          <w:t>3</w:t>
        </w:r>
      </w:fldSimple>
    </w:p>
    <w:p w14:paraId="17C7CF9E" w14:textId="3EF384CF" w:rsidR="00BD6B87" w:rsidRPr="001C7F56" w:rsidRDefault="0022193D" w:rsidP="00174ED3">
      <w:pPr>
        <w:pStyle w:val="TOCLinks"/>
        <w:spacing w:after="240"/>
        <w:ind w:left="360" w:hanging="360"/>
      </w:pPr>
      <w:fldSimple w:instr=" REF _Ref62128849 \r ">
        <w:r w:rsidR="006A007D">
          <w:t>3</w:t>
        </w:r>
      </w:fldSimple>
      <w:r w:rsidR="00487E94" w:rsidRPr="00FB2B30">
        <w:t>.</w:t>
      </w:r>
      <w:r w:rsidR="00487E94" w:rsidRPr="001C7F56">
        <w:tab/>
      </w:r>
      <w:fldSimple w:instr=" REF _Ref62128849 ">
        <w:r w:rsidR="006A007D">
          <w:t xml:space="preserve">Classification with </w:t>
        </w:r>
        <w:r w:rsidR="006A007D" w:rsidRPr="00F371D6">
          <w:t>Deep</w:t>
        </w:r>
        <w:r w:rsidR="006A007D">
          <w:t xml:space="preserve"> Neural Network (DNN)</w:t>
        </w:r>
      </w:fldSimple>
      <w:r w:rsidR="00BD6B87" w:rsidRPr="001C7F56">
        <w:tab/>
      </w:r>
      <w:r w:rsidR="00BC15AF" w:rsidRPr="001C7F56">
        <w:tab/>
      </w:r>
      <w:fldSimple w:instr=" PAGEREF _Ref62128849 ">
        <w:r w:rsidR="006A007D">
          <w:rPr>
            <w:noProof/>
          </w:rPr>
          <w:t>4</w:t>
        </w:r>
      </w:fldSimple>
    </w:p>
    <w:p w14:paraId="6168F0E1" w14:textId="362CDBD8" w:rsidR="00BD6B87" w:rsidRDefault="0022193D" w:rsidP="00174ED3">
      <w:pPr>
        <w:widowControl/>
        <w:tabs>
          <w:tab w:val="left" w:pos="900"/>
          <w:tab w:val="right" w:leader="dot" w:pos="9000"/>
          <w:tab w:val="right" w:pos="9360"/>
        </w:tabs>
        <w:overflowPunct/>
        <w:autoSpaceDE/>
        <w:autoSpaceDN/>
        <w:adjustRightInd/>
        <w:spacing w:after="0"/>
        <w:ind w:left="900" w:hanging="540"/>
        <w:textAlignment w:val="auto"/>
      </w:pPr>
      <w:fldSimple w:instr=" REF _Ref62129122 \r ">
        <w:r w:rsidR="006A007D">
          <w:t>3.1</w:t>
        </w:r>
      </w:fldSimple>
      <w:r w:rsidR="001C7F56" w:rsidRPr="00174ED3">
        <w:t>.</w:t>
      </w:r>
      <w:r w:rsidR="001C7F56" w:rsidRPr="00174ED3">
        <w:tab/>
      </w:r>
      <w:fldSimple w:instr=" REF _Ref62129122 ">
        <w:r w:rsidR="006A007D">
          <w:t>Multi-Layer Perceptron (MLP)</w:t>
        </w:r>
      </w:fldSimple>
      <w:r w:rsidR="00BD6B87" w:rsidRPr="00174ED3">
        <w:tab/>
      </w:r>
      <w:r w:rsidR="00BC15AF" w:rsidRPr="00174ED3">
        <w:tab/>
      </w:r>
      <w:fldSimple w:instr=" PAGEREF _Ref62129122 ">
        <w:r w:rsidR="006A007D">
          <w:rPr>
            <w:noProof/>
          </w:rPr>
          <w:t>6</w:t>
        </w:r>
      </w:fldSimple>
    </w:p>
    <w:p w14:paraId="19817CEC" w14:textId="3C7421CE" w:rsidR="009951A5" w:rsidRPr="00174ED3" w:rsidRDefault="0022193D" w:rsidP="009951A5">
      <w:pPr>
        <w:widowControl/>
        <w:tabs>
          <w:tab w:val="left" w:pos="900"/>
          <w:tab w:val="right" w:leader="dot" w:pos="9000"/>
          <w:tab w:val="right" w:pos="9360"/>
        </w:tabs>
        <w:overflowPunct/>
        <w:autoSpaceDE/>
        <w:autoSpaceDN/>
        <w:adjustRightInd/>
        <w:spacing w:after="0"/>
        <w:ind w:left="900" w:hanging="540"/>
        <w:textAlignment w:val="auto"/>
      </w:pPr>
      <w:fldSimple w:instr=" REF _Ref62128954 \r ">
        <w:r w:rsidR="006A007D">
          <w:t>3.2</w:t>
        </w:r>
      </w:fldSimple>
      <w:r w:rsidR="009951A5" w:rsidRPr="00174ED3">
        <w:t>.</w:t>
      </w:r>
      <w:r w:rsidR="009951A5" w:rsidRPr="00174ED3">
        <w:tab/>
      </w:r>
      <w:fldSimple w:instr=" REF _Ref62128954 ">
        <w:r w:rsidR="006A007D">
          <w:t>Time Convolutional Neural Network (TCNN)</w:t>
        </w:r>
      </w:fldSimple>
      <w:r w:rsidR="009951A5" w:rsidRPr="00174ED3">
        <w:tab/>
      </w:r>
      <w:r w:rsidR="009951A5" w:rsidRPr="00174ED3">
        <w:tab/>
      </w:r>
      <w:fldSimple w:instr=" PAGEREF _Ref62128954 ">
        <w:r w:rsidR="006A007D">
          <w:rPr>
            <w:noProof/>
          </w:rPr>
          <w:t>7</w:t>
        </w:r>
      </w:fldSimple>
    </w:p>
    <w:p w14:paraId="6E0D32E2" w14:textId="13DA60D6" w:rsidR="00BD6B87" w:rsidRPr="00174ED3" w:rsidRDefault="00A91722" w:rsidP="00174ED3">
      <w:pPr>
        <w:widowControl/>
        <w:tabs>
          <w:tab w:val="left" w:pos="900"/>
          <w:tab w:val="right" w:leader="dot" w:pos="9000"/>
          <w:tab w:val="right" w:pos="9360"/>
        </w:tabs>
        <w:overflowPunct/>
        <w:autoSpaceDE/>
        <w:autoSpaceDN/>
        <w:adjustRightInd/>
        <w:spacing w:after="0"/>
        <w:ind w:left="900" w:hanging="540"/>
        <w:textAlignment w:val="auto"/>
      </w:pPr>
      <w:r w:rsidRPr="00174ED3">
        <w:fldChar w:fldCharType="begin"/>
      </w:r>
      <w:r w:rsidRPr="00174ED3">
        <w:instrText xml:space="preserve"> REF _Ref56357893 \r </w:instrText>
      </w:r>
      <w:r w:rsidR="00174ED3">
        <w:instrText xml:space="preserve"> \* MERGEFORMAT </w:instrText>
      </w:r>
      <w:r w:rsidRPr="00174ED3">
        <w:fldChar w:fldCharType="separate"/>
      </w:r>
      <w:r w:rsidR="006A007D">
        <w:t>3.3</w:t>
      </w:r>
      <w:r w:rsidRPr="00174ED3">
        <w:fldChar w:fldCharType="end"/>
      </w:r>
      <w:r w:rsidR="001C7F56" w:rsidRPr="00174ED3">
        <w:t>.</w:t>
      </w:r>
      <w:r w:rsidR="001C7F56" w:rsidRPr="00174ED3">
        <w:tab/>
      </w:r>
      <w:fldSimple w:instr=" REF _Ref56357893 ">
        <w:r w:rsidR="006A007D">
          <w:t>Fully Convolutional Neural Network (FCN)</w:t>
        </w:r>
      </w:fldSimple>
      <w:r w:rsidR="00BD6B87" w:rsidRPr="00174ED3">
        <w:tab/>
      </w:r>
      <w:r w:rsidR="00BC15AF" w:rsidRPr="00174ED3">
        <w:tab/>
      </w:r>
      <w:fldSimple w:instr=" PAGEREF _Ref56357893 ">
        <w:r w:rsidR="006A007D">
          <w:rPr>
            <w:noProof/>
          </w:rPr>
          <w:t>8</w:t>
        </w:r>
      </w:fldSimple>
    </w:p>
    <w:p w14:paraId="6BB4A538" w14:textId="62B662B7" w:rsidR="00BD6B87" w:rsidRPr="00174ED3" w:rsidRDefault="00A91722" w:rsidP="00174ED3">
      <w:pPr>
        <w:widowControl/>
        <w:tabs>
          <w:tab w:val="left" w:pos="900"/>
          <w:tab w:val="right" w:leader="dot" w:pos="9000"/>
          <w:tab w:val="right" w:pos="9360"/>
        </w:tabs>
        <w:overflowPunct/>
        <w:autoSpaceDE/>
        <w:autoSpaceDN/>
        <w:adjustRightInd/>
        <w:spacing w:after="0"/>
        <w:ind w:left="900" w:hanging="540"/>
        <w:textAlignment w:val="auto"/>
      </w:pPr>
      <w:r w:rsidRPr="00174ED3">
        <w:fldChar w:fldCharType="begin"/>
      </w:r>
      <w:r w:rsidRPr="00174ED3">
        <w:instrText xml:space="preserve"> REF _Ref56357898 \r </w:instrText>
      </w:r>
      <w:r w:rsidR="00174ED3">
        <w:instrText xml:space="preserve"> \* MERGEFORMAT </w:instrText>
      </w:r>
      <w:r w:rsidRPr="00174ED3">
        <w:fldChar w:fldCharType="separate"/>
      </w:r>
      <w:r w:rsidR="006A007D">
        <w:t>3.4</w:t>
      </w:r>
      <w:r w:rsidRPr="00174ED3">
        <w:fldChar w:fldCharType="end"/>
      </w:r>
      <w:r w:rsidR="001C7F56" w:rsidRPr="00174ED3">
        <w:t>.</w:t>
      </w:r>
      <w:r w:rsidR="001C7F56" w:rsidRPr="00174ED3">
        <w:tab/>
      </w:r>
      <w:r w:rsidR="0022193D">
        <w:fldChar w:fldCharType="begin"/>
      </w:r>
      <w:r w:rsidR="0022193D">
        <w:instrText xml:space="preserve"> REF _Ref62128982 </w:instrText>
      </w:r>
      <w:r w:rsidR="0022193D">
        <w:fldChar w:fldCharType="separate"/>
      </w:r>
      <w:r w:rsidR="006A007D">
        <w:t>Residual Network (</w:t>
      </w:r>
      <w:proofErr w:type="spellStart"/>
      <w:r w:rsidR="006A007D">
        <w:t>ResNet</w:t>
      </w:r>
      <w:proofErr w:type="spellEnd"/>
      <w:r w:rsidR="006A007D">
        <w:t>)</w:t>
      </w:r>
      <w:r w:rsidR="0022193D">
        <w:fldChar w:fldCharType="end"/>
      </w:r>
      <w:r w:rsidR="00BD6B87" w:rsidRPr="00174ED3">
        <w:tab/>
      </w:r>
      <w:r w:rsidR="00BC15AF" w:rsidRPr="00174ED3">
        <w:tab/>
      </w:r>
      <w:fldSimple w:instr=" PAGEREF _Ref62128982 ">
        <w:r w:rsidR="006A007D">
          <w:rPr>
            <w:noProof/>
          </w:rPr>
          <w:t>8</w:t>
        </w:r>
      </w:fldSimple>
    </w:p>
    <w:p w14:paraId="2B547E8D" w14:textId="48BE02C2" w:rsidR="00BD6B87" w:rsidRPr="00174ED3" w:rsidRDefault="0022193D" w:rsidP="00174ED3">
      <w:pPr>
        <w:widowControl/>
        <w:tabs>
          <w:tab w:val="left" w:pos="900"/>
          <w:tab w:val="right" w:leader="dot" w:pos="9000"/>
          <w:tab w:val="right" w:pos="9360"/>
        </w:tabs>
        <w:overflowPunct/>
        <w:autoSpaceDE/>
        <w:autoSpaceDN/>
        <w:adjustRightInd/>
        <w:spacing w:after="0"/>
        <w:ind w:left="900" w:hanging="540"/>
        <w:textAlignment w:val="auto"/>
      </w:pPr>
      <w:fldSimple w:instr=" REF _Ref56357914 \r ">
        <w:r w:rsidR="006A007D">
          <w:t>3.5</w:t>
        </w:r>
      </w:fldSimple>
      <w:r w:rsidR="001C7F56" w:rsidRPr="00174ED3">
        <w:t>.</w:t>
      </w:r>
      <w:r w:rsidR="001C7F56" w:rsidRPr="00174ED3">
        <w:tab/>
      </w:r>
      <w:fldSimple w:instr=" REF _Ref56357914 ">
        <w:r w:rsidR="006A007D">
          <w:t>Multi-scale Convolutional Neural Network (MCNN)</w:t>
        </w:r>
      </w:fldSimple>
      <w:r w:rsidR="00BD6B87" w:rsidRPr="00174ED3">
        <w:tab/>
      </w:r>
      <w:r w:rsidR="00BC15AF" w:rsidRPr="00174ED3">
        <w:tab/>
      </w:r>
      <w:fldSimple w:instr=" PAGEREF _Ref56357914 ">
        <w:r w:rsidR="006A007D">
          <w:rPr>
            <w:noProof/>
          </w:rPr>
          <w:t>9</w:t>
        </w:r>
      </w:fldSimple>
    </w:p>
    <w:p w14:paraId="5AF2CC02" w14:textId="3293E2E4" w:rsidR="00BD6B87" w:rsidRPr="00174ED3" w:rsidRDefault="0022193D" w:rsidP="00174ED3">
      <w:pPr>
        <w:widowControl/>
        <w:tabs>
          <w:tab w:val="left" w:pos="900"/>
          <w:tab w:val="right" w:leader="dot" w:pos="9000"/>
          <w:tab w:val="right" w:pos="9360"/>
        </w:tabs>
        <w:overflowPunct/>
        <w:autoSpaceDE/>
        <w:autoSpaceDN/>
        <w:adjustRightInd/>
        <w:spacing w:after="0"/>
        <w:ind w:left="900" w:hanging="540"/>
        <w:textAlignment w:val="auto"/>
      </w:pPr>
      <w:fldSimple w:instr=" REF _Ref56357926 \r ">
        <w:r w:rsidR="006A007D">
          <w:t>3.6</w:t>
        </w:r>
      </w:fldSimple>
      <w:r w:rsidR="001C7F56" w:rsidRPr="00174ED3">
        <w:t>.</w:t>
      </w:r>
      <w:r w:rsidR="001C7F56" w:rsidRPr="00174ED3">
        <w:tab/>
      </w:r>
      <w:fldSimple w:instr=" REF _Ref56357926 ">
        <w:r w:rsidR="006A007D">
          <w:t>Multi-Channel Deep Convolutional Neural Network</w:t>
        </w:r>
      </w:fldSimple>
      <w:r w:rsidR="00BD6B87" w:rsidRPr="00174ED3">
        <w:tab/>
      </w:r>
      <w:r w:rsidR="00BC15AF" w:rsidRPr="00174ED3">
        <w:tab/>
      </w:r>
      <w:fldSimple w:instr=" PAGEREF _Ref56357926 ">
        <w:r w:rsidR="006A007D">
          <w:rPr>
            <w:noProof/>
          </w:rPr>
          <w:t>9</w:t>
        </w:r>
      </w:fldSimple>
    </w:p>
    <w:p w14:paraId="7CF25931" w14:textId="16433895" w:rsidR="00BD6B87" w:rsidRPr="00174ED3" w:rsidRDefault="0022193D" w:rsidP="00174ED3">
      <w:pPr>
        <w:widowControl/>
        <w:tabs>
          <w:tab w:val="left" w:pos="900"/>
          <w:tab w:val="right" w:leader="dot" w:pos="9000"/>
          <w:tab w:val="right" w:pos="9360"/>
        </w:tabs>
        <w:overflowPunct/>
        <w:autoSpaceDE/>
        <w:autoSpaceDN/>
        <w:adjustRightInd/>
        <w:spacing w:after="0"/>
        <w:ind w:left="900" w:hanging="540"/>
        <w:textAlignment w:val="auto"/>
      </w:pPr>
      <w:fldSimple w:instr=" REF _Ref56357921 \r ">
        <w:r w:rsidR="006A007D">
          <w:t>3.7</w:t>
        </w:r>
      </w:fldSimple>
      <w:r w:rsidR="001C7F56" w:rsidRPr="00174ED3">
        <w:t>.</w:t>
      </w:r>
      <w:r w:rsidR="001C7F56" w:rsidRPr="00174ED3">
        <w:tab/>
      </w:r>
      <w:fldSimple w:instr=" REF _Ref56357921 ">
        <w:r w:rsidR="006A007D">
          <w:t>Time Le-Net</w:t>
        </w:r>
      </w:fldSimple>
      <w:r w:rsidR="00BD6B87" w:rsidRPr="00174ED3">
        <w:tab/>
      </w:r>
      <w:r w:rsidR="00BC15AF" w:rsidRPr="00174ED3">
        <w:tab/>
      </w:r>
      <w:fldSimple w:instr=" PAGEREF _Ref56357921 ">
        <w:r w:rsidR="006A007D">
          <w:rPr>
            <w:noProof/>
          </w:rPr>
          <w:t>9</w:t>
        </w:r>
      </w:fldSimple>
    </w:p>
    <w:p w14:paraId="52B01645" w14:textId="2B2F3F0D" w:rsidR="00BD6B87" w:rsidRDefault="0022193D" w:rsidP="00174ED3">
      <w:pPr>
        <w:widowControl/>
        <w:tabs>
          <w:tab w:val="left" w:pos="900"/>
          <w:tab w:val="right" w:leader="dot" w:pos="9000"/>
          <w:tab w:val="right" w:pos="9360"/>
        </w:tabs>
        <w:overflowPunct/>
        <w:autoSpaceDE/>
        <w:autoSpaceDN/>
        <w:adjustRightInd/>
        <w:spacing w:after="0"/>
        <w:ind w:left="900" w:hanging="540"/>
        <w:textAlignment w:val="auto"/>
      </w:pPr>
      <w:fldSimple w:instr=" REF _Ref56357873 \r ">
        <w:r w:rsidR="006A007D">
          <w:t>3.8</w:t>
        </w:r>
      </w:fldSimple>
      <w:r w:rsidR="001C7F56" w:rsidRPr="00174ED3">
        <w:t>.</w:t>
      </w:r>
      <w:r w:rsidR="001C7F56" w:rsidRPr="00174ED3">
        <w:tab/>
      </w:r>
      <w:fldSimple w:instr=" REF _Ref56357873 ">
        <w:r w:rsidR="006A007D">
          <w:t>Echo State Networks (ESN)</w:t>
        </w:r>
      </w:fldSimple>
      <w:r w:rsidR="00BD6B87" w:rsidRPr="00174ED3">
        <w:tab/>
      </w:r>
      <w:r w:rsidR="00BC15AF" w:rsidRPr="00174ED3">
        <w:tab/>
      </w:r>
      <w:fldSimple w:instr=" PAGEREF _Ref56357873 ">
        <w:r w:rsidR="006A007D">
          <w:rPr>
            <w:noProof/>
          </w:rPr>
          <w:t>10</w:t>
        </w:r>
      </w:fldSimple>
    </w:p>
    <w:p w14:paraId="1C022A86" w14:textId="5D3532FB" w:rsidR="009951A5" w:rsidRPr="00174ED3" w:rsidRDefault="0022193D" w:rsidP="009951A5">
      <w:pPr>
        <w:widowControl/>
        <w:tabs>
          <w:tab w:val="left" w:pos="900"/>
          <w:tab w:val="right" w:leader="dot" w:pos="9000"/>
          <w:tab w:val="right" w:pos="9360"/>
        </w:tabs>
        <w:overflowPunct/>
        <w:autoSpaceDE/>
        <w:autoSpaceDN/>
        <w:adjustRightInd/>
        <w:ind w:left="907" w:hanging="547"/>
        <w:textAlignment w:val="auto"/>
      </w:pPr>
      <w:fldSimple w:instr=" REF _Ref56357908 \r ">
        <w:r w:rsidR="006A007D">
          <w:t>3.9</w:t>
        </w:r>
      </w:fldSimple>
      <w:r w:rsidR="009951A5" w:rsidRPr="00174ED3">
        <w:t>.</w:t>
      </w:r>
      <w:r w:rsidR="009951A5" w:rsidRPr="00174ED3">
        <w:tab/>
      </w:r>
      <w:fldSimple w:instr=" REF _Ref56357908 ">
        <w:r w:rsidR="006A007D">
          <w:t>Encoder</w:t>
        </w:r>
      </w:fldSimple>
      <w:r w:rsidR="009951A5" w:rsidRPr="00174ED3">
        <w:tab/>
      </w:r>
      <w:r w:rsidR="009951A5" w:rsidRPr="00174ED3">
        <w:tab/>
      </w:r>
      <w:fldSimple w:instr=" PAGEREF _Ref56357908 ">
        <w:r w:rsidR="006A007D">
          <w:rPr>
            <w:noProof/>
          </w:rPr>
          <w:t>11</w:t>
        </w:r>
      </w:fldSimple>
    </w:p>
    <w:p w14:paraId="7C7D0911" w14:textId="280A72BD" w:rsidR="00BD6B87" w:rsidRPr="001C7F56" w:rsidRDefault="00A91722" w:rsidP="00174ED3">
      <w:pPr>
        <w:pStyle w:val="TOCLinks"/>
        <w:spacing w:after="240"/>
        <w:ind w:left="360" w:hanging="360"/>
      </w:pPr>
      <w:r>
        <w:fldChar w:fldCharType="begin"/>
      </w:r>
      <w:r>
        <w:instrText xml:space="preserve"> REF _Ref56357941 \r </w:instrText>
      </w:r>
      <w:r w:rsidR="00174ED3">
        <w:instrText xml:space="preserve"> \* MERGEFORMAT </w:instrText>
      </w:r>
      <w:r>
        <w:fldChar w:fldCharType="separate"/>
      </w:r>
      <w:r w:rsidR="006A007D">
        <w:t>4</w:t>
      </w:r>
      <w:r>
        <w:fldChar w:fldCharType="end"/>
      </w:r>
      <w:r w:rsidR="00487E94" w:rsidRPr="001C7F56">
        <w:t>.</w:t>
      </w:r>
      <w:r w:rsidR="00487E94" w:rsidRPr="001C7F56">
        <w:tab/>
      </w:r>
      <w:fldSimple w:instr=" REF _Ref56357941 ">
        <w:r w:rsidR="006A007D">
          <w:t>Datasets</w:t>
        </w:r>
      </w:fldSimple>
      <w:r w:rsidR="00BD6B87" w:rsidRPr="001C7F56">
        <w:tab/>
      </w:r>
      <w:r w:rsidR="00BC15AF" w:rsidRPr="001C7F56">
        <w:tab/>
      </w:r>
      <w:fldSimple w:instr=" PAGEREF _Ref56357941 ">
        <w:r w:rsidR="006A007D">
          <w:rPr>
            <w:noProof/>
          </w:rPr>
          <w:t>12</w:t>
        </w:r>
      </w:fldSimple>
    </w:p>
    <w:p w14:paraId="157DADE4" w14:textId="01B0DB4F" w:rsidR="00BD6B87" w:rsidRPr="001C7F56" w:rsidRDefault="00A91722" w:rsidP="00174ED3">
      <w:pPr>
        <w:pStyle w:val="TOCLinks"/>
        <w:spacing w:after="240"/>
        <w:ind w:left="360" w:hanging="360"/>
      </w:pPr>
      <w:r>
        <w:fldChar w:fldCharType="begin"/>
      </w:r>
      <w:r>
        <w:instrText xml:space="preserve"> REF _Ref56357946 \r </w:instrText>
      </w:r>
      <w:r w:rsidR="00174ED3">
        <w:instrText xml:space="preserve"> \* MERGEFORMAT </w:instrText>
      </w:r>
      <w:r>
        <w:fldChar w:fldCharType="separate"/>
      </w:r>
      <w:r w:rsidR="006A007D">
        <w:t>5</w:t>
      </w:r>
      <w:r>
        <w:fldChar w:fldCharType="end"/>
      </w:r>
      <w:r w:rsidR="00487E94" w:rsidRPr="001C7F56">
        <w:t>.</w:t>
      </w:r>
      <w:r w:rsidR="00487E94" w:rsidRPr="001C7F56">
        <w:tab/>
      </w:r>
      <w:fldSimple w:instr=" REF _Ref56357946 ">
        <w:r w:rsidR="006A007D">
          <w:t>Classification Experiment and Results</w:t>
        </w:r>
      </w:fldSimple>
      <w:r w:rsidR="00BD6B87" w:rsidRPr="001C7F56">
        <w:tab/>
      </w:r>
      <w:r w:rsidR="00BC15AF" w:rsidRPr="001C7F56">
        <w:tab/>
      </w:r>
      <w:fldSimple w:instr=" PAGEREF _Ref56357946 ">
        <w:r w:rsidR="006A007D">
          <w:rPr>
            <w:noProof/>
          </w:rPr>
          <w:t>12</w:t>
        </w:r>
      </w:fldSimple>
    </w:p>
    <w:p w14:paraId="6D7560A4" w14:textId="77B6B67B" w:rsidR="00BD6B87" w:rsidRPr="001C7F56" w:rsidRDefault="00A91722" w:rsidP="00174ED3">
      <w:pPr>
        <w:pStyle w:val="TOCLinks"/>
        <w:spacing w:after="240"/>
        <w:ind w:left="360" w:hanging="360"/>
      </w:pPr>
      <w:r>
        <w:fldChar w:fldCharType="begin"/>
      </w:r>
      <w:r>
        <w:instrText xml:space="preserve"> REF _Ref56357956 \r </w:instrText>
      </w:r>
      <w:r w:rsidR="00174ED3">
        <w:instrText xml:space="preserve"> \* MERGEFORMAT </w:instrText>
      </w:r>
      <w:r>
        <w:fldChar w:fldCharType="separate"/>
      </w:r>
      <w:r w:rsidR="006A007D">
        <w:t>6</w:t>
      </w:r>
      <w:r>
        <w:fldChar w:fldCharType="end"/>
      </w:r>
      <w:r w:rsidR="00487E94" w:rsidRPr="001C7F56">
        <w:t>.</w:t>
      </w:r>
      <w:r w:rsidR="00487E94" w:rsidRPr="001C7F56">
        <w:tab/>
      </w:r>
      <w:fldSimple w:instr=" REF _Ref56357956 ">
        <w:r w:rsidR="006A007D">
          <w:t>Unsupervised Clustering</w:t>
        </w:r>
      </w:fldSimple>
      <w:r w:rsidR="00BD6B87" w:rsidRPr="001C7F56">
        <w:tab/>
      </w:r>
      <w:r w:rsidR="00BC15AF" w:rsidRPr="001C7F56">
        <w:tab/>
      </w:r>
      <w:fldSimple w:instr=" PAGEREF _Ref56357956 ">
        <w:r w:rsidR="006A007D">
          <w:rPr>
            <w:noProof/>
          </w:rPr>
          <w:t>20</w:t>
        </w:r>
      </w:fldSimple>
    </w:p>
    <w:p w14:paraId="1027F526" w14:textId="3ABCE89D" w:rsidR="00BD6B87" w:rsidRPr="001C7F56" w:rsidRDefault="00A91722" w:rsidP="00AF793B">
      <w:pPr>
        <w:widowControl/>
        <w:tabs>
          <w:tab w:val="left" w:pos="900"/>
          <w:tab w:val="right" w:leader="dot" w:pos="9000"/>
          <w:tab w:val="right" w:pos="9360"/>
        </w:tabs>
        <w:overflowPunct/>
        <w:autoSpaceDE/>
        <w:autoSpaceDN/>
        <w:adjustRightInd/>
        <w:spacing w:after="0"/>
        <w:ind w:left="900" w:hanging="540"/>
        <w:textAlignment w:val="auto"/>
      </w:pPr>
      <w:r>
        <w:fldChar w:fldCharType="begin"/>
      </w:r>
      <w:r>
        <w:instrText xml:space="preserve"> REF _Ref56357960 \r </w:instrText>
      </w:r>
      <w:r w:rsidR="00174ED3">
        <w:instrText xml:space="preserve"> \* MERGEFORMAT </w:instrText>
      </w:r>
      <w:r>
        <w:fldChar w:fldCharType="separate"/>
      </w:r>
      <w:r w:rsidR="006A007D">
        <w:t>6.1</w:t>
      </w:r>
      <w:r>
        <w:fldChar w:fldCharType="end"/>
      </w:r>
      <w:r w:rsidR="00487E94" w:rsidRPr="001C7F56">
        <w:t>.</w:t>
      </w:r>
      <w:r w:rsidR="00487E94" w:rsidRPr="001C7F56">
        <w:tab/>
      </w:r>
      <w:fldSimple w:instr=" REF _Ref56357960 ">
        <w:r w:rsidR="006A007D">
          <w:t>Deep Temporal Clustering Representation (DTCR)</w:t>
        </w:r>
      </w:fldSimple>
      <w:r w:rsidR="00BD6B87" w:rsidRPr="001C7F56">
        <w:tab/>
      </w:r>
      <w:r w:rsidR="00BC15AF" w:rsidRPr="001C7F56">
        <w:tab/>
      </w:r>
      <w:fldSimple w:instr=" PAGEREF _Ref56357960 ">
        <w:r w:rsidR="006A007D">
          <w:rPr>
            <w:noProof/>
          </w:rPr>
          <w:t>21</w:t>
        </w:r>
      </w:fldSimple>
    </w:p>
    <w:p w14:paraId="120BA136" w14:textId="2BEB8B77" w:rsidR="00BD6B87" w:rsidRPr="001C7F56" w:rsidRDefault="00A91722" w:rsidP="00AF793B">
      <w:pPr>
        <w:widowControl/>
        <w:tabs>
          <w:tab w:val="left" w:pos="900"/>
          <w:tab w:val="right" w:leader="dot" w:pos="9000"/>
          <w:tab w:val="right" w:pos="9360"/>
        </w:tabs>
        <w:overflowPunct/>
        <w:autoSpaceDE/>
        <w:autoSpaceDN/>
        <w:adjustRightInd/>
        <w:ind w:left="907" w:hanging="547"/>
        <w:textAlignment w:val="auto"/>
      </w:pPr>
      <w:r>
        <w:fldChar w:fldCharType="begin"/>
      </w:r>
      <w:r>
        <w:instrText xml:space="preserve"> REF _Ref56357965 \r </w:instrText>
      </w:r>
      <w:r w:rsidR="00174ED3">
        <w:instrText xml:space="preserve"> \* MERGEFORMAT </w:instrText>
      </w:r>
      <w:r>
        <w:fldChar w:fldCharType="separate"/>
      </w:r>
      <w:r w:rsidR="006A007D">
        <w:t>6.2</w:t>
      </w:r>
      <w:r>
        <w:fldChar w:fldCharType="end"/>
      </w:r>
      <w:r w:rsidR="00487E94" w:rsidRPr="001C7F56">
        <w:t>.</w:t>
      </w:r>
      <w:r w:rsidR="00487E94" w:rsidRPr="001C7F56">
        <w:tab/>
      </w:r>
      <w:fldSimple w:instr=" REF _Ref56357965 ">
        <w:r w:rsidR="006A007D" w:rsidRPr="00624544">
          <w:t>Unsupervised EEG Feature Extraction Based on Echo State Network</w:t>
        </w:r>
      </w:fldSimple>
      <w:r w:rsidR="00BD6B87" w:rsidRPr="001C7F56">
        <w:tab/>
      </w:r>
      <w:r w:rsidR="00BC15AF" w:rsidRPr="001C7F56">
        <w:tab/>
      </w:r>
      <w:fldSimple w:instr=" PAGEREF _Ref56357965 ">
        <w:r w:rsidR="006A007D">
          <w:rPr>
            <w:noProof/>
          </w:rPr>
          <w:t>26</w:t>
        </w:r>
      </w:fldSimple>
    </w:p>
    <w:p w14:paraId="3710CD7B" w14:textId="1F9C3A44" w:rsidR="00487E94" w:rsidRPr="001C7F56" w:rsidRDefault="00A91722" w:rsidP="00174ED3">
      <w:pPr>
        <w:pStyle w:val="TOCLinks"/>
        <w:spacing w:after="240"/>
        <w:ind w:left="360" w:hanging="360"/>
      </w:pPr>
      <w:r>
        <w:fldChar w:fldCharType="begin"/>
      </w:r>
      <w:r>
        <w:instrText xml:space="preserve"> REF _Ref56357970 \r </w:instrText>
      </w:r>
      <w:r w:rsidR="00174ED3">
        <w:instrText xml:space="preserve"> \* MERGEFORMAT </w:instrText>
      </w:r>
      <w:r>
        <w:fldChar w:fldCharType="separate"/>
      </w:r>
      <w:r w:rsidR="006A007D">
        <w:t>7</w:t>
      </w:r>
      <w:r>
        <w:fldChar w:fldCharType="end"/>
      </w:r>
      <w:r w:rsidR="00487E94" w:rsidRPr="001C7F56">
        <w:t>.</w:t>
      </w:r>
      <w:r w:rsidR="00487E94" w:rsidRPr="001C7F56">
        <w:tab/>
      </w:r>
      <w:fldSimple w:instr=" REF _Ref56357970 ">
        <w:r w:rsidR="006A007D">
          <w:t>Conclusion</w:t>
        </w:r>
      </w:fldSimple>
      <w:r w:rsidR="00487E94" w:rsidRPr="001C7F56">
        <w:tab/>
      </w:r>
      <w:r w:rsidR="00487E94" w:rsidRPr="001C7F56">
        <w:tab/>
      </w:r>
      <w:fldSimple w:instr=" PAGEREF _Ref56357970 ">
        <w:r w:rsidR="006A007D">
          <w:rPr>
            <w:noProof/>
          </w:rPr>
          <w:t>43</w:t>
        </w:r>
      </w:fldSimple>
    </w:p>
    <w:p w14:paraId="1BD4CBD5" w14:textId="6C97E8CC" w:rsidR="00437980" w:rsidRPr="001C7F56" w:rsidRDefault="00A91722" w:rsidP="00174ED3">
      <w:pPr>
        <w:pStyle w:val="TOCLinks"/>
        <w:spacing w:after="240"/>
        <w:ind w:left="360" w:hanging="360"/>
        <w:sectPr w:rsidR="00437980" w:rsidRPr="001C7F56" w:rsidSect="00063C05">
          <w:headerReference w:type="default" r:id="rId11"/>
          <w:pgSz w:w="12240" w:h="15840"/>
          <w:pgMar w:top="1440" w:right="1440" w:bottom="1440" w:left="1440" w:header="720" w:footer="720" w:gutter="0"/>
          <w:pgNumType w:start="1"/>
          <w:cols w:space="720"/>
          <w:docGrid w:linePitch="360"/>
        </w:sectPr>
      </w:pPr>
      <w:r>
        <w:fldChar w:fldCharType="begin"/>
      </w:r>
      <w:r>
        <w:instrText xml:space="preserve"> REF _Ref56357974 \r </w:instrText>
      </w:r>
      <w:r w:rsidR="00174ED3">
        <w:instrText xml:space="preserve"> \* MERGEFORMAT </w:instrText>
      </w:r>
      <w:r>
        <w:fldChar w:fldCharType="separate"/>
      </w:r>
      <w:r w:rsidR="006A007D">
        <w:t>8</w:t>
      </w:r>
      <w:r>
        <w:fldChar w:fldCharType="end"/>
      </w:r>
      <w:r w:rsidR="00487E94" w:rsidRPr="001C7F56">
        <w:t>.</w:t>
      </w:r>
      <w:r w:rsidR="001C7F56" w:rsidRPr="001C7F56">
        <w:tab/>
      </w:r>
      <w:fldSimple w:instr=" REF _Ref56357974 ">
        <w:r w:rsidR="006A007D">
          <w:t>References</w:t>
        </w:r>
      </w:fldSimple>
      <w:r w:rsidR="00BD6B87" w:rsidRPr="001C7F56">
        <w:tab/>
      </w:r>
      <w:r w:rsidR="00BC15AF" w:rsidRPr="001C7F56">
        <w:tab/>
      </w:r>
      <w:fldSimple w:instr=" PAGEREF _Ref56357974 ">
        <w:r w:rsidR="006A007D">
          <w:rPr>
            <w:noProof/>
          </w:rPr>
          <w:t>44</w:t>
        </w:r>
      </w:fldSimple>
    </w:p>
    <w:p w14:paraId="0818635C" w14:textId="5D4E4222" w:rsidR="00437980" w:rsidRPr="00447B3A" w:rsidRDefault="00612600" w:rsidP="00FB2B30">
      <w:pPr>
        <w:pStyle w:val="Heading1"/>
      </w:pPr>
      <w:bookmarkStart w:id="3" w:name="_Ref56340587"/>
      <w:bookmarkStart w:id="4" w:name="section_01"/>
      <w:r>
        <w:lastRenderedPageBreak/>
        <w:t>Introduction</w:t>
      </w:r>
      <w:bookmarkEnd w:id="3"/>
    </w:p>
    <w:bookmarkEnd w:id="4"/>
    <w:p w14:paraId="5E42B53E" w14:textId="6A235C10" w:rsidR="009E4A64" w:rsidRDefault="004858E8" w:rsidP="007F24F9">
      <w:r>
        <w:t xml:space="preserve">Time </w:t>
      </w:r>
      <w:r w:rsidR="00DB27E9">
        <w:t>s</w:t>
      </w:r>
      <w:r>
        <w:t xml:space="preserve">eries </w:t>
      </w:r>
      <w:r w:rsidR="00DB27E9">
        <w:t>c</w:t>
      </w:r>
      <w:r>
        <w:t>lassification</w:t>
      </w:r>
      <w:r w:rsidR="00DB27E9">
        <w:t xml:space="preserve"> (TSC)</w:t>
      </w:r>
      <w:r>
        <w:t xml:space="preserve"> </w:t>
      </w:r>
      <w:r w:rsidR="00E66676">
        <w:t>and</w:t>
      </w:r>
      <w:r>
        <w:t xml:space="preserve"> </w:t>
      </w:r>
      <w:r w:rsidR="00E66676">
        <w:t xml:space="preserve">unsupervised </w:t>
      </w:r>
      <w:r w:rsidR="00DB27E9">
        <w:t>c</w:t>
      </w:r>
      <w:r>
        <w:t>lustering</w:t>
      </w:r>
      <w:r w:rsidR="00DB27E9">
        <w:t xml:space="preserve"> date back to the earliest developments in statistics </w:t>
      </w:r>
      <w:r w:rsidR="00296E9E" w:rsidRPr="000C55BF">
        <w:t>(Ismail Fawaz et al., 2019)</w:t>
      </w:r>
      <w:r w:rsidR="00DB27E9">
        <w:t>.</w:t>
      </w:r>
      <w:r w:rsidR="00E14F22">
        <w:t xml:space="preserve"> Historically, time series have been used in several disciplines such as</w:t>
      </w:r>
      <w:r w:rsidR="00296E9E">
        <w:t xml:space="preserve"> medicine, economy</w:t>
      </w:r>
      <w:r w:rsidR="001864D7">
        <w:t>,</w:t>
      </w:r>
      <w:r w:rsidR="00296E9E">
        <w:t xml:space="preserve"> and astronomy.</w:t>
      </w:r>
      <w:r w:rsidR="00E14F22">
        <w:t xml:space="preserve"> </w:t>
      </w:r>
      <w:r w:rsidR="001864D7">
        <w:t>For example, in medicine, analyzing the effect of medication or disease on a patient need serial o</w:t>
      </w:r>
      <w:r w:rsidR="00E14F22">
        <w:t xml:space="preserve">bservations </w:t>
      </w:r>
      <w:r w:rsidR="001864D7">
        <w:t>and measurements through time</w:t>
      </w:r>
      <w:r w:rsidR="00E14F22">
        <w:t xml:space="preserve">. In another case, the astronomical observations through time </w:t>
      </w:r>
      <w:r w:rsidR="001864D7">
        <w:t>contribute to</w:t>
      </w:r>
      <w:r w:rsidR="00E14F22">
        <w:t xml:space="preserve"> the invention of </w:t>
      </w:r>
      <w:r w:rsidR="001864D7">
        <w:t xml:space="preserve">the </w:t>
      </w:r>
      <w:r w:rsidR="00E14F22">
        <w:t>calendar</w:t>
      </w:r>
      <w:r w:rsidR="007F24F9">
        <w:t xml:space="preserve"> (Nielsen, A., 2019)</w:t>
      </w:r>
      <w:r w:rsidR="00E14F22">
        <w:t>.</w:t>
      </w:r>
      <w:r w:rsidR="004C0D89" w:rsidRPr="004C0D89">
        <w:t xml:space="preserve"> </w:t>
      </w:r>
      <w:r w:rsidR="004C0D89">
        <w:t>Time series applications are pervasive and impact a diverse range of disciplines including human speech recognition, natural language processing, acoustic scene classification</w:t>
      </w:r>
      <w:r w:rsidR="004A3B6B">
        <w:t>,</w:t>
      </w:r>
      <w:r w:rsidR="004C0D89">
        <w:t xml:space="preserve"> and stock market prediction. For example, in </w:t>
      </w:r>
      <w:r w:rsidR="004A3B6B">
        <w:t xml:space="preserve">the </w:t>
      </w:r>
      <w:r w:rsidR="004C0D89">
        <w:t xml:space="preserve">stock market, it is very common to use regressive estimations with </w:t>
      </w:r>
      <w:r w:rsidR="004A3B6B">
        <w:t xml:space="preserve">the </w:t>
      </w:r>
      <w:r w:rsidR="004C0D89">
        <w:t>previous variation of time series data to forecast the value of stock in the future.</w:t>
      </w:r>
    </w:p>
    <w:p w14:paraId="10B98E25" w14:textId="087355C6" w:rsidR="006F4EE7" w:rsidRDefault="006F4EE7" w:rsidP="00374D71">
      <w:r>
        <w:t xml:space="preserve">A “time series” is a term </w:t>
      </w:r>
      <w:r w:rsidR="004A3B6B">
        <w:t>that</w:t>
      </w:r>
      <w:r>
        <w:t xml:space="preserve"> can be used for every sequence of numbers or values changing through time or any other units rather than time. It means the independent variable, time, depicts the sequential order of the data. For example, sales of a product during several months </w:t>
      </w:r>
      <w:proofErr w:type="gramStart"/>
      <w:r>
        <w:t>is</w:t>
      </w:r>
      <w:proofErr w:type="gramEnd"/>
      <w:r>
        <w:t xml:space="preserve"> a time series, while </w:t>
      </w:r>
      <w:r w:rsidR="004A3B6B">
        <w:t xml:space="preserve">a </w:t>
      </w:r>
      <w:r>
        <w:t xml:space="preserve">stream of characters or words in a sentence is also a time series. In the former case the time is exclusively implied, while in the </w:t>
      </w:r>
      <w:r w:rsidR="008E5AC7">
        <w:t>latter</w:t>
      </w:r>
      <w:r>
        <w:t xml:space="preserve"> case, the order inclusively shows the variation during the time.</w:t>
      </w:r>
    </w:p>
    <w:p w14:paraId="0DD111CF" w14:textId="4BAE3205" w:rsidR="00374378" w:rsidRDefault="006F4EE7" w:rsidP="00374D71">
      <w:r>
        <w:t xml:space="preserve">One of the very well-known time series, especially in electrical engineering and related fields is called “signal”. </w:t>
      </w:r>
      <w:r w:rsidR="007F24F9">
        <w:t>A signal can be defined as a</w:t>
      </w:r>
      <w:r w:rsidR="00374D71">
        <w:t>n</w:t>
      </w:r>
      <w:r w:rsidR="007F24F9">
        <w:t xml:space="preserve"> </w:t>
      </w:r>
      <w:r w:rsidR="00374D71">
        <w:t>observable or measurable function that</w:t>
      </w:r>
      <w:r w:rsidR="003238A6">
        <w:t xml:space="preserve"> </w:t>
      </w:r>
      <w:r w:rsidR="00374D71">
        <w:t>convey</w:t>
      </w:r>
      <w:r w:rsidR="003238A6">
        <w:t>s</w:t>
      </w:r>
      <w:r w:rsidR="00374D71">
        <w:t xml:space="preserve"> information. </w:t>
      </w:r>
      <w:r w:rsidR="009F322F">
        <w:t xml:space="preserve">The number of independent variables </w:t>
      </w:r>
      <w:r w:rsidR="004A3B6B">
        <w:t>that</w:t>
      </w:r>
      <w:r w:rsidR="009F322F">
        <w:t xml:space="preserve"> are used to define the output function impl</w:t>
      </w:r>
      <w:r w:rsidR="004A3B6B">
        <w:t>ies</w:t>
      </w:r>
      <w:r w:rsidR="009F322F">
        <w:t xml:space="preserve"> the number of dimensions of the signal. Accordingly, a signal can have a single temporal dimension like audio signals or more than one spatial dimension, such as images which usually have two dimensions. Therefore, the independent variables, aka dimensions, can be any physical measurable quantity such as time or space</w:t>
      </w:r>
      <w:r w:rsidR="00B35C7A">
        <w:t xml:space="preserve"> or even the combination of them like video which is a temporal-spatial signal.</w:t>
      </w:r>
    </w:p>
    <w:p w14:paraId="11A8A254" w14:textId="74C1C048" w:rsidR="00DF43BA" w:rsidRDefault="00F034DA" w:rsidP="00353220">
      <w:r>
        <w:t xml:space="preserve">Another practical difference is </w:t>
      </w:r>
      <w:r w:rsidR="00374D71">
        <w:t>between</w:t>
      </w:r>
      <w:r>
        <w:t xml:space="preserve"> </w:t>
      </w:r>
      <w:r w:rsidR="004A3B6B">
        <w:t>the duration</w:t>
      </w:r>
      <w:r>
        <w:t xml:space="preserve"> of</w:t>
      </w:r>
      <w:r w:rsidR="004A3B6B">
        <w:t xml:space="preserve"> a</w:t>
      </w:r>
      <w:r>
        <w:t xml:space="preserve"> signal </w:t>
      </w:r>
      <w:r w:rsidR="00374D71">
        <w:t>and</w:t>
      </w:r>
      <w:r>
        <w:t xml:space="preserve"> </w:t>
      </w:r>
      <w:r w:rsidR="004A3B6B">
        <w:t>the duration</w:t>
      </w:r>
      <w:r>
        <w:t xml:space="preserve"> of </w:t>
      </w:r>
      <w:r w:rsidR="004A3B6B">
        <w:t xml:space="preserve">a </w:t>
      </w:r>
      <w:r>
        <w:t xml:space="preserve">time series. </w:t>
      </w:r>
      <w:r w:rsidR="008E5AC7">
        <w:t>Usually,</w:t>
      </w:r>
      <w:r>
        <w:t xml:space="preserve"> the </w:t>
      </w:r>
      <w:r w:rsidR="004A3B6B">
        <w:t>duration</w:t>
      </w:r>
      <w:r>
        <w:t xml:space="preserve"> of</w:t>
      </w:r>
      <w:r w:rsidR="004A3B6B">
        <w:t xml:space="preserve"> a</w:t>
      </w:r>
      <w:r>
        <w:t xml:space="preserve"> signal is longer than</w:t>
      </w:r>
      <w:r w:rsidR="004A3B6B">
        <w:t xml:space="preserve"> a</w:t>
      </w:r>
      <w:r>
        <w:t xml:space="preserve"> time series. In this aspect, if </w:t>
      </w:r>
      <w:r w:rsidR="00C66FE7">
        <w:t>the signal divide</w:t>
      </w:r>
      <w:r w:rsidR="004A3B6B">
        <w:t>s</w:t>
      </w:r>
      <w:r w:rsidR="00C66FE7">
        <w:t xml:space="preserve"> into several parts, then each part </w:t>
      </w:r>
      <w:proofErr w:type="gramStart"/>
      <w:r w:rsidR="00C66FE7">
        <w:t>can be seen as</w:t>
      </w:r>
      <w:proofErr w:type="gramEnd"/>
      <w:r w:rsidR="00C66FE7">
        <w:t xml:space="preserve"> a time series. A time series usually contain some events in </w:t>
      </w:r>
      <w:r w:rsidR="00374D71">
        <w:t xml:space="preserve">a formal </w:t>
      </w:r>
      <w:r w:rsidR="00C66FE7">
        <w:t>order</w:t>
      </w:r>
      <w:r w:rsidR="00374D71">
        <w:t xml:space="preserve"> </w:t>
      </w:r>
      <w:r w:rsidR="00C66FE7">
        <w:t>and almost in the fixed places, while events in</w:t>
      </w:r>
      <w:r w:rsidR="004A3B6B">
        <w:t xml:space="preserve"> a</w:t>
      </w:r>
      <w:r w:rsidR="00C66FE7">
        <w:t xml:space="preserve"> signal may appear in every place without any order. Therefore, matching time series even directly make</w:t>
      </w:r>
      <w:r w:rsidR="004A3B6B">
        <w:t>s</w:t>
      </w:r>
      <w:r w:rsidR="00C66FE7">
        <w:t xml:space="preserve"> sense, but matching signals</w:t>
      </w:r>
      <w:r w:rsidR="00374D71">
        <w:t xml:space="preserve"> </w:t>
      </w:r>
      <w:proofErr w:type="gramStart"/>
      <w:r w:rsidR="00374D71">
        <w:t>as a whole</w:t>
      </w:r>
      <w:r w:rsidR="00C66FE7">
        <w:t xml:space="preserve"> </w:t>
      </w:r>
      <w:r w:rsidR="004A3B6B">
        <w:t>are</w:t>
      </w:r>
      <w:proofErr w:type="gramEnd"/>
      <w:r w:rsidR="00C66FE7">
        <w:t xml:space="preserve"> meaningless.</w:t>
      </w:r>
      <w:r w:rsidR="00374D71">
        <w:t xml:space="preserve"> EEG is a very well-known signal that its events do not appear in any specific order. It is impossible to match two separate EEG signal</w:t>
      </w:r>
      <w:r w:rsidR="004C0D89">
        <w:t>s sample by sample</w:t>
      </w:r>
      <w:r w:rsidR="00374D71">
        <w:t xml:space="preserve"> to find its similarity.</w:t>
      </w:r>
    </w:p>
    <w:p w14:paraId="3CE00B87" w14:textId="72C9F36C" w:rsidR="00C66FE7" w:rsidRDefault="00A35AC5" w:rsidP="00353220">
      <w:r>
        <w:t>One of the very well-know</w:t>
      </w:r>
      <w:r w:rsidR="00752C6A">
        <w:t>n</w:t>
      </w:r>
      <w:r>
        <w:t xml:space="preserve"> dataset</w:t>
      </w:r>
      <w:r w:rsidR="004A3B6B">
        <w:t>s</w:t>
      </w:r>
      <w:r>
        <w:t xml:space="preserve"> for time series </w:t>
      </w:r>
      <w:r w:rsidR="004A3B6B">
        <w:t>belongs to the</w:t>
      </w:r>
      <w:r>
        <w:t xml:space="preserve"> </w:t>
      </w:r>
      <w:r w:rsidR="0058138B">
        <w:t>University of California, Riverside/University of East Angola (</w:t>
      </w:r>
      <w:r>
        <w:t>UCR/UEA</w:t>
      </w:r>
      <w:r w:rsidR="0058138B">
        <w:t>)</w:t>
      </w:r>
      <w:r w:rsidR="00CA5508">
        <w:t xml:space="preserve"> (</w:t>
      </w:r>
      <w:proofErr w:type="spellStart"/>
      <w:r w:rsidR="00CA5508">
        <w:t>Dau</w:t>
      </w:r>
      <w:proofErr w:type="spellEnd"/>
      <w:r w:rsidR="00CA5508">
        <w:t xml:space="preserve"> et al., 2019</w:t>
      </w:r>
      <w:r w:rsidR="00EB12F4">
        <w:t>; Bagnall et al., 2018</w:t>
      </w:r>
      <w:r w:rsidR="00752C6A">
        <w:fldChar w:fldCharType="begin" w:fldLock="1"/>
      </w:r>
      <w:r w:rsidR="00982B66">
        <w:instrText>ADDIN CSL_CITATION {"citationItems":[{"id":"ITEM-1","itemData":{"DOI":"10.1109/JAS.2019.1911747","ISSN":"23299274","author":[{"dropping-particle":"","family":"Dau","given":"Hoang Anh","non-dropping-particle":"","parse-names":false,"suffix":""},{"dropping-particle":"","family":"Bagnall","given":"Anthony","non-dropping-particle":"","parse-names":false,"suffix":""},{"dropping-particle":"","family":"Kamgar","given":"Kaveh","non-dropping-particle":"","parse-names":false,"suffix":""},{"dropping-particle":"","family":"Yeh","given":"Chin Chia Michael","non-dropping-particle":"","parse-names":false,"suffix":""},{"dropping-particle":"","family":"Zhu","given":"Yan","non-dropping-particle":"","parse-names":false,"suffix":""},{"dropping-particle":"","family":"Gharghabi","given":"Shaghayegh","non-dropping-particle":"","parse-names":false,"suffix":""},{"dropping-particle":"","family":"Ratanamahatana","given":"Chotirat Annh","non-dropping-particle":"","parse-names":false,"suffix":""},{"dropping-particle":"","family":"Keogh","given":"Eamonn","non-dropping-particle":"","parse-names":false,"suffix":""}],"container-title":"IEEE/CAA Journal of Automatica Sinica","id":"ITEM-1","issue":"6","issued":{"date-parts":[["2019"]]},"page":"1293-1305","title":"The UCR time series archive","type":"article-journal","volume":"6"},"uris":["http://www.mendeley.com/documents/?uuid=93875ae5-492a-385e-93c0-890e16ca7b82"]}],"mendeley":{"formattedCitation":"(Dau et al., 2019)","plainTextFormattedCitation":"(Dau et al., 2019)","previouslyFormattedCitation":"(Dau et al., 2019)"},"properties":{"noteIndex":0},"schema":"https://github.com/citation-style-language/schema/raw/master/csl-citation.json"}</w:instrText>
      </w:r>
      <w:r w:rsidR="00752C6A">
        <w:fldChar w:fldCharType="end"/>
      </w:r>
      <w:r w:rsidR="00EB12F4">
        <w:t>)</w:t>
      </w:r>
      <w:r>
        <w:t>.</w:t>
      </w:r>
      <w:r w:rsidR="00752C6A">
        <w:t xml:space="preserve"> Th</w:t>
      </w:r>
      <w:r w:rsidR="0096195E">
        <w:t>is dataset is separated into univariate</w:t>
      </w:r>
      <w:r w:rsidR="00D373AC">
        <w:t xml:space="preserve"> (single channel)</w:t>
      </w:r>
      <w:r w:rsidR="0096195E">
        <w:t xml:space="preserve"> and multivariate</w:t>
      </w:r>
      <w:r w:rsidR="00D373AC">
        <w:t xml:space="preserve"> (multi-channel)</w:t>
      </w:r>
      <w:r w:rsidR="0096195E">
        <w:t>. The univariate version contains 128 problem</w:t>
      </w:r>
      <w:r w:rsidR="004A3B6B">
        <w:t>s</w:t>
      </w:r>
      <w:r w:rsidR="0096195E">
        <w:t xml:space="preserve"> </w:t>
      </w:r>
      <w:r w:rsidR="00D373AC">
        <w:t>from different fields, such as physiology, biology, economy, etc</w:t>
      </w:r>
      <w:r w:rsidR="0096195E">
        <w:t xml:space="preserve">. Each problem has </w:t>
      </w:r>
      <w:r w:rsidR="004A3B6B">
        <w:t>is divided into</w:t>
      </w:r>
      <w:r w:rsidR="0096195E">
        <w:t xml:space="preserve"> train</w:t>
      </w:r>
      <w:r w:rsidR="004A3B6B">
        <w:t>ing</w:t>
      </w:r>
      <w:r w:rsidR="0096195E">
        <w:t xml:space="preserve"> and test samples. In both cases, the </w:t>
      </w:r>
      <w:r w:rsidR="00D373AC">
        <w:t>duration</w:t>
      </w:r>
      <w:r w:rsidR="0096195E">
        <w:t xml:space="preserve"> of </w:t>
      </w:r>
      <w:r w:rsidR="004A3B6B">
        <w:t xml:space="preserve">the </w:t>
      </w:r>
      <w:r w:rsidR="0096195E">
        <w:t>time series is</w:t>
      </w:r>
      <w:r w:rsidR="00D373AC">
        <w:t xml:space="preserve"> usually</w:t>
      </w:r>
      <w:r w:rsidR="0096195E">
        <w:t xml:space="preserve"> </w:t>
      </w:r>
      <w:r w:rsidR="00D373AC">
        <w:t>fixed, or it just contain</w:t>
      </w:r>
      <w:r w:rsidR="004A3B6B">
        <w:t>s</w:t>
      </w:r>
      <w:r w:rsidR="00D373AC">
        <w:t xml:space="preserve"> one event</w:t>
      </w:r>
      <w:r w:rsidR="0096195E">
        <w:t xml:space="preserve">. The number of classes in each problem is different. The </w:t>
      </w:r>
      <w:r w:rsidR="00D373AC">
        <w:t xml:space="preserve">largest number of samples per time series belongs to </w:t>
      </w:r>
      <w:proofErr w:type="spellStart"/>
      <w:r w:rsidR="0096195E" w:rsidRPr="0096195E">
        <w:t>DucksAndGeese</w:t>
      </w:r>
      <w:proofErr w:type="spellEnd"/>
      <w:r w:rsidR="0096195E">
        <w:t xml:space="preserve"> with </w:t>
      </w:r>
      <w:r w:rsidR="004A3B6B">
        <w:t>a</w:t>
      </w:r>
      <w:r w:rsidR="0096195E">
        <w:t xml:space="preserve"> </w:t>
      </w:r>
      <w:r w:rsidR="00D373AC">
        <w:t>duration</w:t>
      </w:r>
      <w:r w:rsidR="0096195E">
        <w:t xml:space="preserve"> of </w:t>
      </w:r>
      <w:r w:rsidR="0096195E" w:rsidRPr="0096195E">
        <w:t>236</w:t>
      </w:r>
      <w:r w:rsidR="00374378">
        <w:t>,</w:t>
      </w:r>
      <w:r w:rsidR="0096195E" w:rsidRPr="0096195E">
        <w:t>784</w:t>
      </w:r>
      <w:r w:rsidR="0096195E">
        <w:t xml:space="preserve"> samples</w:t>
      </w:r>
      <w:r w:rsidR="00D373AC">
        <w:t xml:space="preserve"> per time series</w:t>
      </w:r>
      <w:r w:rsidR="0096195E">
        <w:t xml:space="preserve">. The </w:t>
      </w:r>
      <w:r w:rsidR="00D373AC">
        <w:t>highest</w:t>
      </w:r>
      <w:r w:rsidR="0096195E">
        <w:t xml:space="preserve"> number of classes is 60 and belongs to </w:t>
      </w:r>
      <w:r w:rsidR="00BA0E30">
        <w:t xml:space="preserve">the </w:t>
      </w:r>
      <w:proofErr w:type="spellStart"/>
      <w:r w:rsidR="0096195E">
        <w:t>ShapesAll</w:t>
      </w:r>
      <w:proofErr w:type="spellEnd"/>
      <w:r w:rsidR="0096195E">
        <w:t xml:space="preserve"> problem.</w:t>
      </w:r>
      <w:r w:rsidR="00D373AC">
        <w:t xml:space="preserve"> This dataset is used to make comparisons and development of several statistical and machine learning </w:t>
      </w:r>
      <w:proofErr w:type="gramStart"/>
      <w:r w:rsidR="00D373AC">
        <w:t>algorithms;</w:t>
      </w:r>
      <w:proofErr w:type="gramEnd"/>
      <w:r w:rsidR="00D373AC">
        <w:t xml:space="preserve"> from simple classifications to hybrid complex unsupervised clustering.</w:t>
      </w:r>
    </w:p>
    <w:p w14:paraId="59A1CE8A" w14:textId="3A0042B5" w:rsidR="00D373AC" w:rsidRDefault="00D373AC" w:rsidP="00353220">
      <w:r>
        <w:t xml:space="preserve">The supervised classification is defined </w:t>
      </w:r>
      <w:r w:rsidR="00AB610F">
        <w:t xml:space="preserve">as </w:t>
      </w:r>
      <w:r>
        <w:t xml:space="preserve">making a system </w:t>
      </w:r>
      <w:r w:rsidR="004A3B6B">
        <w:t>that</w:t>
      </w:r>
      <w:r>
        <w:t xml:space="preserve"> can recognize the category of every time series. </w:t>
      </w:r>
      <w:r w:rsidR="00AB610F">
        <w:t>To attain this objective, the learner system</w:t>
      </w:r>
      <w:r>
        <w:t xml:space="preserve"> will be forced to </w:t>
      </w:r>
      <w:r w:rsidR="00AB610F">
        <w:t>discover</w:t>
      </w:r>
      <w:r>
        <w:t xml:space="preserve"> </w:t>
      </w:r>
      <w:r w:rsidR="00AB610F">
        <w:t xml:space="preserve">common </w:t>
      </w:r>
      <w:r>
        <w:t>patterns of time series</w:t>
      </w:r>
      <w:r w:rsidR="00AB610F">
        <w:t xml:space="preserve"> in every class and </w:t>
      </w:r>
      <w:r w:rsidR="004A3B6B">
        <w:t xml:space="preserve">the </w:t>
      </w:r>
      <w:r w:rsidR="00AB610F">
        <w:t xml:space="preserve">discriminative patterns between classes from </w:t>
      </w:r>
      <w:r w:rsidR="004A3B6B">
        <w:t xml:space="preserve">the </w:t>
      </w:r>
      <w:r w:rsidR="00AB610F">
        <w:t>train</w:t>
      </w:r>
      <w:r w:rsidR="004A3B6B">
        <w:t>ing</w:t>
      </w:r>
      <w:r w:rsidR="00AB610F">
        <w:t xml:space="preserve"> dataset. Then its ability will be tested by detecting or predicting the class label for each time series on </w:t>
      </w:r>
      <w:r w:rsidR="004A3B6B">
        <w:t xml:space="preserve">an </w:t>
      </w:r>
      <w:r w:rsidR="00AB610F">
        <w:t>unseen test dataset. On the other hand, unsupervised classification or clustering is defined as making a system that find</w:t>
      </w:r>
      <w:r w:rsidR="004A3B6B">
        <w:t>s</w:t>
      </w:r>
      <w:r w:rsidR="00AB610F">
        <w:t xml:space="preserve"> the ‘</w:t>
      </w:r>
      <w:r w:rsidR="00AB610F" w:rsidRPr="00AB610F">
        <w:rPr>
          <w:i/>
          <w:iCs/>
        </w:rPr>
        <w:t>similar</w:t>
      </w:r>
      <w:r w:rsidR="00AB610F">
        <w:t>’ time series and assign</w:t>
      </w:r>
      <w:r w:rsidR="003A7E6A">
        <w:t>s</w:t>
      </w:r>
      <w:r w:rsidR="00AB610F">
        <w:t xml:space="preserve"> a unique label to each group of them. The most important difference between </w:t>
      </w:r>
      <w:r w:rsidR="00AB610F">
        <w:lastRenderedPageBreak/>
        <w:t xml:space="preserve">supervised and unsupervised classification is the </w:t>
      </w:r>
      <w:r w:rsidR="0066701B">
        <w:t>availability</w:t>
      </w:r>
      <w:r w:rsidR="00AB610F">
        <w:t xml:space="preserve"> of class labels where are known in supervised learning and unknown in unsupervised learning. The testing or evaluation of success for both methods </w:t>
      </w:r>
      <w:r w:rsidR="00F61BEB">
        <w:t>is</w:t>
      </w:r>
      <w:r w:rsidR="00AB610F">
        <w:t xml:space="preserve"> </w:t>
      </w:r>
      <w:r w:rsidR="00F61BEB">
        <w:t xml:space="preserve">usually </w:t>
      </w:r>
      <w:r w:rsidR="00AB610F">
        <w:t>similar.</w:t>
      </w:r>
    </w:p>
    <w:p w14:paraId="4A686719" w14:textId="2DF004F3" w:rsidR="00A40DA4" w:rsidRDefault="00A40DA4" w:rsidP="00353220">
      <w:r>
        <w:t>Besides the traditional machine learning methods for time series classification and clustering, recent advancements in deep neural networks suggest their usage in this area too. Special kinds of neural network</w:t>
      </w:r>
      <w:r w:rsidR="004A3B6B">
        <w:t>s</w:t>
      </w:r>
      <w:r>
        <w:t xml:space="preserve"> have been created to cover ordered data such as image</w:t>
      </w:r>
      <w:r w:rsidR="004A3B6B">
        <w:t>s</w:t>
      </w:r>
      <w:r>
        <w:t xml:space="preserve"> or signal</w:t>
      </w:r>
      <w:r w:rsidR="004A3B6B">
        <w:t>s</w:t>
      </w:r>
      <w:r>
        <w:t>. Two very well-know</w:t>
      </w:r>
      <w:r w:rsidR="00EE536C">
        <w:t>n</w:t>
      </w:r>
      <w:r>
        <w:t xml:space="preserve"> of these networks are </w:t>
      </w:r>
      <w:r w:rsidR="00220EB1">
        <w:t xml:space="preserve">a </w:t>
      </w:r>
      <w:r>
        <w:t>convolutional neural network</w:t>
      </w:r>
      <w:r w:rsidR="00220EB1">
        <w:t xml:space="preserve"> (CNN), which </w:t>
      </w:r>
      <w:r w:rsidR="0066701B">
        <w:t>can extract</w:t>
      </w:r>
      <w:r w:rsidR="009838DE">
        <w:t xml:space="preserve"> patterns </w:t>
      </w:r>
      <w:r w:rsidR="0066701B">
        <w:t xml:space="preserve">with </w:t>
      </w:r>
      <w:r w:rsidR="004A3B6B">
        <w:t xml:space="preserve">multiresolution </w:t>
      </w:r>
      <w:r w:rsidR="0066701B">
        <w:t>convolutional transformations</w:t>
      </w:r>
      <w:r w:rsidR="00220EB1">
        <w:t xml:space="preserve"> </w:t>
      </w:r>
      <w:r w:rsidR="0066701B">
        <w:t>(</w:t>
      </w:r>
      <w:proofErr w:type="spellStart"/>
      <w:r w:rsidR="0066701B">
        <w:t>LeCun</w:t>
      </w:r>
      <w:proofErr w:type="spellEnd"/>
      <w:r w:rsidR="0066701B">
        <w:t>, Y., 2015)</w:t>
      </w:r>
      <w:r w:rsidR="00220EB1">
        <w:t xml:space="preserve">, </w:t>
      </w:r>
      <w:r>
        <w:t xml:space="preserve">and </w:t>
      </w:r>
      <w:r w:rsidR="00220EB1">
        <w:t xml:space="preserve">a </w:t>
      </w:r>
      <w:r>
        <w:t>recurrent neural network</w:t>
      </w:r>
      <w:r w:rsidR="00220EB1">
        <w:t xml:space="preserve">, which </w:t>
      </w:r>
      <w:r w:rsidR="004A3B6B">
        <w:t>can</w:t>
      </w:r>
      <w:r w:rsidR="0066701B">
        <w:t xml:space="preserve"> find sequential relationships</w:t>
      </w:r>
      <w:r w:rsidR="00220EB1">
        <w:t xml:space="preserve"> (</w:t>
      </w:r>
      <w:proofErr w:type="spellStart"/>
      <w:r w:rsidR="00395BE8" w:rsidRPr="00890929">
        <w:rPr>
          <w:noProof/>
          <w:szCs w:val="24"/>
        </w:rPr>
        <w:t>Hochreiter</w:t>
      </w:r>
      <w:proofErr w:type="spellEnd"/>
      <w:r w:rsidR="00220EB1">
        <w:t xml:space="preserve">, </w:t>
      </w:r>
      <w:r w:rsidR="00395BE8">
        <w:t>1997</w:t>
      </w:r>
      <w:r w:rsidR="00220EB1">
        <w:t xml:space="preserve">). </w:t>
      </w:r>
      <w:r w:rsidR="00B54517">
        <w:t xml:space="preserve">For example, </w:t>
      </w:r>
      <w:r w:rsidR="00220EB1">
        <w:t xml:space="preserve">a </w:t>
      </w:r>
      <w:r w:rsidR="00B54517">
        <w:t xml:space="preserve">convolutional neural network has </w:t>
      </w:r>
      <w:r w:rsidR="00220EB1">
        <w:t xml:space="preserve">been </w:t>
      </w:r>
      <w:r w:rsidR="00B54517">
        <w:t xml:space="preserve">successfully used </w:t>
      </w:r>
      <w:r w:rsidR="009D0199">
        <w:t>to extract</w:t>
      </w:r>
      <w:r w:rsidR="00220EB1">
        <w:t xml:space="preserve"> </w:t>
      </w:r>
      <w:r w:rsidR="00293984">
        <w:t>patterns</w:t>
      </w:r>
      <w:r w:rsidR="009D0199">
        <w:t xml:space="preserve"> in an </w:t>
      </w:r>
      <w:r w:rsidR="00D072BE">
        <w:t>electroencephalogram (EEG) signal</w:t>
      </w:r>
      <w:r w:rsidR="009D0199">
        <w:t xml:space="preserve"> as a two-dimensional </w:t>
      </w:r>
      <w:r w:rsidR="00D072BE">
        <w:t xml:space="preserve">temporal and </w:t>
      </w:r>
      <w:r w:rsidR="009D0199">
        <w:t xml:space="preserve">spatial signal </w:t>
      </w:r>
      <w:r w:rsidR="00D072BE">
        <w:t>(</w:t>
      </w:r>
      <w:proofErr w:type="spellStart"/>
      <w:r w:rsidR="00D072BE" w:rsidRPr="00D072BE">
        <w:rPr>
          <w:noProof/>
          <w:szCs w:val="24"/>
        </w:rPr>
        <w:t>Golmohammadi</w:t>
      </w:r>
      <w:proofErr w:type="spellEnd"/>
      <w:r w:rsidR="00D072BE">
        <w:rPr>
          <w:noProof/>
          <w:szCs w:val="24"/>
        </w:rPr>
        <w:t>, M., 2020)</w:t>
      </w:r>
      <w:r w:rsidR="009D0199">
        <w:t>.</w:t>
      </w:r>
    </w:p>
    <w:p w14:paraId="2D19886B" w14:textId="62EA4614" w:rsidR="005921CE" w:rsidRDefault="0096195E" w:rsidP="005921CE">
      <w:r>
        <w:t xml:space="preserve">The current </w:t>
      </w:r>
      <w:r w:rsidR="00293984">
        <w:t>document</w:t>
      </w:r>
      <w:r>
        <w:t xml:space="preserve"> focus</w:t>
      </w:r>
      <w:r w:rsidR="00293984">
        <w:t>es</w:t>
      </w:r>
      <w:r>
        <w:t xml:space="preserve"> on recent methods that are used for </w:t>
      </w:r>
      <w:r w:rsidR="007E6DD7">
        <w:t xml:space="preserve">supervised and unsupervised </w:t>
      </w:r>
      <w:r>
        <w:t>classification of time series.</w:t>
      </w:r>
      <w:r w:rsidR="007E6DD7">
        <w:t xml:space="preserve"> There are several methods for unsupervised classification; here the focus is on clustering because of its high efficiency and generality.</w:t>
      </w:r>
      <w:r>
        <w:t xml:space="preserve"> </w:t>
      </w:r>
      <w:r w:rsidR="005921CE">
        <w:t xml:space="preserve">Clustering is an unsupervised classification of signals based on some similarity measurements, such as Euclidean distance. </w:t>
      </w:r>
      <w:r w:rsidR="007E6DD7">
        <w:t xml:space="preserve">Most of </w:t>
      </w:r>
      <w:r w:rsidR="004A3B6B">
        <w:t xml:space="preserve">the </w:t>
      </w:r>
      <w:r w:rsidR="007E6DD7">
        <w:t xml:space="preserve">time series are nonstationary, therefore they need to be split into smaller stationary ranges. </w:t>
      </w:r>
      <w:r>
        <w:t xml:space="preserve">The equality in </w:t>
      </w:r>
      <w:r w:rsidR="004A3B6B">
        <w:t>the duration</w:t>
      </w:r>
      <w:r>
        <w:t xml:space="preserve"> of these</w:t>
      </w:r>
      <w:r w:rsidR="005921CE">
        <w:t xml:space="preserve"> short-length</w:t>
      </w:r>
      <w:r>
        <w:t xml:space="preserve"> time series is a good </w:t>
      </w:r>
      <w:r w:rsidR="007E6DD7">
        <w:t>chance</w:t>
      </w:r>
      <w:r>
        <w:t xml:space="preserve"> to use many</w:t>
      </w:r>
      <w:r w:rsidR="007E6DD7">
        <w:t xml:space="preserve"> traditional and modern similarity</w:t>
      </w:r>
      <w:r>
        <w:t xml:space="preserve"> metrics on them. </w:t>
      </w:r>
      <w:r w:rsidR="004A3B6B">
        <w:t>Hence,</w:t>
      </w:r>
      <w:r>
        <w:t xml:space="preserve"> a </w:t>
      </w:r>
      <w:r w:rsidR="004A3B6B">
        <w:t>longer</w:t>
      </w:r>
      <w:r>
        <w:t xml:space="preserve"> nonstationary signal can be broken down into several parts, preferably equal size, and by </w:t>
      </w:r>
      <w:r w:rsidR="007E6DD7">
        <w:t>time series classification</w:t>
      </w:r>
      <w:r>
        <w:t xml:space="preserve"> methods, </w:t>
      </w:r>
      <w:r w:rsidR="00E520A4">
        <w:t>each part can be classified.</w:t>
      </w:r>
      <w:r w:rsidR="006F1F48">
        <w:t xml:space="preserve"> </w:t>
      </w:r>
      <w:r w:rsidR="005921CE">
        <w:t>D</w:t>
      </w:r>
      <w:r w:rsidR="00A40DA4">
        <w:t xml:space="preserve">eep learning methods for both </w:t>
      </w:r>
      <w:r w:rsidR="006C7636">
        <w:t xml:space="preserve">classification and clustering </w:t>
      </w:r>
      <w:r w:rsidR="00220EB1">
        <w:t xml:space="preserve">tasks </w:t>
      </w:r>
      <w:r w:rsidR="00A40DA4">
        <w:t xml:space="preserve">will be </w:t>
      </w:r>
      <w:r w:rsidR="006C7636">
        <w:t>discussed</w:t>
      </w:r>
      <w:r w:rsidR="00A40DA4">
        <w:t xml:space="preserve">. </w:t>
      </w:r>
      <w:r w:rsidR="00220EB1">
        <w:t xml:space="preserve">Since </w:t>
      </w:r>
      <w:r w:rsidR="00A40DA4">
        <w:t>classification and clustering</w:t>
      </w:r>
      <w:r w:rsidR="00220EB1">
        <w:t xml:space="preserve"> have </w:t>
      </w:r>
      <w:r w:rsidR="00FD3C5C">
        <w:t>different goals</w:t>
      </w:r>
      <w:r w:rsidR="00220EB1">
        <w:t xml:space="preserve">, we will </w:t>
      </w:r>
      <w:r w:rsidR="00FD3C5C">
        <w:t xml:space="preserve">discuss these </w:t>
      </w:r>
      <w:r w:rsidR="00220EB1">
        <w:t xml:space="preserve">as two separate </w:t>
      </w:r>
      <w:r w:rsidR="00FD3C5C">
        <w:t>topics</w:t>
      </w:r>
      <w:r w:rsidR="00220EB1">
        <w:t>.</w:t>
      </w:r>
      <w:bookmarkStart w:id="5" w:name="_Ref56357839"/>
      <w:bookmarkStart w:id="6" w:name="section_02"/>
    </w:p>
    <w:p w14:paraId="243AB0E1" w14:textId="04A79C08" w:rsidR="00367ABE" w:rsidRDefault="00DB21A4" w:rsidP="005921CE">
      <w:r>
        <w:t>In this report, we review three papers that</w:t>
      </w:r>
      <w:r w:rsidR="00367ABE">
        <w:t xml:space="preserve"> address various aspects of the TSC problem:</w:t>
      </w:r>
    </w:p>
    <w:p w14:paraId="60069FC6" w14:textId="55E0A3D7" w:rsidR="00367ABE" w:rsidRPr="00367ABE" w:rsidRDefault="00367ABE" w:rsidP="00367ABE">
      <w:pPr>
        <w:pStyle w:val="NormalWeb"/>
        <w:numPr>
          <w:ilvl w:val="0"/>
          <w:numId w:val="46"/>
        </w:numPr>
        <w:spacing w:before="0" w:beforeAutospacing="0" w:after="120" w:afterAutospacing="0"/>
        <w:ind w:left="547"/>
        <w:rPr>
          <w:sz w:val="20"/>
          <w:szCs w:val="20"/>
        </w:rPr>
      </w:pPr>
      <w:r w:rsidRPr="00367ABE">
        <w:rPr>
          <w:sz w:val="20"/>
          <w:szCs w:val="20"/>
        </w:rPr>
        <w:t xml:space="preserve">Ismail Fawaz, H., Forestier, G., Weber, J., </w:t>
      </w:r>
      <w:proofErr w:type="spellStart"/>
      <w:r w:rsidRPr="00367ABE">
        <w:rPr>
          <w:sz w:val="20"/>
          <w:szCs w:val="20"/>
        </w:rPr>
        <w:t>Idoumghar</w:t>
      </w:r>
      <w:proofErr w:type="spellEnd"/>
      <w:r w:rsidRPr="00367ABE">
        <w:rPr>
          <w:sz w:val="20"/>
          <w:szCs w:val="20"/>
        </w:rPr>
        <w:t xml:space="preserve">, L., &amp; Muller, P. A. (2019). Deep learning for time series classification: a review. </w:t>
      </w:r>
      <w:r w:rsidRPr="00367ABE">
        <w:rPr>
          <w:i/>
          <w:iCs/>
          <w:sz w:val="20"/>
          <w:szCs w:val="20"/>
        </w:rPr>
        <w:t>Data Mining and Knowledge Discovery</w:t>
      </w:r>
      <w:r w:rsidRPr="00367ABE">
        <w:rPr>
          <w:sz w:val="20"/>
          <w:szCs w:val="20"/>
        </w:rPr>
        <w:t xml:space="preserve">, </w:t>
      </w:r>
      <w:r w:rsidRPr="00367ABE">
        <w:rPr>
          <w:i/>
          <w:iCs/>
          <w:sz w:val="20"/>
          <w:szCs w:val="20"/>
        </w:rPr>
        <w:t>33</w:t>
      </w:r>
      <w:r w:rsidRPr="00367ABE">
        <w:rPr>
          <w:sz w:val="20"/>
          <w:szCs w:val="20"/>
        </w:rPr>
        <w:t xml:space="preserve">(4), 917–963. </w:t>
      </w:r>
      <w:r w:rsidRPr="00367ABE">
        <w:rPr>
          <w:i/>
          <w:iCs/>
          <w:sz w:val="20"/>
          <w:szCs w:val="20"/>
        </w:rPr>
        <w:t>https://doi.org/10.1007/s10618-019-00619-1</w:t>
      </w:r>
      <w:r>
        <w:rPr>
          <w:sz w:val="20"/>
          <w:szCs w:val="20"/>
        </w:rPr>
        <w:t>.</w:t>
      </w:r>
    </w:p>
    <w:p w14:paraId="124A9FCB" w14:textId="25FA5649" w:rsidR="00367ABE" w:rsidRPr="00367ABE" w:rsidRDefault="00367ABE" w:rsidP="00367ABE">
      <w:pPr>
        <w:pStyle w:val="NormalWeb"/>
        <w:numPr>
          <w:ilvl w:val="0"/>
          <w:numId w:val="46"/>
        </w:numPr>
        <w:spacing w:before="0" w:beforeAutospacing="0" w:after="120" w:afterAutospacing="0"/>
        <w:ind w:left="547"/>
        <w:rPr>
          <w:sz w:val="20"/>
          <w:szCs w:val="20"/>
        </w:rPr>
      </w:pPr>
      <w:r w:rsidRPr="00367ABE">
        <w:rPr>
          <w:sz w:val="20"/>
          <w:szCs w:val="20"/>
        </w:rPr>
        <w:t>Ma, Q., Zheng, J., Li, S., &amp; Cottrell, G. W. (2019). Learning representations for time series clustering. Advances in Neural Information Processing Systems, 32(</w:t>
      </w:r>
      <w:proofErr w:type="spellStart"/>
      <w:r w:rsidRPr="00367ABE">
        <w:rPr>
          <w:sz w:val="20"/>
          <w:szCs w:val="20"/>
        </w:rPr>
        <w:t>NeurIPS</w:t>
      </w:r>
      <w:proofErr w:type="spellEnd"/>
      <w:r w:rsidRPr="00367ABE">
        <w:rPr>
          <w:sz w:val="20"/>
          <w:szCs w:val="20"/>
        </w:rPr>
        <w:t xml:space="preserve">). </w:t>
      </w:r>
      <w:r w:rsidRPr="00367ABE">
        <w:rPr>
          <w:i/>
          <w:iCs/>
          <w:sz w:val="20"/>
          <w:szCs w:val="20"/>
        </w:rPr>
        <w:t>https://papers.nips.cc/paper/8634-learning-representations-for-time-series-clustering</w:t>
      </w:r>
      <w:r>
        <w:rPr>
          <w:sz w:val="20"/>
          <w:szCs w:val="20"/>
        </w:rPr>
        <w:t>.</w:t>
      </w:r>
    </w:p>
    <w:p w14:paraId="3E07D876" w14:textId="453C753E" w:rsidR="00367ABE" w:rsidRPr="00367ABE" w:rsidRDefault="00367ABE" w:rsidP="00367ABE">
      <w:pPr>
        <w:pStyle w:val="NormalWeb"/>
        <w:numPr>
          <w:ilvl w:val="0"/>
          <w:numId w:val="46"/>
        </w:numPr>
        <w:spacing w:before="0" w:beforeAutospacing="0" w:after="120" w:afterAutospacing="0"/>
        <w:ind w:left="547"/>
        <w:rPr>
          <w:sz w:val="20"/>
          <w:szCs w:val="20"/>
        </w:rPr>
      </w:pPr>
      <w:r w:rsidRPr="00367ABE">
        <w:rPr>
          <w:sz w:val="20"/>
          <w:szCs w:val="20"/>
        </w:rPr>
        <w:t xml:space="preserve">Sun, L., </w:t>
      </w:r>
      <w:proofErr w:type="spellStart"/>
      <w:r w:rsidRPr="00367ABE">
        <w:rPr>
          <w:sz w:val="20"/>
          <w:szCs w:val="20"/>
        </w:rPr>
        <w:t>Jin</w:t>
      </w:r>
      <w:proofErr w:type="spellEnd"/>
      <w:r w:rsidRPr="00367ABE">
        <w:rPr>
          <w:sz w:val="20"/>
          <w:szCs w:val="20"/>
        </w:rPr>
        <w:t xml:space="preserve">, B., Yang, H., Tong, J., Liu, C., &amp; </w:t>
      </w:r>
      <w:proofErr w:type="spellStart"/>
      <w:r w:rsidRPr="00367ABE">
        <w:rPr>
          <w:sz w:val="20"/>
          <w:szCs w:val="20"/>
        </w:rPr>
        <w:t>Xiong</w:t>
      </w:r>
      <w:proofErr w:type="spellEnd"/>
      <w:r w:rsidRPr="00367ABE">
        <w:rPr>
          <w:sz w:val="20"/>
          <w:szCs w:val="20"/>
        </w:rPr>
        <w:t xml:space="preserve">, H. (2019). Unsupervised EEG feature extraction based on echo state network. Information Sciences, 475, 1–17. </w:t>
      </w:r>
      <w:r w:rsidRPr="00367ABE">
        <w:rPr>
          <w:i/>
          <w:iCs/>
          <w:sz w:val="20"/>
          <w:szCs w:val="20"/>
        </w:rPr>
        <w:t>https://doi.org/10.1016/j.ins.2018.09.057</w:t>
      </w:r>
      <w:r>
        <w:rPr>
          <w:sz w:val="20"/>
          <w:szCs w:val="20"/>
        </w:rPr>
        <w:t>.</w:t>
      </w:r>
    </w:p>
    <w:p w14:paraId="66FB4B77" w14:textId="2584D304" w:rsidR="00E811B4" w:rsidRDefault="00E811B4" w:rsidP="00E811B4">
      <w:r>
        <w:t xml:space="preserve">The first paper discusses the most recent advances in deep learning methods for time series classification. The authors evaluated several learning architectures and demonstrated that </w:t>
      </w:r>
      <w:r w:rsidR="004A3B6B">
        <w:t xml:space="preserve">two </w:t>
      </w:r>
      <w:r>
        <w:t>architectures</w:t>
      </w:r>
      <w:r w:rsidR="004A3B6B">
        <w:t xml:space="preserve">, the </w:t>
      </w:r>
      <w:r w:rsidR="00220EB1">
        <w:t>CNN</w:t>
      </w:r>
      <w:r w:rsidR="004A3B6B">
        <w:t>,</w:t>
      </w:r>
      <w:r w:rsidR="00220EB1">
        <w:t xml:space="preserve"> and </w:t>
      </w:r>
      <w:r w:rsidR="004A3B6B">
        <w:t xml:space="preserve">a </w:t>
      </w:r>
      <w:r>
        <w:t xml:space="preserve">fully </w:t>
      </w:r>
      <w:r w:rsidR="00F16002">
        <w:t>convolutional</w:t>
      </w:r>
      <w:r w:rsidR="00E17344">
        <w:t xml:space="preserve"> neural</w:t>
      </w:r>
      <w:r>
        <w:t xml:space="preserve"> network</w:t>
      </w:r>
      <w:r w:rsidR="00E17344">
        <w:t xml:space="preserve"> (FCN)</w:t>
      </w:r>
      <w:r w:rsidR="004A3B6B">
        <w:t>, are the winners</w:t>
      </w:r>
      <w:r>
        <w:t xml:space="preserve">. </w:t>
      </w:r>
      <w:r w:rsidR="00E17344">
        <w:t>A</w:t>
      </w:r>
      <w:r w:rsidR="00885F71">
        <w:t>n</w:t>
      </w:r>
      <w:r w:rsidR="00E17344">
        <w:t xml:space="preserve"> FCN is a multilayer </w:t>
      </w:r>
      <w:r w:rsidR="00F16002">
        <w:t xml:space="preserve">convolutional </w:t>
      </w:r>
      <w:r w:rsidR="00E17344">
        <w:t xml:space="preserve">neural network </w:t>
      </w:r>
      <w:r w:rsidR="00F16002">
        <w:t>without any pooling layers</w:t>
      </w:r>
      <w:r w:rsidR="00E17344">
        <w:t>.</w:t>
      </w:r>
    </w:p>
    <w:p w14:paraId="518B13C2" w14:textId="5306F595" w:rsidR="00E811B4" w:rsidRDefault="00E811B4" w:rsidP="00E811B4">
      <w:r>
        <w:t>The second paper discusses a new way of performing unsupervised deep learning for time series clustering</w:t>
      </w:r>
      <w:r w:rsidR="00973278">
        <w:t xml:space="preserve"> using </w:t>
      </w:r>
      <w:r>
        <w:t>a combination of deep neural network</w:t>
      </w:r>
      <w:r w:rsidR="004A3B6B">
        <w:t>s</w:t>
      </w:r>
      <w:r>
        <w:t xml:space="preserve"> with </w:t>
      </w:r>
      <w:r w:rsidR="004A3B6B">
        <w:t xml:space="preserve">the </w:t>
      </w:r>
      <w:r>
        <w:t xml:space="preserve">traditional clustering method. This </w:t>
      </w:r>
      <w:r w:rsidR="00973278">
        <w:t xml:space="preserve">approach </w:t>
      </w:r>
      <w:r w:rsidR="00E17344">
        <w:t xml:space="preserve">trains the neural network with </w:t>
      </w:r>
      <w:r w:rsidR="004A3B6B">
        <w:t xml:space="preserve">an </w:t>
      </w:r>
      <w:r w:rsidR="00E17344">
        <w:t>unsupervised clustering method</w:t>
      </w:r>
      <w:r>
        <w:t>.</w:t>
      </w:r>
      <w:r w:rsidR="00BC30EA">
        <w:t xml:space="preserve"> Moreover, t</w:t>
      </w:r>
      <w:r w:rsidR="00973278">
        <w:t xml:space="preserve">hey </w:t>
      </w:r>
      <w:r w:rsidR="00BC30EA">
        <w:t xml:space="preserve">increase the limited number of samples by </w:t>
      </w:r>
      <w:r>
        <w:t>augment</w:t>
      </w:r>
      <w:r w:rsidR="00BC30EA">
        <w:t>ing the data,</w:t>
      </w:r>
      <w:r>
        <w:t xml:space="preserve"> </w:t>
      </w:r>
      <w:r w:rsidR="00973278">
        <w:t xml:space="preserve">a technique </w:t>
      </w:r>
      <w:r w:rsidR="00BC30EA">
        <w:t>that</w:t>
      </w:r>
      <w:r w:rsidR="00973278">
        <w:t xml:space="preserve"> </w:t>
      </w:r>
      <w:r w:rsidR="00BC30EA">
        <w:t>uses mathematical transformations to reshape the existing data</w:t>
      </w:r>
      <w:r w:rsidR="00885F71">
        <w:t xml:space="preserve"> and add them to </w:t>
      </w:r>
      <w:r w:rsidR="004A3B6B">
        <w:t xml:space="preserve">the </w:t>
      </w:r>
      <w:r w:rsidR="00885F71">
        <w:t>train</w:t>
      </w:r>
      <w:r w:rsidR="004A3B6B">
        <w:t>ing</w:t>
      </w:r>
      <w:r w:rsidR="00885F71">
        <w:t xml:space="preserve"> dataset</w:t>
      </w:r>
      <w:r w:rsidR="00BC30EA">
        <w:t>. This simple technique</w:t>
      </w:r>
      <w:r w:rsidR="00973278">
        <w:t xml:space="preserve"> </w:t>
      </w:r>
      <w:r>
        <w:t>improve</w:t>
      </w:r>
      <w:r w:rsidR="00BC30EA">
        <w:t xml:space="preserve">s </w:t>
      </w:r>
      <w:r>
        <w:t>their end-to-end classifier</w:t>
      </w:r>
      <w:r w:rsidR="00BC30EA">
        <w:t xml:space="preserve"> accuracy</w:t>
      </w:r>
      <w:r>
        <w:t>.</w:t>
      </w:r>
    </w:p>
    <w:p w14:paraId="6B2FD53F" w14:textId="5980DF9C" w:rsidR="00424513" w:rsidRDefault="00E811B4" w:rsidP="00977083">
      <w:r>
        <w:t>The third paper proposes a new method to find an efficient representation of a multichannel EEG signal by applying recurrent autoencoders</w:t>
      </w:r>
      <w:r w:rsidR="00973278">
        <w:t xml:space="preserve"> </w:t>
      </w:r>
      <w:r w:rsidR="002D705F">
        <w:t>(</w:t>
      </w:r>
      <w:proofErr w:type="spellStart"/>
      <w:r w:rsidR="002D705F" w:rsidRPr="002D705F">
        <w:rPr>
          <w:noProof/>
          <w:szCs w:val="24"/>
        </w:rPr>
        <w:t>Schmidhuber</w:t>
      </w:r>
      <w:proofErr w:type="spellEnd"/>
      <w:r w:rsidR="002D705F">
        <w:rPr>
          <w:noProof/>
          <w:szCs w:val="24"/>
        </w:rPr>
        <w:t>, 2015)</w:t>
      </w:r>
      <w:r>
        <w:t xml:space="preserve">. </w:t>
      </w:r>
      <w:r w:rsidR="00885F71">
        <w:t>The representat</w:t>
      </w:r>
      <w:r w:rsidR="004A3B6B">
        <w:t>ive</w:t>
      </w:r>
      <w:r w:rsidR="00885F71">
        <w:t xml:space="preserve"> of a class is </w:t>
      </w:r>
      <w:r w:rsidR="004A3B6B">
        <w:t>a sample or model</w:t>
      </w:r>
      <w:r w:rsidR="00885F71">
        <w:t xml:space="preserve"> that can describe the class very well. For example, </w:t>
      </w:r>
      <w:r w:rsidR="004A3B6B">
        <w:t>the average</w:t>
      </w:r>
      <w:r w:rsidR="00885F71">
        <w:t xml:space="preserve"> of a class can be </w:t>
      </w:r>
      <w:r w:rsidR="004A3B6B">
        <w:t>the</w:t>
      </w:r>
      <w:r w:rsidR="00885F71">
        <w:t xml:space="preserve"> representat</w:t>
      </w:r>
      <w:r w:rsidR="004A3B6B">
        <w:t>ive</w:t>
      </w:r>
      <w:r w:rsidR="00885F71">
        <w:t xml:space="preserve"> of a class. </w:t>
      </w:r>
      <w:r>
        <w:t>The</w:t>
      </w:r>
      <w:r w:rsidR="00885F71">
        <w:t xml:space="preserve"> authors</w:t>
      </w:r>
      <w:r>
        <w:t xml:space="preserve"> have used </w:t>
      </w:r>
      <w:r w:rsidR="00973278">
        <w:t xml:space="preserve">an </w:t>
      </w:r>
      <w:r>
        <w:t>echo state network</w:t>
      </w:r>
      <w:r w:rsidR="00DE52A6">
        <w:t xml:space="preserve"> (ESN)</w:t>
      </w:r>
      <w:r w:rsidR="00973278">
        <w:t xml:space="preserve"> (</w:t>
      </w:r>
      <w:r w:rsidR="00DE52A6">
        <w:t>Ma, Q.</w:t>
      </w:r>
      <w:r w:rsidR="00973278">
        <w:t xml:space="preserve">, </w:t>
      </w:r>
      <w:r w:rsidR="00DE52A6">
        <w:t>2016</w:t>
      </w:r>
      <w:r w:rsidR="00973278">
        <w:t>)</w:t>
      </w:r>
      <w:r>
        <w:t xml:space="preserve"> as a simplified recurrent neural network </w:t>
      </w:r>
      <w:r>
        <w:lastRenderedPageBreak/>
        <w:t xml:space="preserve">to find the best representation of </w:t>
      </w:r>
      <w:r w:rsidR="004A3B6B">
        <w:t xml:space="preserve">a </w:t>
      </w:r>
      <w:r>
        <w:t xml:space="preserve">signal. The comparison between their method and </w:t>
      </w:r>
      <w:r w:rsidR="00977083">
        <w:t>autoregressive</w:t>
      </w:r>
      <w:r w:rsidR="00142311">
        <w:t xml:space="preserve"> (AR)</w:t>
      </w:r>
      <w:r w:rsidR="00977083">
        <w:t xml:space="preserve"> models shows their method’s superiority</w:t>
      </w:r>
      <w:r w:rsidR="00DE52A6">
        <w:t>; ESN achieved a classification accuracy of 98.33% compared to 93.67% for traditional AR features.</w:t>
      </w:r>
    </w:p>
    <w:p w14:paraId="24723F50" w14:textId="35D57BC3" w:rsidR="00973278" w:rsidRDefault="003A6062" w:rsidP="003A6062">
      <w:r>
        <w:t>These papers</w:t>
      </w:r>
      <w:r w:rsidR="004A3B6B">
        <w:t>’</w:t>
      </w:r>
      <w:r>
        <w:t xml:space="preserve"> discussions, from convolutional neural network</w:t>
      </w:r>
      <w:r w:rsidR="004A3B6B">
        <w:t>s</w:t>
      </w:r>
      <w:r>
        <w:t xml:space="preserve"> </w:t>
      </w:r>
      <w:r w:rsidR="004A3B6B">
        <w:t>to</w:t>
      </w:r>
      <w:r>
        <w:t xml:space="preserve"> the unsupervised clustering of time series with representational learning methods, help to understand how to </w:t>
      </w:r>
      <w:r w:rsidR="004A3B6B">
        <w:t>cluster</w:t>
      </w:r>
      <w:r>
        <w:t xml:space="preserve"> the EEG signals as a nonstationary time series into human interpretable </w:t>
      </w:r>
      <w:r w:rsidR="004A3B6B">
        <w:t>categories</w:t>
      </w:r>
      <w:r>
        <w:t>.</w:t>
      </w:r>
    </w:p>
    <w:p w14:paraId="5AD52A53" w14:textId="77777777" w:rsidR="00740CA8" w:rsidRDefault="00740CA8" w:rsidP="00740CA8">
      <w:pPr>
        <w:pStyle w:val="Heading1"/>
      </w:pPr>
      <w:bookmarkStart w:id="7" w:name="_Ref56357878"/>
      <w:bookmarkStart w:id="8" w:name="section_04"/>
      <w:r>
        <w:t>Generative or discriminative approaches</w:t>
      </w:r>
      <w:bookmarkEnd w:id="7"/>
    </w:p>
    <w:bookmarkEnd w:id="8"/>
    <w:p w14:paraId="3EC59D86" w14:textId="77777777" w:rsidR="00740CA8" w:rsidRDefault="00740CA8" w:rsidP="00740CA8">
      <w:r>
        <w:t xml:space="preserve">A generative or model-based approach which is used also in unsupervised learning too is a method that assumes the system is </w:t>
      </w:r>
      <w:proofErr w:type="gramStart"/>
      <w:r>
        <w:t>similar to</w:t>
      </w:r>
      <w:proofErr w:type="gramEnd"/>
      <w:r>
        <w:t xml:space="preserve"> a model. Then it tries to determine the values of parameters in the model to make it as much as possible </w:t>
      </w:r>
      <w:proofErr w:type="gramStart"/>
      <w:r>
        <w:t>similar to</w:t>
      </w:r>
      <w:proofErr w:type="gramEnd"/>
      <w:r>
        <w:t xml:space="preserve"> the actual system. Then this model with known parameters can be used to detect, predict, or produce the output of the actual system based on the inputs. Some non-deep learning generative methods are auto-regressive models, hidden Markov models, and kernel models.</w:t>
      </w:r>
    </w:p>
    <w:p w14:paraId="3E3902AF" w14:textId="3C80BA8B" w:rsidR="00740CA8" w:rsidRDefault="00740CA8" w:rsidP="00740CA8">
      <w:r>
        <w:t xml:space="preserve">Autoencoders, generative CNNs, and Deep Belief Networks (DBN) are examples of generative models in deep neural networks (DNN). In this paradigm, the DNN approach is using generative models not just for classification but also for making a representation of the input signal in lower dimensions. This approach will be discussed in the unsupervised section of this </w:t>
      </w:r>
      <w:r w:rsidR="00DE607E">
        <w:t>review</w:t>
      </w:r>
      <w:r>
        <w:t>.</w:t>
      </w:r>
    </w:p>
    <w:p w14:paraId="2C28C7B8" w14:textId="77777777" w:rsidR="00740CA8" w:rsidRDefault="00740CA8" w:rsidP="00740CA8">
      <w:r>
        <w:t>On the other hand, discriminative approaches are systems that directly make a map between input data and output probabilities. Like before, there are two ways to do the classification. The first method is to extract engineered features and the second method is to design the system to work end-to-end.</w:t>
      </w:r>
    </w:p>
    <w:p w14:paraId="3382B702" w14:textId="77777777" w:rsidR="00740CA8" w:rsidRDefault="00740CA8" w:rsidP="00740CA8">
      <w:r>
        <w:t xml:space="preserve">Since many time series can be interpreted by humans with plots, it is expected that image representation of time series can play as the feature extraction step. The transformation of the signal into an image helps to use the most knowledge that has been successfully implemented on image datasets. </w:t>
      </w:r>
    </w:p>
    <w:p w14:paraId="38B3A769" w14:textId="77777777" w:rsidR="00740CA8" w:rsidRDefault="00740CA8" w:rsidP="00740CA8">
      <w:r>
        <w:t xml:space="preserve">Contrary to feature extraction methods, since learning good features need a good amount of domain knowledge </w:t>
      </w:r>
      <w:proofErr w:type="gramStart"/>
      <w:r>
        <w:t>and also</w:t>
      </w:r>
      <w:proofErr w:type="gramEnd"/>
      <w:r>
        <w:t xml:space="preserve"> making a good mathematical interpretation of this knowledge, then it is more preferable to have general methods to learn features without having domain-specific knowledge. This domain agnostic approach has been successfully implemented in many DNN applications.</w:t>
      </w:r>
    </w:p>
    <w:p w14:paraId="5F2A3F42" w14:textId="71DED32D" w:rsidR="00740CA8" w:rsidRDefault="00740CA8" w:rsidP="00740CA8">
      <w:pPr>
        <w:rPr>
          <w:noProof/>
        </w:rPr>
      </w:pPr>
      <w:r>
        <w:rPr>
          <w:noProof/>
        </w:rPr>
        <w:t>The MLP can be used to learn temporal information but as discussed before, the features are not time-invariant. Instead, CNN can learn time-invariant features from raw input time series. Also, because of its quick training process, it is a very favorable architecture in time series analysis. The modified versions of CNN make a significant difference in learning rate and learning speed therefore there are variants of CNN that have their specific names, such as Residual Networks (ResNet) or Inception. Some variants of CNNs can also be used as Autoencoders, therefore, in this case, they will extract features and make a new compressed representation of the time series.</w:t>
      </w:r>
    </w:p>
    <w:p w14:paraId="0C586135" w14:textId="2F7D4C20" w:rsidR="00F16002" w:rsidRDefault="00F16002" w:rsidP="00740CA8">
      <w:pPr>
        <w:rPr>
          <w:noProof/>
        </w:rPr>
      </w:pPr>
      <w:r>
        <w:t xml:space="preserve">In this review document, we will talk about discriminative approaches in the classification part while the generative approaches will be discussed in the unsupervised section. This selection is planned because, in practice, discriminative approaches usually have better classification or discriminative abilities while they cannot be useful when interacting with unsupervised learning since they are highly dependent on training data. Some DNNs such as CNNs can be used in both discriminative and generative formats as they can be seen in </w:t>
      </w:r>
      <w:fldSimple w:instr=" REF _Ref53128169 ">
        <w:r w:rsidR="006A007D">
          <w:t xml:space="preserve">Figure </w:t>
        </w:r>
        <w:r w:rsidR="006A007D">
          <w:rPr>
            <w:noProof/>
          </w:rPr>
          <w:t>1</w:t>
        </w:r>
      </w:fldSimple>
      <w:r>
        <w:t>.</w:t>
      </w:r>
    </w:p>
    <w:p w14:paraId="2E424D84" w14:textId="3705BADF" w:rsidR="00740CA8" w:rsidRPr="00424513" w:rsidRDefault="00740CA8" w:rsidP="00740CA8">
      <w:r>
        <w:rPr>
          <w:noProof/>
        </w:rPr>
        <w:lastRenderedPageBreak/>
        <mc:AlternateContent>
          <mc:Choice Requires="wps">
            <w:drawing>
              <wp:inline distT="0" distB="0" distL="0" distR="0" wp14:anchorId="3FAC1B40" wp14:editId="4F5FC977">
                <wp:extent cx="5943600" cy="3474720"/>
                <wp:effectExtent l="0" t="0" r="0" b="0"/>
                <wp:docPr id="13" name="Text Box 13"/>
                <wp:cNvGraphicFramePr/>
                <a:graphic xmlns:a="http://schemas.openxmlformats.org/drawingml/2006/main">
                  <a:graphicData uri="http://schemas.microsoft.com/office/word/2010/wordprocessingShape">
                    <wps:wsp>
                      <wps:cNvSpPr txBox="1"/>
                      <wps:spPr>
                        <a:xfrm>
                          <a:off x="0" y="0"/>
                          <a:ext cx="5943600" cy="3474720"/>
                        </a:xfrm>
                        <a:prstGeom prst="rect">
                          <a:avLst/>
                        </a:prstGeom>
                        <a:solidFill>
                          <a:schemeClr val="lt1"/>
                        </a:solidFill>
                        <a:ln w="6350">
                          <a:noFill/>
                        </a:ln>
                      </wps:spPr>
                      <wps:txbx>
                        <w:txbxContent>
                          <w:p w14:paraId="40A48118" w14:textId="77777777" w:rsidR="002D38DB" w:rsidRDefault="002D38DB" w:rsidP="00740CA8">
                            <w:pPr>
                              <w:jc w:val="center"/>
                            </w:pPr>
                            <w:r>
                              <w:rPr>
                                <w:noProof/>
                              </w:rPr>
                              <w:drawing>
                                <wp:inline distT="0" distB="0" distL="0" distR="0" wp14:anchorId="60646404" wp14:editId="065DE2DF">
                                  <wp:extent cx="5362056" cy="31089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62056" cy="3108960"/>
                                          </a:xfrm>
                                          <a:prstGeom prst="rect">
                                            <a:avLst/>
                                          </a:prstGeom>
                                        </pic:spPr>
                                      </pic:pic>
                                    </a:graphicData>
                                  </a:graphic>
                                </wp:inline>
                              </w:drawing>
                            </w:r>
                          </w:p>
                          <w:p w14:paraId="01F93BC8" w14:textId="3E184C28" w:rsidR="002D38DB" w:rsidRPr="00243E7C" w:rsidRDefault="002D38DB" w:rsidP="00740CA8">
                            <w:pPr>
                              <w:pStyle w:val="Caption"/>
                            </w:pPr>
                            <w:bookmarkStart w:id="9" w:name="_Ref53128169"/>
                            <w:r>
                              <w:t xml:space="preserve">Figure </w:t>
                            </w:r>
                            <w:fldSimple w:instr=" SEQ Figure \* ARABIC ">
                              <w:r w:rsidR="006A007D">
                                <w:rPr>
                                  <w:noProof/>
                                </w:rPr>
                                <w:t>1</w:t>
                              </w:r>
                            </w:fldSimple>
                            <w:bookmarkEnd w:id="9"/>
                            <w:r>
                              <w:rPr>
                                <w:noProof/>
                              </w:rPr>
                              <w:t xml:space="preserve"> Deep Neural Network Approaches</w:t>
                            </w:r>
                          </w:p>
                          <w:p w14:paraId="517714C3" w14:textId="77777777" w:rsidR="002D38DB" w:rsidRDefault="002D38DB" w:rsidP="00740CA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FAC1B40" id="Text Box 13" o:spid="_x0000_s1027" type="#_x0000_t202" style="width:468pt;height:27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" fillcolor="white [3201]" stroked="f" strokeweight=".5pt">
                <v:textbox inset="0,0,0,0">
                  <w:txbxContent>
                    <w:p w14:paraId="40A48118" w14:textId="77777777" w:rsidR="002D38DB" w:rsidRDefault="002D38DB" w:rsidP="00740CA8">
                      <w:pPr>
                        <w:jc w:val="center"/>
                      </w:pPr>
                      <w:r>
                        <w:rPr>
                          <w:noProof/>
                        </w:rPr>
                        <w:drawing>
                          <wp:inline distT="0" distB="0" distL="0" distR="0" wp14:anchorId="60646404" wp14:editId="065DE2DF">
                            <wp:extent cx="5362056" cy="31089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62056" cy="3108960"/>
                                    </a:xfrm>
                                    <a:prstGeom prst="rect">
                                      <a:avLst/>
                                    </a:prstGeom>
                                  </pic:spPr>
                                </pic:pic>
                              </a:graphicData>
                            </a:graphic>
                          </wp:inline>
                        </w:drawing>
                      </w:r>
                    </w:p>
                    <w:p w14:paraId="01F93BC8" w14:textId="3E184C28" w:rsidR="002D38DB" w:rsidRPr="00243E7C" w:rsidRDefault="002D38DB" w:rsidP="00740CA8">
                      <w:pPr>
                        <w:pStyle w:val="Caption"/>
                      </w:pPr>
                      <w:bookmarkStart w:id="10" w:name="_Ref53128169"/>
                      <w:r>
                        <w:t xml:space="preserve">Figure </w:t>
                      </w:r>
                      <w:fldSimple w:instr=" SEQ Figure \* ARABIC ">
                        <w:r w:rsidR="006A007D">
                          <w:rPr>
                            <w:noProof/>
                          </w:rPr>
                          <w:t>1</w:t>
                        </w:r>
                      </w:fldSimple>
                      <w:bookmarkEnd w:id="10"/>
                      <w:r>
                        <w:rPr>
                          <w:noProof/>
                        </w:rPr>
                        <w:t xml:space="preserve"> Deep Neural Network Approaches</w:t>
                      </w:r>
                    </w:p>
                    <w:p w14:paraId="517714C3" w14:textId="77777777" w:rsidR="002D38DB" w:rsidRDefault="002D38DB" w:rsidP="00740CA8"/>
                  </w:txbxContent>
                </v:textbox>
                <w10:anchorlock/>
              </v:shape>
            </w:pict>
          </mc:Fallback>
        </mc:AlternateContent>
      </w:r>
    </w:p>
    <w:p w14:paraId="269B9BBC" w14:textId="5D646066" w:rsidR="00FD3C5C" w:rsidRDefault="00FD3C5C" w:rsidP="00FB2B30">
      <w:pPr>
        <w:pStyle w:val="Heading1"/>
      </w:pPr>
      <w:bookmarkStart w:id="11" w:name="_Ref62128849"/>
      <w:r>
        <w:t xml:space="preserve">Classification </w:t>
      </w:r>
      <w:bookmarkEnd w:id="5"/>
      <w:r w:rsidR="0079176A">
        <w:t>with</w:t>
      </w:r>
      <w:r w:rsidR="00BA6C8E">
        <w:t xml:space="preserve"> </w:t>
      </w:r>
      <w:bookmarkStart w:id="12" w:name="_Ref56357851"/>
      <w:bookmarkStart w:id="13" w:name="section_03"/>
      <w:r w:rsidR="00BA6C8E" w:rsidRPr="00F371D6">
        <w:t>Deep</w:t>
      </w:r>
      <w:r w:rsidR="00BA6C8E">
        <w:t xml:space="preserve"> Neural Network (DNN)</w:t>
      </w:r>
      <w:bookmarkEnd w:id="11"/>
      <w:bookmarkEnd w:id="12"/>
      <w:bookmarkEnd w:id="13"/>
    </w:p>
    <w:bookmarkEnd w:id="6"/>
    <w:p w14:paraId="01CB7CBC" w14:textId="43FD52A3" w:rsidR="00FD3C5C" w:rsidRDefault="00FD3C5C" w:rsidP="00353220">
      <w:r w:rsidRPr="00FD3C5C">
        <w:rPr>
          <w:b/>
          <w:bCs/>
        </w:rPr>
        <w:t xml:space="preserve">Definition 1 </w:t>
      </w:r>
      <w:r>
        <w:t xml:space="preserve">A </w:t>
      </w:r>
      <w:r w:rsidR="00567F1A">
        <w:t xml:space="preserve">univariate </w:t>
      </w:r>
      <w:r>
        <w:t xml:space="preserve">time series with length </w:t>
      </w:r>
      <w:r w:rsidRPr="00FD3C5C">
        <w:rPr>
          <w:i/>
          <w:iCs/>
        </w:rPr>
        <w:t>T</w:t>
      </w:r>
      <w:r>
        <w:t xml:space="preserve"> can be represented by </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oMath>
      <w:r>
        <w:t xml:space="preserve">. </w:t>
      </w:r>
    </w:p>
    <w:p w14:paraId="1C9C6914" w14:textId="6D38071A" w:rsidR="00FD3C5C" w:rsidRDefault="00FD3C5C" w:rsidP="00353220">
      <w:r w:rsidRPr="00FD3C5C">
        <w:rPr>
          <w:b/>
          <w:bCs/>
        </w:rPr>
        <w:t xml:space="preserve">Definition 2 </w:t>
      </w:r>
      <w:r>
        <w:t xml:space="preserve">An M-dimensional time series can be represented by </w:t>
      </w:r>
      <m:oMath>
        <m:r>
          <w:rPr>
            <w:rFonts w:ascii="Cambria Math" w:hAnsi="Cambria Math"/>
          </w:rPr>
          <m:t>X=</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e>
        </m:d>
      </m:oMath>
      <w:r>
        <w:t xml:space="preserve"> where </w:t>
      </w:r>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ϵ</m:t>
        </m:r>
        <m:sSup>
          <m:sSupPr>
            <m:ctrlPr>
              <w:rPr>
                <w:rFonts w:ascii="Cambria Math" w:hAnsi="Cambria Math"/>
                <w:i/>
              </w:rPr>
            </m:ctrlPr>
          </m:sSupPr>
          <m:e>
            <m:r>
              <m:rPr>
                <m:scr m:val="double-struck"/>
              </m:rPr>
              <w:rPr>
                <w:rFonts w:ascii="Cambria Math" w:hAnsi="Cambria Math"/>
              </w:rPr>
              <m:t>R</m:t>
            </m:r>
          </m:e>
          <m:sup>
            <m:r>
              <w:rPr>
                <w:rFonts w:ascii="Cambria Math" w:hAnsi="Cambria Math"/>
              </w:rPr>
              <m:t>T</m:t>
            </m:r>
          </m:sup>
        </m:sSup>
      </m:oMath>
      <w:r>
        <w:t>.</w:t>
      </w:r>
    </w:p>
    <w:p w14:paraId="179CA3BB" w14:textId="2286D0FF" w:rsidR="00FD3C5C" w:rsidRDefault="00FD3C5C" w:rsidP="00353220">
      <w:r w:rsidRPr="00FD3C5C">
        <w:rPr>
          <w:b/>
          <w:bCs/>
        </w:rPr>
        <w:t xml:space="preserve">Definition 3 </w:t>
      </w:r>
      <w:r>
        <w:t xml:space="preserve">A dataset can be constructed by </w:t>
      </w:r>
      <w:r w:rsidR="003A7E6A">
        <w:t xml:space="preserve">a </w:t>
      </w:r>
      <w:r>
        <w:t xml:space="preserve">collection of pairs </w:t>
      </w:r>
      <m:oMath>
        <m:r>
          <w:rPr>
            <w:rFonts w:ascii="Cambria Math" w:hAnsi="Cambria Math"/>
          </w:rPr>
          <m:t>D=</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e>
        </m:d>
      </m:oMath>
      <w:r w:rsidR="00567F1A">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567F1A">
        <w:t xml:space="preserve"> could either be a univariate or multivariate time series with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67F1A">
        <w:t xml:space="preserve"> as its corresponding one-hot label vector. For a dataset containing K classes, the one-hot label vector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67F1A">
        <w:t xml:space="preserve"> is a vector of length K where each element </w:t>
      </w:r>
      <m:oMath>
        <m:r>
          <w:rPr>
            <w:rFonts w:ascii="Cambria Math" w:hAnsi="Cambria Math"/>
          </w:rPr>
          <m:t>j∈</m:t>
        </m:r>
        <m:d>
          <m:dPr>
            <m:begChr m:val="["/>
            <m:endChr m:val="]"/>
            <m:ctrlPr>
              <w:rPr>
                <w:rFonts w:ascii="Cambria Math" w:hAnsi="Cambria Math"/>
                <w:i/>
              </w:rPr>
            </m:ctrlPr>
          </m:dPr>
          <m:e>
            <m:r>
              <w:rPr>
                <w:rFonts w:ascii="Cambria Math" w:hAnsi="Cambria Math"/>
              </w:rPr>
              <m:t>1,K</m:t>
            </m:r>
          </m:e>
        </m:d>
      </m:oMath>
      <w:r w:rsidR="00567F1A">
        <w:t xml:space="preserve"> is equal to 1 if the class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567F1A">
        <w:t xml:space="preserve"> is j and 0 otherwise.</w:t>
      </w:r>
    </w:p>
    <w:p w14:paraId="7D627FE1" w14:textId="12BA7058" w:rsidR="00567F1A" w:rsidRDefault="00567F1A" w:rsidP="00353220">
      <w:r>
        <w:t xml:space="preserve">The task of classification is to find a map from </w:t>
      </w:r>
      <w:r w:rsidR="003A7E6A">
        <w:t xml:space="preserve">the </w:t>
      </w:r>
      <w:r>
        <w:t>space of possible inputs to a probability distribution over the class variable values or labels.</w:t>
      </w:r>
    </w:p>
    <w:p w14:paraId="1D73582C" w14:textId="72ED05A5" w:rsidR="00E95BCD" w:rsidRDefault="003A7E6A" w:rsidP="00353220">
      <w:r>
        <w:t>A n</w:t>
      </w:r>
      <w:r w:rsidR="00E95BCD">
        <w:t>eural network or their children</w:t>
      </w:r>
      <w:r>
        <w:t>’s</w:t>
      </w:r>
      <w:r w:rsidR="00E95BCD">
        <w:t xml:space="preserve"> deep neural network are mathematical graphs </w:t>
      </w:r>
      <w:r>
        <w:t>that</w:t>
      </w:r>
      <w:r w:rsidR="00E95BCD">
        <w:t xml:space="preserve"> try to estimate a highly non-linear function</w:t>
      </w:r>
      <w:r w:rsidR="003D1DE1">
        <w:t xml:space="preserve"> </w:t>
      </w:r>
      <w:r w:rsidR="003D1DE1" w:rsidRPr="003D1DE1">
        <w:t>(</w:t>
      </w:r>
      <w:proofErr w:type="spellStart"/>
      <w:r w:rsidR="003D1DE1" w:rsidRPr="003D1DE1">
        <w:t>LeCun</w:t>
      </w:r>
      <w:proofErr w:type="spellEnd"/>
      <w:r w:rsidR="003D1DE1" w:rsidRPr="003D1DE1">
        <w:t xml:space="preserve"> et al., 2015)</w:t>
      </w:r>
      <w:r w:rsidR="00E95BCD">
        <w:t>. Before</w:t>
      </w:r>
      <w:r>
        <w:t xml:space="preserve"> the</w:t>
      </w:r>
      <w:r w:rsidR="00E95BCD">
        <w:t xml:space="preserve"> </w:t>
      </w:r>
      <w:r w:rsidR="00E95BCD" w:rsidRPr="00CF6FE7">
        <w:rPr>
          <w:i/>
          <w:iCs/>
        </w:rPr>
        <w:t>deep</w:t>
      </w:r>
      <w:r w:rsidR="00E95BCD">
        <w:t xml:space="preserve"> neural network, the common way of using neural network</w:t>
      </w:r>
      <w:r w:rsidR="00CF6FE7">
        <w:t>s</w:t>
      </w:r>
      <w:r w:rsidR="00E95BCD">
        <w:t xml:space="preserve"> </w:t>
      </w:r>
      <w:r>
        <w:t>was</w:t>
      </w:r>
      <w:r w:rsidR="00E95BCD">
        <w:t xml:space="preserve"> </w:t>
      </w:r>
      <w:r w:rsidR="006D721B">
        <w:t>like</w:t>
      </w:r>
      <w:r w:rsidR="00E95BCD">
        <w:t xml:space="preserve"> other machine learning or classification algorithms; features were extracted from the samples and were used for classification. But after understanding the </w:t>
      </w:r>
      <w:r>
        <w:t>cap</w:t>
      </w:r>
      <w:r w:rsidR="00E95BCD">
        <w:t>ability of deep neural networks to find very complex patterns in</w:t>
      </w:r>
      <w:r>
        <w:t xml:space="preserve"> a</w:t>
      </w:r>
      <w:r w:rsidR="00E95BCD">
        <w:t xml:space="preserve"> multi-resolution hierarchy of samples, the feature learning and extraction level were also assigned to them. Nowadays, most deep learning systems work end-to-end. It means raw data inserted into the system and probabilities are received.</w:t>
      </w:r>
    </w:p>
    <w:p w14:paraId="56373A59" w14:textId="52F9D4AA" w:rsidR="00092022" w:rsidRDefault="00CF6FE7" w:rsidP="00353220">
      <w:r>
        <w:t>An</w:t>
      </w:r>
      <w:r w:rsidR="00092022">
        <w:t xml:space="preserve"> end-to-end deep learning time series classifier </w:t>
      </w:r>
      <w:r w:rsidR="003A7E6A">
        <w:t>is</w:t>
      </w:r>
      <w:r w:rsidR="00092022">
        <w:t xml:space="preserve"> shown in </w:t>
      </w:r>
      <w:fldSimple w:instr=" REF _Ref53055379 ">
        <w:r w:rsidR="006A007D" w:rsidRPr="00243E7C">
          <w:t xml:space="preserve">Figure </w:t>
        </w:r>
        <w:r w:rsidR="006A007D">
          <w:rPr>
            <w:noProof/>
          </w:rPr>
          <w:t>2</w:t>
        </w:r>
      </w:fldSimple>
      <w:r w:rsidR="00092022">
        <w:t xml:space="preserve">. The non-linear transformations box in </w:t>
      </w:r>
      <w:r w:rsidR="00092022">
        <w:fldChar w:fldCharType="begin"/>
      </w:r>
      <w:r w:rsidR="00092022">
        <w:instrText xml:space="preserve"> REF _Ref53055379 \h </w:instrText>
      </w:r>
      <w:r w:rsidR="00092022">
        <w:fldChar w:fldCharType="separate"/>
      </w:r>
      <w:r w:rsidR="006A007D" w:rsidRPr="00243E7C">
        <w:t xml:space="preserve">Figure </w:t>
      </w:r>
      <w:r w:rsidR="006A007D">
        <w:rPr>
          <w:noProof/>
        </w:rPr>
        <w:t>2</w:t>
      </w:r>
      <w:r w:rsidR="00092022">
        <w:fldChar w:fldCharType="end"/>
      </w:r>
      <w:r w:rsidR="00092022">
        <w:t xml:space="preserve"> can be replaced by any type of deep neural network</w:t>
      </w:r>
      <w:r w:rsidR="003A7E6A">
        <w:t>s</w:t>
      </w:r>
      <w:r w:rsidR="00092022">
        <w:t xml:space="preserve">, such as </w:t>
      </w:r>
      <w:r w:rsidR="003A7E6A">
        <w:t xml:space="preserve">a </w:t>
      </w:r>
      <w:r w:rsidR="00092022">
        <w:t>convolutional neural network or recurrent neural network.</w:t>
      </w:r>
    </w:p>
    <w:p w14:paraId="1206B88A" w14:textId="2A728380" w:rsidR="00F16002" w:rsidRDefault="00F16002" w:rsidP="00353220"/>
    <w:p w14:paraId="1F9B281A" w14:textId="3F5A07F8" w:rsidR="00092022" w:rsidRDefault="00F16002" w:rsidP="00353220">
      <w:r>
        <w:rPr>
          <w:noProof/>
        </w:rPr>
        <w:lastRenderedPageBreak/>
        <mc:AlternateContent>
          <mc:Choice Requires="wps">
            <w:drawing>
              <wp:anchor distT="0" distB="91440" distL="114300" distR="114300" simplePos="0" relativeHeight="251764736" behindDoc="0" locked="0" layoutInCell="1" allowOverlap="1" wp14:anchorId="072DB2D5" wp14:editId="3BFE4E7E">
                <wp:simplePos x="0" y="0"/>
                <wp:positionH relativeFrom="margin">
                  <wp:posOffset>0</wp:posOffset>
                </wp:positionH>
                <wp:positionV relativeFrom="page">
                  <wp:posOffset>914400</wp:posOffset>
                </wp:positionV>
                <wp:extent cx="5943600" cy="2011680"/>
                <wp:effectExtent l="0" t="0" r="0" b="7620"/>
                <wp:wrapTopAndBottom/>
                <wp:docPr id="2" name="Text Box 2"/>
                <wp:cNvGraphicFramePr/>
                <a:graphic xmlns:a="http://schemas.openxmlformats.org/drawingml/2006/main">
                  <a:graphicData uri="http://schemas.microsoft.com/office/word/2010/wordprocessingShape">
                    <wps:wsp>
                      <wps:cNvSpPr txBox="1"/>
                      <wps:spPr>
                        <a:xfrm>
                          <a:off x="0" y="0"/>
                          <a:ext cx="5943600" cy="2011680"/>
                        </a:xfrm>
                        <a:prstGeom prst="rect">
                          <a:avLst/>
                        </a:prstGeom>
                        <a:solidFill>
                          <a:schemeClr val="lt1"/>
                        </a:solidFill>
                        <a:ln w="6350">
                          <a:noFill/>
                        </a:ln>
                      </wps:spPr>
                      <wps:txbx>
                        <w:txbxContent>
                          <w:p w14:paraId="4E2B90B7" w14:textId="77777777" w:rsidR="002D38DB" w:rsidRDefault="002D38DB" w:rsidP="00F16002">
                            <w:pPr>
                              <w:jc w:val="center"/>
                            </w:pPr>
                            <w:r>
                              <w:rPr>
                                <w:noProof/>
                              </w:rPr>
                              <w:drawing>
                                <wp:inline distT="0" distB="0" distL="0" distR="0" wp14:anchorId="5C654BF7" wp14:editId="0DAB9335">
                                  <wp:extent cx="5496956" cy="164592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339"/>
                                          <a:stretch/>
                                        </pic:blipFill>
                                        <pic:spPr bwMode="auto">
                                          <a:xfrm>
                                            <a:off x="0" y="0"/>
                                            <a:ext cx="5496956" cy="1645920"/>
                                          </a:xfrm>
                                          <a:prstGeom prst="rect">
                                            <a:avLst/>
                                          </a:prstGeom>
                                          <a:ln>
                                            <a:noFill/>
                                          </a:ln>
                                          <a:extLst>
                                            <a:ext uri="{53640926-AAD7-44D8-BBD7-CCE9431645EC}">
                                              <a14:shadowObscured xmlns:a14="http://schemas.microsoft.com/office/drawing/2010/main"/>
                                            </a:ext>
                                          </a:extLst>
                                        </pic:spPr>
                                      </pic:pic>
                                    </a:graphicData>
                                  </a:graphic>
                                </wp:inline>
                              </w:drawing>
                            </w:r>
                          </w:p>
                          <w:p w14:paraId="785B91D2" w14:textId="5F19E94A" w:rsidR="002D38DB" w:rsidRPr="00243E7C" w:rsidRDefault="002D38DB" w:rsidP="00F16002">
                            <w:pPr>
                              <w:pStyle w:val="Caption"/>
                            </w:pPr>
                            <w:bookmarkStart w:id="14" w:name="_Ref53055379"/>
                            <w:r w:rsidRPr="00243E7C">
                              <w:t xml:space="preserve">Figure </w:t>
                            </w:r>
                            <w:fldSimple w:instr=" SEQ Figure \* ARABIC ">
                              <w:r w:rsidR="006A007D">
                                <w:rPr>
                                  <w:noProof/>
                                </w:rPr>
                                <w:t>2</w:t>
                              </w:r>
                            </w:fldSimple>
                            <w:bookmarkEnd w:id="14"/>
                            <w:r>
                              <w:t>.</w:t>
                            </w:r>
                            <w:r w:rsidRPr="00243E7C">
                              <w:t xml:space="preserve"> A unified end-to-end deep learning classifier</w:t>
                            </w:r>
                          </w:p>
                          <w:p w14:paraId="6BF62138" w14:textId="77777777" w:rsidR="002D38DB" w:rsidRDefault="002D38DB" w:rsidP="00F1600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DB2D5" id="Text Box 2" o:spid="_x0000_s1028" type="#_x0000_t202" style="position:absolute;left:0;text-align:left;margin-left:0;margin-top:1in;width:468pt;height:158.4pt;z-index:251764736;visibility:visible;mso-wrap-style:square;mso-width-percent:0;mso-height-percent:0;mso-wrap-distance-left:9pt;mso-wrap-distance-top:0;mso-wrap-distance-right:9pt;mso-wrap-distance-bottom:7.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" fillcolor="white [3201]" stroked="f" strokeweight=".5pt">
                <v:textbox inset="0,0,0,0">
                  <w:txbxContent>
                    <w:p w14:paraId="4E2B90B7" w14:textId="77777777" w:rsidR="002D38DB" w:rsidRDefault="002D38DB" w:rsidP="00F16002">
                      <w:pPr>
                        <w:jc w:val="center"/>
                      </w:pPr>
                      <w:r>
                        <w:rPr>
                          <w:noProof/>
                        </w:rPr>
                        <w:drawing>
                          <wp:inline distT="0" distB="0" distL="0" distR="0" wp14:anchorId="5C654BF7" wp14:editId="0DAB9335">
                            <wp:extent cx="5496956" cy="164592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3339"/>
                                    <a:stretch/>
                                  </pic:blipFill>
                                  <pic:spPr bwMode="auto">
                                    <a:xfrm>
                                      <a:off x="0" y="0"/>
                                      <a:ext cx="5496956" cy="1645920"/>
                                    </a:xfrm>
                                    <a:prstGeom prst="rect">
                                      <a:avLst/>
                                    </a:prstGeom>
                                    <a:ln>
                                      <a:noFill/>
                                    </a:ln>
                                    <a:extLst>
                                      <a:ext uri="{53640926-AAD7-44D8-BBD7-CCE9431645EC}">
                                        <a14:shadowObscured xmlns:a14="http://schemas.microsoft.com/office/drawing/2010/main"/>
                                      </a:ext>
                                    </a:extLst>
                                  </pic:spPr>
                                </pic:pic>
                              </a:graphicData>
                            </a:graphic>
                          </wp:inline>
                        </w:drawing>
                      </w:r>
                    </w:p>
                    <w:p w14:paraId="785B91D2" w14:textId="5F19E94A" w:rsidR="002D38DB" w:rsidRPr="00243E7C" w:rsidRDefault="002D38DB" w:rsidP="00F16002">
                      <w:pPr>
                        <w:pStyle w:val="Caption"/>
                      </w:pPr>
                      <w:bookmarkStart w:id="15" w:name="_Ref53055379"/>
                      <w:r w:rsidRPr="00243E7C">
                        <w:t xml:space="preserve">Figure </w:t>
                      </w:r>
                      <w:fldSimple w:instr=" SEQ Figure \* ARABIC ">
                        <w:r w:rsidR="006A007D">
                          <w:rPr>
                            <w:noProof/>
                          </w:rPr>
                          <w:t>2</w:t>
                        </w:r>
                      </w:fldSimple>
                      <w:bookmarkEnd w:id="15"/>
                      <w:r>
                        <w:t>.</w:t>
                      </w:r>
                      <w:r w:rsidRPr="00243E7C">
                        <w:t xml:space="preserve"> A unified end-to-end deep learning classifier</w:t>
                      </w:r>
                    </w:p>
                    <w:p w14:paraId="6BF62138" w14:textId="77777777" w:rsidR="002D38DB" w:rsidRDefault="002D38DB" w:rsidP="00F16002"/>
                  </w:txbxContent>
                </v:textbox>
                <w10:wrap type="topAndBottom" anchorx="margin" anchory="page"/>
              </v:shape>
            </w:pict>
          </mc:Fallback>
        </mc:AlternateContent>
      </w:r>
      <w:r w:rsidR="00CF6FE7">
        <w:t>Mathematically, a</w:t>
      </w:r>
      <w:r w:rsidR="00092022">
        <w:t xml:space="preserve"> deep neural network can be viewed as </w:t>
      </w:r>
      <w:r w:rsidR="00092022" w:rsidRPr="00092022">
        <w:rPr>
          <w:i/>
          <w:iCs/>
        </w:rPr>
        <w:t>L</w:t>
      </w:r>
      <w:r w:rsidR="00092022">
        <w:t xml:space="preserve"> non-linear parametric functions which every function can be assumed as a layer. Each layer </w:t>
      </w:r>
      <w:r w:rsidR="00092022" w:rsidRPr="00092022">
        <w:rPr>
          <w:i/>
          <w:iCs/>
        </w:rPr>
        <w:t>l</w:t>
      </w:r>
      <w:r w:rsidR="00092022" w:rsidRPr="00092022">
        <w:rPr>
          <w:i/>
          <w:iCs/>
          <w:vertAlign w:val="subscript"/>
        </w:rPr>
        <w:t>i</w:t>
      </w:r>
      <w:r w:rsidR="00092022">
        <w:t xml:space="preserve"> contains neurons, which are small units that compute one element of the layer’s output. Every layer takes the output of </w:t>
      </w:r>
      <w:r w:rsidR="003A7E6A">
        <w:t xml:space="preserve">the </w:t>
      </w:r>
      <w:r w:rsidR="00092022">
        <w:t>previous layer, implement</w:t>
      </w:r>
      <w:r w:rsidR="003A7E6A">
        <w:t>s</w:t>
      </w:r>
      <w:r w:rsidR="00092022">
        <w:t xml:space="preserve"> some nonlinear operations on them</w:t>
      </w:r>
      <w:r w:rsidR="003A7E6A">
        <w:t>,</w:t>
      </w:r>
      <w:r w:rsidR="00092022">
        <w:t xml:space="preserve"> and then send</w:t>
      </w:r>
      <w:r w:rsidR="003A7E6A">
        <w:t>s</w:t>
      </w:r>
      <w:r w:rsidR="00092022">
        <w:t xml:space="preserve"> them to its output. To keep the</w:t>
      </w:r>
      <w:r w:rsidR="003A7E6A">
        <w:t xml:space="preserve"> design</w:t>
      </w:r>
      <w:r w:rsidR="00092022">
        <w:t xml:space="preserve"> </w:t>
      </w:r>
      <w:r w:rsidR="003A7E6A">
        <w:t>modular</w:t>
      </w:r>
      <w:r w:rsidR="00092022">
        <w:t>, it is common to keep the non-linear function fixed and change the parameters in every layer. Therefore, since the nonlinear functions</w:t>
      </w:r>
      <w:r w:rsidR="00CF6FE7">
        <w:t xml:space="preserve"> are</w:t>
      </w:r>
      <w:r w:rsidR="00092022">
        <w:t xml:space="preserve"> kept fixed, then the output of each layer is just depend</w:t>
      </w:r>
      <w:r w:rsidR="003A7E6A">
        <w:t>ent</w:t>
      </w:r>
      <w:r w:rsidR="00092022">
        <w:t xml:space="preserve"> on its input</w:t>
      </w:r>
      <w:r w:rsidR="00CF6FE7">
        <w:t>s</w:t>
      </w:r>
      <w:r w:rsidR="00092022">
        <w:t xml:space="preserve"> and the parameters. Therefore, the deep neural network response can be written as follow.</w:t>
      </w:r>
    </w:p>
    <w:p w14:paraId="06DC98A6" w14:textId="56052C4F" w:rsidR="00C248FF" w:rsidRDefault="0004747C" w:rsidP="00341180">
      <w:pPr>
        <w:tabs>
          <w:tab w:val="right" w:pos="9360"/>
        </w:tabs>
        <w:spacing w:before="120" w:after="120"/>
        <w:ind w:left="360"/>
      </w:pPr>
      <m:oMath>
        <m:sSub>
          <m:sSubPr>
            <m:ctrlPr>
              <w:rPr>
                <w:rFonts w:ascii="Cambria Math" w:hAnsi="Cambria Math"/>
              </w:rPr>
            </m:ctrlPr>
          </m:sSubPr>
          <m:e>
            <m:r>
              <w:rPr>
                <w:rFonts w:ascii="Cambria Math" w:hAnsi="Cambria Math"/>
              </w:rPr>
              <m:t>f</m:t>
            </m:r>
          </m:e>
          <m:sub>
            <m:r>
              <w:rPr>
                <w:rFonts w:ascii="Cambria Math" w:hAnsi="Cambria Math"/>
              </w:rPr>
              <m:t>L</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L</m:t>
                </m:r>
              </m:sub>
            </m:sSub>
            <m:r>
              <m:rPr>
                <m:sty m:val="p"/>
              </m:rPr>
              <w:rPr>
                <w:rFonts w:ascii="Cambria Math" w:hAnsi="Cambria Math"/>
              </w:rPr>
              <m:t>,</m:t>
            </m:r>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L</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L</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L</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x</m:t>
                        </m:r>
                      </m:e>
                    </m:d>
                  </m:e>
                </m:d>
              </m:e>
            </m:d>
          </m:e>
        </m:d>
      </m:oMath>
      <w:r w:rsidR="00C248FF">
        <w:tab/>
        <w:t>(1)</w:t>
      </w:r>
    </w:p>
    <w:p w14:paraId="3AFB235E" w14:textId="5B98BFEB" w:rsidR="004F623F" w:rsidRDefault="007C1D72" w:rsidP="00353220">
      <w:r>
        <w:t xml:space="preserve">It is rare to select different non-linear functions for </w:t>
      </w:r>
      <w:r w:rsidRPr="007C1D72">
        <w:rPr>
          <w:i/>
          <w:iCs/>
        </w:rPr>
        <w:t>f</w:t>
      </w:r>
      <w:r>
        <w:t xml:space="preserve">, therefore, optimization includes finding appropriat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to make the final layer output close to what is expected.</w:t>
      </w:r>
      <w:r w:rsidR="004F623F">
        <w:t xml:space="preserve"> </w:t>
      </w:r>
      <w:r w:rsidR="00202A63">
        <w:t xml:space="preserve">It should be mentioned that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202A63">
        <w:t>s are vectors</w:t>
      </w:r>
      <w:r w:rsidR="004F623F">
        <w:t xml:space="preserve"> and not scalers. This type of data propagation from input </w:t>
      </w:r>
      <w:r w:rsidR="004F623F" w:rsidRPr="004F623F">
        <w:rPr>
          <w:i/>
          <w:iCs/>
        </w:rPr>
        <w:t>x</w:t>
      </w:r>
      <w:r w:rsidR="004F623F">
        <w:t xml:space="preserve"> to</w:t>
      </w:r>
      <w:r w:rsidR="003A7E6A">
        <w:t xml:space="preserve"> the</w:t>
      </w:r>
      <w:r w:rsidR="004F623F">
        <w:t xml:space="preserve"> output layer is called </w:t>
      </w:r>
      <w:r w:rsidR="004F623F" w:rsidRPr="004F623F">
        <w:rPr>
          <w:i/>
          <w:iCs/>
        </w:rPr>
        <w:t>feed-forward</w:t>
      </w:r>
      <w:r w:rsidR="004F623F">
        <w:t xml:space="preserve"> propagation.</w:t>
      </w:r>
    </w:p>
    <w:p w14:paraId="2D1D62E3" w14:textId="1A4CCCA1" w:rsidR="00DF05D5" w:rsidRDefault="004F623F" w:rsidP="00353220">
      <w:r>
        <w:t xml:space="preserve">Through training, random values will be assigned to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s as</w:t>
      </w:r>
      <w:r w:rsidR="003A7E6A">
        <w:t xml:space="preserve"> the</w:t>
      </w:r>
      <w:r>
        <w:t xml:space="preserve"> initial state. Then some portion</w:t>
      </w:r>
      <w:r w:rsidR="00F020D4">
        <w:t>s</w:t>
      </w:r>
      <w:r>
        <w:t xml:space="preserve"> of input data will be fed to </w:t>
      </w:r>
      <w:r w:rsidR="00083168">
        <w:t xml:space="preserve">the </w:t>
      </w:r>
      <w:r>
        <w:t xml:space="preserve">network and </w:t>
      </w:r>
      <w:r w:rsidR="00083168">
        <w:t xml:space="preserve">with </w:t>
      </w:r>
      <w:r>
        <w:t>the feed-forward propagation, some output will be received. This output will be compared to the desired output which in</w:t>
      </w:r>
      <w:r w:rsidR="00083168">
        <w:t xml:space="preserve"> the</w:t>
      </w:r>
      <w:r>
        <w:t xml:space="preserve"> classification</w:t>
      </w:r>
      <w:r w:rsidR="00083168">
        <w:t xml:space="preserve"> process</w:t>
      </w:r>
      <w:r>
        <w:t xml:space="preserve"> is called labels. The difference between the received and desired output is measured by some metric and it is called cost. There are some cost </w:t>
      </w:r>
      <w:r w:rsidR="006D721B">
        <w:t>functions,</w:t>
      </w:r>
      <w:r>
        <w:t xml:space="preserve"> but two important ones are mean square error and cross</w:t>
      </w:r>
      <w:r w:rsidR="003A7E6A">
        <w:t>-</w:t>
      </w:r>
      <w:r>
        <w:t>entropy.</w:t>
      </w:r>
      <w:r w:rsidR="00DF05D5">
        <w:t xml:space="preserve"> The cross</w:t>
      </w:r>
      <w:r w:rsidR="003A7E6A">
        <w:t>-</w:t>
      </w:r>
      <w:r w:rsidR="00DF05D5">
        <w:t>entropy is defined as follows.</w:t>
      </w:r>
    </w:p>
    <w:p w14:paraId="10A50DEE" w14:textId="2CDE5C21" w:rsidR="00C248FF" w:rsidRDefault="00C248FF" w:rsidP="00341180">
      <w:pPr>
        <w:tabs>
          <w:tab w:val="right" w:pos="9360"/>
        </w:tabs>
        <w:spacing w:before="120" w:after="120"/>
        <w:ind w:left="360"/>
      </w:pPr>
      <m:oMath>
        <m:r>
          <m:rPr>
            <m:sty m:val="p"/>
          </m:rPr>
          <w:rPr>
            <w:rFonts w:ascii="Cambria Math" w:hAnsi="Cambria Math"/>
          </w:rPr>
          <m:t>L</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Y</m:t>
                </m:r>
              </m:e>
              <m:sub>
                <m:r>
                  <w:rPr>
                    <w:rFonts w:ascii="Cambria Math" w:hAnsi="Cambria Math"/>
                  </w:rPr>
                  <m:t>j</m:t>
                </m:r>
              </m:sub>
            </m:sSub>
            <m:r>
              <w:rPr>
                <w:rFonts w:ascii="Cambria Math" w:hAnsi="Cambria Math"/>
              </w:rPr>
              <m:t>log</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j</m:t>
                </m:r>
              </m:sub>
            </m:sSub>
          </m:e>
        </m:nary>
      </m:oMath>
      <w:r w:rsidR="008C43E2">
        <w:tab/>
        <w:t>(2)</w:t>
      </w:r>
    </w:p>
    <w:p w14:paraId="1D42CBE0" w14:textId="7A88511F" w:rsidR="006757DC" w:rsidRDefault="006757DC" w:rsidP="00353220">
      <w:r>
        <w:t xml:space="preserve">with L denoting the loss or cost when classifying the input time series </w:t>
      </w:r>
      <w:r w:rsidRPr="00537BC9">
        <w:rPr>
          <w:i/>
          <w:iCs/>
        </w:rPr>
        <w:t>X</w:t>
      </w:r>
      <w:r>
        <w:t xml:space="preserve">. Similarly, the average loss when classifying the whole training set of </w:t>
      </w:r>
      <w:proofErr w:type="gramStart"/>
      <w:r w:rsidRPr="00537BC9">
        <w:rPr>
          <w:i/>
          <w:iCs/>
        </w:rPr>
        <w:t>D</w:t>
      </w:r>
      <w:proofErr w:type="gramEnd"/>
      <w:r>
        <w:t xml:space="preserve"> can be defined using the following equations:</w:t>
      </w:r>
    </w:p>
    <w:p w14:paraId="5A9D1C34" w14:textId="212BE62D" w:rsidR="00C248FF" w:rsidRPr="00341180" w:rsidRDefault="00C248FF" w:rsidP="00341180">
      <w:pPr>
        <w:tabs>
          <w:tab w:val="right" w:pos="9360"/>
        </w:tabs>
        <w:spacing w:before="120" w:after="120"/>
        <w:ind w:left="360"/>
        <w:rPr>
          <w:rFonts w:asciiTheme="majorBidi" w:hAnsiTheme="majorBidi" w:cstheme="majorBidi"/>
        </w:rPr>
      </w:pPr>
      <m:oMath>
        <m:r>
          <m:rPr>
            <m:sty m:val="p"/>
          </m:rPr>
          <w:rPr>
            <w:rFonts w:ascii="Cambria Math" w:hAnsi="Cambria Math" w:cstheme="majorBidi"/>
          </w:rPr>
          <m:t>J</m:t>
        </m:r>
        <m:d>
          <m:dPr>
            <m:ctrlPr>
              <w:rPr>
                <w:rFonts w:ascii="Cambria Math" w:hAnsi="Cambria Math" w:cstheme="majorBidi"/>
              </w:rPr>
            </m:ctrlPr>
          </m:dPr>
          <m:e>
            <m:r>
              <m:rPr>
                <m:sty m:val="p"/>
              </m:rPr>
              <w:rPr>
                <w:rFonts w:ascii="Cambria Math" w:hAnsi="Cambria Math" w:cstheme="majorBidi"/>
              </w:rPr>
              <m:t>Ω</m:t>
            </m:r>
          </m:e>
        </m:d>
        <m:r>
          <m:rPr>
            <m:sty m:val="p"/>
          </m:rP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r>
              <w:rPr>
                <w:rFonts w:ascii="Cambria Math" w:hAnsi="Cambria Math" w:cstheme="majorBidi"/>
              </w:rPr>
              <m:t>N</m:t>
            </m:r>
          </m:den>
        </m:f>
        <m:nary>
          <m:naryPr>
            <m:chr m:val="∑"/>
            <m:limLoc m:val="undOvr"/>
            <m:ctrlPr>
              <w:rPr>
                <w:rFonts w:ascii="Cambria Math" w:hAnsi="Cambria Math" w:cstheme="majorBidi"/>
              </w:rPr>
            </m:ctrlPr>
          </m:naryPr>
          <m:sub>
            <m:r>
              <w:rPr>
                <w:rFonts w:ascii="Cambria Math" w:hAnsi="Cambria Math" w:cstheme="majorBidi"/>
              </w:rPr>
              <m:t>n</m:t>
            </m:r>
            <m:r>
              <m:rPr>
                <m:sty m:val="p"/>
              </m:rPr>
              <w:rPr>
                <w:rFonts w:ascii="Cambria Math" w:hAnsi="Cambria Math" w:cstheme="majorBidi"/>
              </w:rPr>
              <m:t>=1</m:t>
            </m:r>
          </m:sub>
          <m:sup>
            <m:r>
              <w:rPr>
                <w:rFonts w:ascii="Cambria Math" w:hAnsi="Cambria Math" w:cstheme="majorBidi"/>
              </w:rPr>
              <m:t>N</m:t>
            </m:r>
          </m:sup>
          <m:e>
            <m:r>
              <w:rPr>
                <w:rFonts w:ascii="Cambria Math" w:hAnsi="Cambria Math" w:cstheme="majorBidi"/>
              </w:rPr>
              <m:t>L</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n</m:t>
                </m:r>
              </m:sub>
            </m:sSub>
            <m:r>
              <m:rPr>
                <m:sty m:val="p"/>
              </m:rPr>
              <w:rPr>
                <w:rFonts w:ascii="Cambria Math" w:hAnsi="Cambria Math" w:cstheme="majorBidi"/>
              </w:rPr>
              <m:t>)</m:t>
            </m:r>
          </m:e>
        </m:nary>
      </m:oMath>
      <w:r w:rsidR="008C43E2" w:rsidRPr="00341180">
        <w:rPr>
          <w:rFonts w:asciiTheme="majorBidi" w:hAnsiTheme="majorBidi" w:cstheme="majorBidi"/>
        </w:rPr>
        <w:tab/>
        <w:t>(3)</w:t>
      </w:r>
    </w:p>
    <w:p w14:paraId="78DA5B8C" w14:textId="6C8B876F" w:rsidR="00251DA6" w:rsidRDefault="004F623F" w:rsidP="00353220">
      <w:r>
        <w:t>These metrics help to measure the difference between detected and actual outputs and the difference</w:t>
      </w:r>
      <w:r w:rsidR="00083168">
        <w:t>s</w:t>
      </w:r>
      <w:r>
        <w:t xml:space="preserve"> are used in another algorithm that is called gradient descent to update th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s. Again, several modified version</w:t>
      </w:r>
      <w:r w:rsidR="00981DD0">
        <w:t>s</w:t>
      </w:r>
      <w:r>
        <w:t xml:space="preserve"> of original gradient descent algorithms are available. </w:t>
      </w:r>
      <w:r w:rsidRPr="00083168">
        <w:rPr>
          <w:i/>
          <w:iCs/>
        </w:rPr>
        <w:t>Adam</w:t>
      </w:r>
      <w:r>
        <w:t xml:space="preserve"> is one of the well-known gradient descent algorithms which tries to choose </w:t>
      </w:r>
      <w:r w:rsidR="001339A3">
        <w:t xml:space="preserve">proportional adaptive </w:t>
      </w:r>
      <w:r>
        <w:t>ste</w:t>
      </w:r>
      <w:r w:rsidR="001339A3">
        <w:t xml:space="preserve">p size. </w:t>
      </w:r>
      <w:r w:rsidR="005B5C7A">
        <w:t>The g</w:t>
      </w:r>
      <w:r w:rsidR="001339A3">
        <w:t>radient play</w:t>
      </w:r>
      <w:r w:rsidR="005B5C7A">
        <w:t>s</w:t>
      </w:r>
      <w:r w:rsidR="001339A3">
        <w:t xml:space="preserve"> </w:t>
      </w:r>
      <w:r w:rsidR="005B5C7A">
        <w:t xml:space="preserve">a </w:t>
      </w:r>
      <w:r w:rsidR="001339A3">
        <w:t xml:space="preserve">very important rule to updat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1339A3">
        <w:t xml:space="preserve">s. The last layer gradient </w:t>
      </w:r>
      <w:r w:rsidR="005B5C7A">
        <w:t xml:space="preserve">is </w:t>
      </w:r>
      <w:r w:rsidR="001339A3">
        <w:t>computed from the difference between desired and detected output.</w:t>
      </w:r>
    </w:p>
    <w:p w14:paraId="0F77BF9D" w14:textId="6FEF7952" w:rsidR="002556A2" w:rsidRDefault="002556A2" w:rsidP="002556A2">
      <w:r>
        <w:t xml:space="preserve">The loss function is minimized to learn the weights in Ω using a gradient descent method which is defined </w:t>
      </w:r>
      <w:r w:rsidR="005B5C7A">
        <w:t xml:space="preserve">by </w:t>
      </w:r>
      <w:r>
        <w:t>the following equation:</w:t>
      </w:r>
    </w:p>
    <w:p w14:paraId="21853DC5" w14:textId="6114E10E" w:rsidR="00C248FF" w:rsidRPr="00341180" w:rsidRDefault="00C248FF" w:rsidP="00341180">
      <w:pPr>
        <w:tabs>
          <w:tab w:val="right" w:pos="9360"/>
        </w:tabs>
        <w:spacing w:before="120" w:after="120"/>
        <w:ind w:left="360"/>
        <w:rPr>
          <w:rFonts w:asciiTheme="majorBidi" w:hAnsiTheme="majorBidi" w:cstheme="majorBidi"/>
        </w:rPr>
      </w:pPr>
      <m:oMath>
        <m:r>
          <w:rPr>
            <w:rFonts w:ascii="Cambria Math" w:hAnsi="Cambria Math" w:cstheme="majorBidi"/>
          </w:rPr>
          <w:lastRenderedPageBreak/>
          <m:t>ω</m:t>
        </m:r>
        <m:r>
          <m:rPr>
            <m:sty m:val="p"/>
          </m:rPr>
          <w:rPr>
            <w:rFonts w:ascii="Cambria Math" w:hAnsi="Cambria Math" w:cstheme="majorBidi"/>
          </w:rPr>
          <m:t>=</m:t>
        </m:r>
        <m:r>
          <w:rPr>
            <w:rFonts w:ascii="Cambria Math" w:hAnsi="Cambria Math" w:cstheme="majorBidi"/>
          </w:rPr>
          <m:t>ω</m:t>
        </m:r>
        <m:r>
          <m:rPr>
            <m:sty m:val="p"/>
          </m:rPr>
          <w:rPr>
            <w:rFonts w:ascii="Cambria Math" w:hAnsi="Cambria Math" w:cstheme="majorBidi"/>
          </w:rPr>
          <m:t>-</m:t>
        </m:r>
        <m:r>
          <w:rPr>
            <w:rFonts w:ascii="Cambria Math" w:hAnsi="Cambria Math" w:cstheme="majorBidi"/>
          </w:rPr>
          <m:t>α</m:t>
        </m:r>
        <m:f>
          <m:fPr>
            <m:ctrlPr>
              <w:rPr>
                <w:rFonts w:ascii="Cambria Math" w:hAnsi="Cambria Math" w:cstheme="majorBidi"/>
              </w:rPr>
            </m:ctrlPr>
          </m:fPr>
          <m:num>
            <m:r>
              <w:rPr>
                <w:rFonts w:ascii="Cambria Math" w:hAnsi="Cambria Math" w:cstheme="majorBidi"/>
              </w:rPr>
              <m:t>∂J</m:t>
            </m:r>
          </m:num>
          <m:den>
            <m:r>
              <w:rPr>
                <w:rFonts w:ascii="Cambria Math" w:hAnsi="Cambria Math" w:cstheme="majorBidi"/>
              </w:rPr>
              <m:t>∂ω</m:t>
            </m:r>
          </m:den>
        </m:f>
        <m:r>
          <m:rPr>
            <m:sty m:val="p"/>
          </m:rPr>
          <w:rPr>
            <w:rFonts w:ascii="Cambria Math" w:hAnsi="Cambria Math" w:cstheme="majorBidi"/>
          </w:rPr>
          <m:t xml:space="preserve"> | ∀</m:t>
        </m:r>
        <m:r>
          <w:rPr>
            <w:rFonts w:ascii="Cambria Math" w:hAnsi="Cambria Math" w:cstheme="majorBidi"/>
          </w:rPr>
          <m:t>ω</m:t>
        </m:r>
        <m:r>
          <m:rPr>
            <m:sty m:val="p"/>
          </m:rPr>
          <w:rPr>
            <w:rFonts w:ascii="Cambria Math" w:hAnsi="Cambria Math" w:cstheme="majorBidi"/>
          </w:rPr>
          <m:t>∈Ω</m:t>
        </m:r>
      </m:oMath>
      <w:r w:rsidR="008C43E2" w:rsidRPr="00341180">
        <w:rPr>
          <w:rFonts w:asciiTheme="majorBidi" w:hAnsiTheme="majorBidi" w:cstheme="majorBidi"/>
        </w:rPr>
        <w:tab/>
        <w:t>(4)</w:t>
      </w:r>
    </w:p>
    <w:p w14:paraId="7752B853" w14:textId="57AD2EFF" w:rsidR="00202A63" w:rsidRDefault="002556A2" w:rsidP="002556A2">
      <w:r>
        <w:t xml:space="preserve">with α denoting the </w:t>
      </w:r>
      <w:r w:rsidRPr="00083168">
        <w:rPr>
          <w:i/>
          <w:iCs/>
        </w:rPr>
        <w:t>learning rate</w:t>
      </w:r>
      <w:r>
        <w:t xml:space="preserve"> of the optimization algorithm. </w:t>
      </w:r>
      <w:r w:rsidR="005B5C7A">
        <w:t>T</w:t>
      </w:r>
      <w:r w:rsidR="001339A3">
        <w:t xml:space="preserve">he gradient of </w:t>
      </w:r>
      <w:r w:rsidR="005B5C7A">
        <w:t xml:space="preserve">the </w:t>
      </w:r>
      <w:r w:rsidR="001339A3">
        <w:t>layer before the last</w:t>
      </w:r>
      <w:r w:rsidR="00083168">
        <w:t xml:space="preserve"> layer</w:t>
      </w:r>
      <w:r w:rsidR="001339A3">
        <w:t xml:space="preserve"> is computed from the differential chain rule. Therefore, besid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1339A3">
        <w:t>s parameters, there are always another set of parameters</w:t>
      </w:r>
      <w:r w:rsidR="005B5C7A">
        <w:t xml:space="preserve"> that</w:t>
      </w:r>
      <w:r w:rsidR="001339A3">
        <w:t xml:space="preserve"> </w:t>
      </w:r>
      <w:r w:rsidR="005B5C7A">
        <w:t>are</w:t>
      </w:r>
      <w:r w:rsidR="001339A3">
        <w:t xml:space="preserve"> store</w:t>
      </w:r>
      <w:r w:rsidR="005B5C7A">
        <w:t>d</w:t>
      </w:r>
      <w:r w:rsidR="001339A3">
        <w:t xml:space="preserve"> the gradients for each layer and update in each iteration through </w:t>
      </w:r>
      <w:r w:rsidR="005B5C7A">
        <w:t xml:space="preserve">the </w:t>
      </w:r>
      <w:r w:rsidR="001339A3">
        <w:t>training process</w:t>
      </w:r>
      <w:r w:rsidR="00F020D4">
        <w:t xml:space="preserve"> </w:t>
      </w:r>
      <w:r w:rsidR="00F020D4">
        <w:fldChar w:fldCharType="begin" w:fldLock="1"/>
      </w:r>
      <w:r w:rsidR="00F020D4">
        <w:instrText>ADDIN CSL_CITATION {"citationItems":[{"id":"ITEM-1","itemData":{"DOI":"10.1038/nature14539","ISSN":"0028-0836","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7"]]},"page":"436-444","title":"Deep learning","type":"article-journal","volume":"521"},"uris":["http://www.mendeley.com/documents/?uuid=0ebc61ed-b59d-3b06-aa4c-80f3714f0b81"]}],"mendeley":{"formattedCitation":"(LeCun et al., 2015)","plainTextFormattedCitation":"(LeCun et al., 2015)","previouslyFormattedCitation":"(LeCun et al., 2015)"},"properties":{"noteIndex":0},"schema":"https://github.com/citation-style-language/schema/raw/master/csl-citation.json"}</w:instrText>
      </w:r>
      <w:r w:rsidR="00F020D4">
        <w:fldChar w:fldCharType="separate"/>
      </w:r>
      <w:r w:rsidR="00F020D4" w:rsidRPr="00982B66">
        <w:rPr>
          <w:noProof/>
        </w:rPr>
        <w:t>(LeCun et al., 2015)</w:t>
      </w:r>
      <w:r w:rsidR="00F020D4">
        <w:fldChar w:fldCharType="end"/>
      </w:r>
      <w:r w:rsidR="001339A3">
        <w:t>.</w:t>
      </w:r>
    </w:p>
    <w:p w14:paraId="587885BA" w14:textId="64818AD0" w:rsidR="00DF05D5" w:rsidRDefault="00DF05D5" w:rsidP="00353220">
      <w:r>
        <w:t>It is highly desirable that</w:t>
      </w:r>
      <w:r w:rsidR="00CA7946">
        <w:t xml:space="preserve"> the</w:t>
      </w:r>
      <w:r>
        <w:t xml:space="preserve"> last layer gives the </w:t>
      </w:r>
      <w:r w:rsidRPr="00083168">
        <w:rPr>
          <w:i/>
          <w:iCs/>
        </w:rPr>
        <w:t>probability</w:t>
      </w:r>
      <w:r w:rsidR="00083168" w:rsidRPr="00083168">
        <w:rPr>
          <w:i/>
          <w:iCs/>
        </w:rPr>
        <w:t xml:space="preserve"> distribution</w:t>
      </w:r>
      <w:r w:rsidR="00083168">
        <w:t xml:space="preserve"> </w:t>
      </w:r>
      <w:r w:rsidR="00083168" w:rsidRPr="00083168">
        <w:rPr>
          <w:i/>
          <w:iCs/>
        </w:rPr>
        <w:t>function</w:t>
      </w:r>
      <w:r w:rsidR="00083168">
        <w:t xml:space="preserve"> (pdf)</w:t>
      </w:r>
      <w:r>
        <w:t xml:space="preserve"> of each class. Therefore, in many cases, the designers use some non-linear functions at the output layer to produce values for each class that can be used as probabilities. The </w:t>
      </w:r>
      <w:proofErr w:type="spellStart"/>
      <w:r w:rsidRPr="00083168">
        <w:rPr>
          <w:i/>
          <w:iCs/>
        </w:rPr>
        <w:t>softmax</w:t>
      </w:r>
      <w:proofErr w:type="spellEnd"/>
      <w:r>
        <w:t xml:space="preserve"> function is very common as the activation function in</w:t>
      </w:r>
      <w:r w:rsidR="00843638">
        <w:t xml:space="preserve"> the</w:t>
      </w:r>
      <w:r>
        <w:t xml:space="preserve"> output layer. In th</w:t>
      </w:r>
      <w:r w:rsidR="004848BE">
        <w:t>is</w:t>
      </w:r>
      <w:r>
        <w:t xml:space="preserve"> function</w:t>
      </w:r>
      <w:r w:rsidR="004848BE">
        <w:t>,</w:t>
      </w:r>
      <w:r>
        <w:t xml:space="preserve"> the sum of outputs is equal to one like what is expected in </w:t>
      </w:r>
      <w:r w:rsidR="00843638">
        <w:t xml:space="preserve">the </w:t>
      </w:r>
      <w:r>
        <w:t>probability distribution function</w:t>
      </w:r>
      <w:r w:rsidR="00843638">
        <w:t>. Furthermore,</w:t>
      </w:r>
      <w:r>
        <w:t xml:space="preserve"> it is differentiable. The </w:t>
      </w:r>
      <w:proofErr w:type="spellStart"/>
      <w:r>
        <w:t>softmax</w:t>
      </w:r>
      <w:proofErr w:type="spellEnd"/>
      <w:r>
        <w:t xml:space="preserve"> is defined as follows:</w:t>
      </w:r>
    </w:p>
    <w:p w14:paraId="2B653B44" w14:textId="60DC1679"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Y</m:t>
                </m:r>
              </m:e>
            </m:acc>
          </m:e>
          <m:sub>
            <m:r>
              <w:rPr>
                <w:rFonts w:ascii="Cambria Math" w:hAnsi="Cambria Math" w:cstheme="majorBidi"/>
              </w:rPr>
              <m:t>j</m:t>
            </m:r>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e</m:t>
                </m:r>
              </m:e>
              <m:sup>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L</m:t>
                    </m:r>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ω</m:t>
                    </m:r>
                  </m:e>
                  <m:sub>
                    <m:r>
                      <w:rPr>
                        <w:rFonts w:ascii="Cambria Math" w:hAnsi="Cambria Math" w:cstheme="majorBidi"/>
                      </w:rPr>
                      <m:t>j</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b</m:t>
                    </m:r>
                  </m:e>
                  <m:sub>
                    <m:r>
                      <w:rPr>
                        <w:rFonts w:ascii="Cambria Math" w:hAnsi="Cambria Math" w:cstheme="majorBidi"/>
                      </w:rPr>
                      <m:t>j</m:t>
                    </m:r>
                  </m:sub>
                </m:sSub>
              </m:sup>
            </m:sSup>
          </m:num>
          <m:den>
            <m:nary>
              <m:naryPr>
                <m:chr m:val="∑"/>
                <m:limLoc m:val="subSup"/>
                <m:ctrlPr>
                  <w:rPr>
                    <w:rFonts w:ascii="Cambria Math" w:hAnsi="Cambria Math" w:cstheme="majorBidi"/>
                  </w:rPr>
                </m:ctrlPr>
              </m:naryPr>
              <m:sub>
                <m:r>
                  <w:rPr>
                    <w:rFonts w:ascii="Cambria Math" w:hAnsi="Cambria Math" w:cstheme="majorBidi"/>
                  </w:rPr>
                  <m:t>k</m:t>
                </m:r>
                <m:r>
                  <m:rPr>
                    <m:sty m:val="p"/>
                  </m:rPr>
                  <w:rPr>
                    <w:rFonts w:ascii="Cambria Math" w:hAnsi="Cambria Math" w:cstheme="majorBidi"/>
                  </w:rPr>
                  <m:t>=1</m:t>
                </m:r>
              </m:sub>
              <m:sup>
                <m:r>
                  <w:rPr>
                    <w:rFonts w:ascii="Cambria Math" w:hAnsi="Cambria Math" w:cstheme="majorBidi"/>
                  </w:rPr>
                  <m:t>K</m:t>
                </m:r>
              </m:sup>
              <m:e>
                <m:sSup>
                  <m:sSupPr>
                    <m:ctrlPr>
                      <w:rPr>
                        <w:rFonts w:ascii="Cambria Math" w:hAnsi="Cambria Math" w:cstheme="majorBidi"/>
                      </w:rPr>
                    </m:ctrlPr>
                  </m:sSupPr>
                  <m:e>
                    <m:r>
                      <w:rPr>
                        <w:rFonts w:ascii="Cambria Math" w:hAnsi="Cambria Math" w:cstheme="majorBidi"/>
                      </w:rPr>
                      <m:t>e</m:t>
                    </m:r>
                  </m:e>
                  <m:sup>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L</m:t>
                        </m:r>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ω</m:t>
                        </m:r>
                      </m:e>
                      <m:sub>
                        <m:r>
                          <w:rPr>
                            <w:rFonts w:ascii="Cambria Math" w:hAnsi="Cambria Math" w:cstheme="majorBidi"/>
                          </w:rPr>
                          <m:t>k</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b</m:t>
                        </m:r>
                      </m:e>
                      <m:sub>
                        <m:r>
                          <w:rPr>
                            <w:rFonts w:ascii="Cambria Math" w:hAnsi="Cambria Math" w:cstheme="majorBidi"/>
                          </w:rPr>
                          <m:t>k</m:t>
                        </m:r>
                      </m:sub>
                    </m:sSub>
                  </m:sup>
                </m:sSup>
              </m:e>
            </m:nary>
          </m:den>
        </m:f>
      </m:oMath>
      <w:r w:rsidR="008C43E2" w:rsidRPr="00341180">
        <w:rPr>
          <w:rFonts w:asciiTheme="majorBidi" w:hAnsiTheme="majorBidi" w:cstheme="majorBidi"/>
        </w:rPr>
        <w:tab/>
        <w:t>(5)</w:t>
      </w:r>
    </w:p>
    <w:p w14:paraId="7C484038" w14:textId="1F455707" w:rsidR="00DF05D5" w:rsidRDefault="003D14E7" w:rsidP="003D14E7">
      <w:r>
        <w:t xml:space="preserve">with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j</m:t>
            </m:r>
          </m:sub>
        </m:sSub>
      </m:oMath>
      <w:r>
        <w:t xml:space="preserve"> denoting the probability of </w:t>
      </w:r>
      <w:r w:rsidRPr="003D14E7">
        <w:rPr>
          <w:i/>
          <w:iCs/>
        </w:rPr>
        <w:t>X</w:t>
      </w:r>
      <w:r>
        <w:t xml:space="preserve"> having the class </w:t>
      </w:r>
      <w:r w:rsidRPr="003D14E7">
        <w:rPr>
          <w:i/>
          <w:iCs/>
        </w:rPr>
        <w:t>Y</w:t>
      </w:r>
      <w:r>
        <w:t xml:space="preserve"> equal to class </w:t>
      </w:r>
      <w:r w:rsidRPr="003D14E7">
        <w:rPr>
          <w:i/>
          <w:iCs/>
        </w:rPr>
        <w:t>j</w:t>
      </w:r>
      <w:r>
        <w:t xml:space="preserve"> out of </w:t>
      </w:r>
      <w:r w:rsidRPr="003D14E7">
        <w:rPr>
          <w:i/>
          <w:iCs/>
        </w:rPr>
        <w:t>K</w:t>
      </w:r>
      <w:r>
        <w:t xml:space="preserve"> classes in the dataset. The set of weights </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t xml:space="preserve"> (and the corresponding bias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for each class </w:t>
      </w:r>
      <w:r>
        <w:rPr>
          <w:i/>
          <w:iCs/>
        </w:rPr>
        <w:t>j</w:t>
      </w:r>
      <w:r>
        <w:t xml:space="preserve"> are linked to each previous activation in layer </w:t>
      </w:r>
      <w:r>
        <w:rPr>
          <w:i/>
          <w:iCs/>
        </w:rPr>
        <w:t>l</w:t>
      </w:r>
      <w:r w:rsidRPr="003D14E7">
        <w:rPr>
          <w:i/>
          <w:iCs/>
          <w:vertAlign w:val="subscript"/>
        </w:rPr>
        <w:t>L-1</w:t>
      </w:r>
      <w:r>
        <w:t>.</w:t>
      </w:r>
    </w:p>
    <w:p w14:paraId="5A35005A" w14:textId="08E41965" w:rsidR="001339A3" w:rsidRDefault="001339A3" w:rsidP="00353220">
      <w:r>
        <w:t>After training, the process of testing</w:t>
      </w:r>
      <w:r w:rsidR="00843638">
        <w:t xml:space="preserve"> will be</w:t>
      </w:r>
      <w:r>
        <w:t xml:space="preserve"> started. Unseen data is used for </w:t>
      </w:r>
      <w:r w:rsidR="00843638">
        <w:t xml:space="preserve">the </w:t>
      </w:r>
      <w:r>
        <w:t>test</w:t>
      </w:r>
      <w:r w:rsidR="00843638">
        <w:t>ing</w:t>
      </w:r>
      <w:r>
        <w:t xml:space="preserve">. The input samples are given to the network and </w:t>
      </w:r>
      <w:r w:rsidR="00843638">
        <w:t xml:space="preserve">the </w:t>
      </w:r>
      <w:r>
        <w:t>output probabilit</w:t>
      </w:r>
      <w:r w:rsidR="00843638">
        <w:t>ies</w:t>
      </w:r>
      <w:r>
        <w:t xml:space="preserve"> are compared with desired outcomes. Through testing, no gradients will be </w:t>
      </w:r>
      <w:r w:rsidR="007B36BB">
        <w:t>calculated,</w:t>
      </w:r>
      <w:r>
        <w:t xml:space="preserve"> and weights are kept fixed.</w:t>
      </w:r>
    </w:p>
    <w:p w14:paraId="039145D4" w14:textId="70BB12E9" w:rsidR="001339A3" w:rsidRDefault="00843638" w:rsidP="00353220">
      <w:r>
        <w:t>M</w:t>
      </w:r>
      <w:r w:rsidR="004E065F">
        <w:t xml:space="preserve">any modifications are built to eliminate some problems in DNNs. </w:t>
      </w:r>
      <w:r w:rsidR="004E065F" w:rsidRPr="004848BE">
        <w:rPr>
          <w:i/>
          <w:iCs/>
        </w:rPr>
        <w:t>Regularization</w:t>
      </w:r>
      <w:r w:rsidR="004E065F">
        <w:t xml:space="preserve"> such as </w:t>
      </w:r>
      <w:r w:rsidR="004E065F" w:rsidRPr="004E065F">
        <w:rPr>
          <w:i/>
          <w:iCs/>
        </w:rPr>
        <w:t>l2</w:t>
      </w:r>
      <w:r w:rsidR="004E065F">
        <w:t>-norm weight decay</w:t>
      </w:r>
      <w:r w:rsidR="004848BE">
        <w:t xml:space="preserve"> (</w:t>
      </w:r>
      <w:proofErr w:type="spellStart"/>
      <w:r w:rsidR="004848BE" w:rsidRPr="004848BE">
        <w:t>Schmidhuber</w:t>
      </w:r>
      <w:proofErr w:type="spellEnd"/>
      <w:r w:rsidR="004848BE">
        <w:t>, J., 2015)</w:t>
      </w:r>
      <w:r w:rsidR="004E065F">
        <w:t xml:space="preserve"> </w:t>
      </w:r>
      <w:r>
        <w:t>and</w:t>
      </w:r>
      <w:r w:rsidR="004E065F">
        <w:t xml:space="preserve"> </w:t>
      </w:r>
      <w:r w:rsidR="004E065F" w:rsidRPr="004848BE">
        <w:rPr>
          <w:i/>
          <w:iCs/>
        </w:rPr>
        <w:t>Dropout</w:t>
      </w:r>
      <w:r w:rsidR="004E065F">
        <w:t xml:space="preserve"> </w:t>
      </w:r>
      <w:r w:rsidR="004848BE">
        <w:t>(</w:t>
      </w:r>
      <w:r w:rsidR="004848BE" w:rsidRPr="004848BE">
        <w:t>Srivastava</w:t>
      </w:r>
      <w:r w:rsidR="004848BE">
        <w:t xml:space="preserve">, N., 2014) </w:t>
      </w:r>
      <w:r w:rsidR="004E065F">
        <w:t xml:space="preserve">are used to reducing overfitting by limiting the number of free parameters. Data augmentation is used to increase the number of training samples and help the network learn the desired patterns instead of artifacts. All these methods can </w:t>
      </w:r>
      <w:r w:rsidR="001B673A">
        <w:t>increase the learning quality impactfully.</w:t>
      </w:r>
    </w:p>
    <w:p w14:paraId="37F16C94" w14:textId="203BC30A" w:rsidR="00F16002" w:rsidRDefault="00F16002" w:rsidP="00F16002">
      <w:r>
        <w:t xml:space="preserve">Most neural networks are designed modular and their building blocks are neurons or cells. A neuron is usually a nonlinear function on the weighted sum of its inputs. A cell may have more elements such as a very limited amount of memory. The </w:t>
      </w:r>
      <w:r w:rsidRPr="003A7E6A">
        <w:rPr>
          <w:i/>
          <w:iCs/>
        </w:rPr>
        <w:t>architecture</w:t>
      </w:r>
      <w:r>
        <w:t xml:space="preserve"> of the neural network can be defined as the way that these building blocks are connected. The ability of a neural network, as a nonlinear function, to make the desired input-output relationship is determined by its architecture. Moreover, the neural network architecture has a great impact on its trainability. In this section, nine architectures of neural networks with their capabilities for time series analysis will be discussed.</w:t>
      </w:r>
    </w:p>
    <w:p w14:paraId="31D640F7" w14:textId="6914D376" w:rsidR="001339A3" w:rsidRPr="00A91722" w:rsidRDefault="0079176A" w:rsidP="00A91722">
      <w:pPr>
        <w:pStyle w:val="Heading2"/>
      </w:pPr>
      <w:bookmarkStart w:id="16" w:name="_Ref62129122"/>
      <w:bookmarkStart w:id="17" w:name="section_03_01"/>
      <w:r>
        <w:t>Multi-Layer Perceptron (MLP)</w:t>
      </w:r>
      <w:bookmarkEnd w:id="16"/>
    </w:p>
    <w:bookmarkEnd w:id="17"/>
    <w:p w14:paraId="7AA14189" w14:textId="42238AA9" w:rsidR="003B2892" w:rsidRDefault="003B2892" w:rsidP="00353220">
      <w:r>
        <w:t>MLP is one of the oldest and most simple architecture</w:t>
      </w:r>
      <w:r w:rsidR="00D479F7">
        <w:t>s</w:t>
      </w:r>
      <w:r>
        <w:t xml:space="preserve"> proposed for neural network</w:t>
      </w:r>
      <w:r w:rsidR="00D479F7">
        <w:t>s</w:t>
      </w:r>
      <w:r>
        <w:t xml:space="preserve">. MLP is </w:t>
      </w:r>
      <w:proofErr w:type="gramStart"/>
      <w:r>
        <w:t>fully-connected</w:t>
      </w:r>
      <w:proofErr w:type="gramEnd"/>
      <w:r>
        <w:t xml:space="preserve"> (FC) which means that every neuron’s input in each layer comes from all the neurons of </w:t>
      </w:r>
      <w:r w:rsidR="00D479F7">
        <w:t xml:space="preserve">the </w:t>
      </w:r>
      <w:r>
        <w:t xml:space="preserve">previous layer. The links between neurons carry weights and non-linearity achieved by trigger functions at each neuron </w:t>
      </w:r>
      <w:r w:rsidR="00D479F7">
        <w:t>by</w:t>
      </w:r>
      <w:r>
        <w:t xml:space="preserve"> the following equation.</w:t>
      </w:r>
    </w:p>
    <w:p w14:paraId="47CEED67" w14:textId="2977C681"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A</m:t>
            </m:r>
          </m:e>
          <m:sub>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i</m:t>
                </m:r>
              </m:sub>
            </m:sSub>
          </m:sub>
        </m:sSub>
        <m:r>
          <m:rPr>
            <m:sty m:val="p"/>
          </m:rPr>
          <w:rPr>
            <w:rFonts w:ascii="Cambria Math" w:hAnsi="Cambria Math" w:cstheme="majorBidi"/>
          </w:rPr>
          <m:t>=</m:t>
        </m:r>
        <m: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ω</m:t>
                </m:r>
              </m:e>
              <m:sub>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i</m:t>
                    </m:r>
                  </m:sub>
                </m:sSub>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r>
              <w:rPr>
                <w:rFonts w:ascii="Cambria Math" w:hAnsi="Cambria Math" w:cstheme="majorBidi"/>
              </w:rPr>
              <m:t>b</m:t>
            </m:r>
          </m:e>
        </m:d>
      </m:oMath>
      <w:r w:rsidR="008C43E2" w:rsidRPr="00341180">
        <w:rPr>
          <w:rFonts w:asciiTheme="majorBidi" w:hAnsiTheme="majorBidi" w:cstheme="majorBidi"/>
        </w:rPr>
        <w:tab/>
        <w:t>(6)</w:t>
      </w:r>
    </w:p>
    <w:p w14:paraId="228D16CA" w14:textId="2F021D63" w:rsidR="003B2892" w:rsidRDefault="003D14E7" w:rsidP="00353220">
      <w:r>
        <w:t>w</w:t>
      </w:r>
      <w:r w:rsidR="003B2892">
        <w:t xml:space="preserve">here </w:t>
      </w:r>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l</m:t>
                </m:r>
              </m:e>
              <m:sub>
                <m:r>
                  <w:rPr>
                    <w:rFonts w:ascii="Cambria Math" w:hAnsi="Cambria Math"/>
                  </w:rPr>
                  <m:t>i</m:t>
                </m:r>
              </m:sub>
            </m:sSub>
          </m:sub>
        </m:sSub>
      </m:oMath>
      <w:r w:rsidR="003B2892">
        <w:t xml:space="preserve"> is a vector of weights with the length equal to the length of time series </w:t>
      </w:r>
      <w:r w:rsidR="003B2892" w:rsidRPr="003B2892">
        <w:rPr>
          <w:i/>
          <w:iCs/>
        </w:rPr>
        <w:t>X</w:t>
      </w:r>
      <w:r w:rsidR="003B2892">
        <w:t xml:space="preserve"> and </w:t>
      </w:r>
      <w:r w:rsidR="003B2892" w:rsidRPr="003B2892">
        <w:rPr>
          <w:i/>
          <w:iCs/>
        </w:rPr>
        <w:t>b</w:t>
      </w:r>
      <w:r w:rsidR="003B2892">
        <w:t xml:space="preserve"> is the bias </w:t>
      </w:r>
      <w:proofErr w:type="gramStart"/>
      <w:r w:rsidR="003B2892">
        <w:t>vector.</w:t>
      </w:r>
      <w:proofErr w:type="gramEnd"/>
      <w:r w:rsidR="003B2892">
        <w:t xml:space="preserve"> This nonlinearity broadcast</w:t>
      </w:r>
      <w:r w:rsidR="00D479F7">
        <w:t>s</w:t>
      </w:r>
      <w:r w:rsidR="003B2892">
        <w:t xml:space="preserve"> to higher levels and the number of neurons in every layer is a hyperparameter </w:t>
      </w:r>
      <w:r w:rsidR="00D479F7">
        <w:t>that is</w:t>
      </w:r>
      <w:r w:rsidR="003B2892">
        <w:t xml:space="preserve"> </w:t>
      </w:r>
      <w:r w:rsidR="00DF05D5">
        <w:t>determined beforehand.</w:t>
      </w:r>
    </w:p>
    <w:p w14:paraId="5882CAE6" w14:textId="306706C0" w:rsidR="00740CA8" w:rsidRDefault="00740CA8" w:rsidP="00740CA8">
      <w:r>
        <w:t xml:space="preserve">MLP is the baseline of neural networks and it is usually selected because it helps to have a benchmark for </w:t>
      </w:r>
      <w:r>
        <w:lastRenderedPageBreak/>
        <w:t xml:space="preserve">comparison. In some applications, its variant can give an acceptable result. Here a 4 layer fully connected MLP with 500 neurons in each layer, </w:t>
      </w:r>
      <w:proofErr w:type="spellStart"/>
      <w:r>
        <w:t>ReLU</w:t>
      </w:r>
      <w:proofErr w:type="spellEnd"/>
      <w:r>
        <w:t xml:space="preserve"> activation function</w:t>
      </w:r>
      <w:r w:rsidR="00F16002">
        <w:t>,</w:t>
      </w:r>
      <w:r>
        <w:t xml:space="preserve"> and </w:t>
      </w:r>
      <w:r w:rsidR="00F16002">
        <w:t xml:space="preserve">the </w:t>
      </w:r>
      <w:proofErr w:type="spellStart"/>
      <w:r>
        <w:t>softmax</w:t>
      </w:r>
      <w:proofErr w:type="spellEnd"/>
      <w:r>
        <w:t xml:space="preserve"> output layer has been used. The layers are followed by a dropout operation with rates equal to 0.1, 0.2, and 0.3</w:t>
      </w:r>
      <w:r w:rsidR="00F16002">
        <w:t>,</w:t>
      </w:r>
      <w:r>
        <w:t xml:space="preserve"> respectively. Dropouts help overfitting prevention (Srivastava, N. et al., 2014). The dropout rate indicates the percentage of neurons that are deactivated (set to zero) in a feed</w:t>
      </w:r>
      <w:r w:rsidR="00F16002">
        <w:t>-</w:t>
      </w:r>
      <w:r>
        <w:t>forward pass during training.</w:t>
      </w:r>
    </w:p>
    <w:p w14:paraId="5F526FDE" w14:textId="0A77D575" w:rsidR="00740CA8" w:rsidRDefault="00F16002" w:rsidP="00740CA8">
      <w:r>
        <w:t xml:space="preserve">The input dimensions in MLP are very important and it is not time/spatial invariant. In other words, each timestamp has its </w:t>
      </w:r>
      <w:proofErr w:type="gramStart"/>
      <w:r>
        <w:t>weight</w:t>
      </w:r>
      <w:proofErr w:type="gramEnd"/>
      <w:r>
        <w:t xml:space="preserve"> and the temporal information is lost. Hence, t</w:t>
      </w:r>
      <w:r w:rsidR="00740CA8">
        <w:t>he MLP transferability is not trivial; the number of parameters (weights) of the network depends directly on the length of the input time series</w:t>
      </w:r>
      <w:r>
        <w:t xml:space="preserve"> and</w:t>
      </w:r>
      <w:r w:rsidR="00740CA8">
        <w:t xml:space="preserve"> the length of time series </w:t>
      </w:r>
      <w:r>
        <w:t>must be</w:t>
      </w:r>
      <w:r w:rsidR="00740CA8">
        <w:t xml:space="preserve"> kept fixed.</w:t>
      </w:r>
    </w:p>
    <w:p w14:paraId="463AF6A4" w14:textId="086BFADE" w:rsidR="001339A3" w:rsidRDefault="00740CA8" w:rsidP="00A91722">
      <w:pPr>
        <w:pStyle w:val="Heading2"/>
      </w:pPr>
      <w:bookmarkStart w:id="18" w:name="_Ref62128954"/>
      <w:bookmarkStart w:id="19" w:name="section_03_02"/>
      <w:r>
        <w:t>Time Convolutional Neural Network (TCNN)</w:t>
      </w:r>
      <w:bookmarkEnd w:id="18"/>
    </w:p>
    <w:bookmarkEnd w:id="19"/>
    <w:p w14:paraId="606393F3" w14:textId="58DA945A" w:rsidR="005B5079" w:rsidRDefault="005B5079" w:rsidP="00353220">
      <w:r>
        <w:t xml:space="preserve">Applying sliding window filtering on a time series help to analyze it in multiresolution. Therefore, like what human use to </w:t>
      </w:r>
      <w:r w:rsidR="00D479F7">
        <w:t>interpret</w:t>
      </w:r>
      <w:r>
        <w:t xml:space="preserve"> an image or signal, not only the local variations will be considered, but also global trends will be extracted. This kind of view brought many successful results to the</w:t>
      </w:r>
      <w:r w:rsidR="00D479F7">
        <w:t xml:space="preserve"> vis</w:t>
      </w:r>
      <w:r w:rsidR="002A6623">
        <w:t>ual</w:t>
      </w:r>
      <w:r>
        <w:t xml:space="preserve"> field and in some cases</w:t>
      </w:r>
      <w:r w:rsidR="00D479F7">
        <w:t>,</w:t>
      </w:r>
      <w:r>
        <w:t xml:space="preserve"> it passes the human ability, such as </w:t>
      </w:r>
      <w:proofErr w:type="spellStart"/>
      <w:r>
        <w:t>AlexNet</w:t>
      </w:r>
      <w:proofErr w:type="spellEnd"/>
      <w:r>
        <w:t xml:space="preserve"> which won</w:t>
      </w:r>
      <w:r w:rsidR="002A6623">
        <w:t xml:space="preserve"> the</w:t>
      </w:r>
      <w:r>
        <w:t xml:space="preserve"> ImageNet competition in 2012</w:t>
      </w:r>
      <w:r w:rsidR="00CC6CB8">
        <w:t xml:space="preserve"> </w:t>
      </w:r>
      <w:r w:rsidR="00CC6CB8" w:rsidRPr="00CC6CB8">
        <w:t>(</w:t>
      </w:r>
      <w:proofErr w:type="spellStart"/>
      <w:r w:rsidR="00CC6CB8" w:rsidRPr="00CC6CB8">
        <w:t>Krizhevsky</w:t>
      </w:r>
      <w:proofErr w:type="spellEnd"/>
      <w:r w:rsidR="00CC6CB8" w:rsidRPr="00CC6CB8">
        <w:t xml:space="preserve"> et al., 2017)</w:t>
      </w:r>
      <w:r>
        <w:t xml:space="preserve">. </w:t>
      </w:r>
    </w:p>
    <w:p w14:paraId="0B2165B3" w14:textId="3B0CABE6" w:rsidR="005B5079" w:rsidRDefault="005B5079" w:rsidP="00353220">
      <w:r>
        <w:t xml:space="preserve">The </w:t>
      </w:r>
      <w:r w:rsidR="004B5C85">
        <w:t xml:space="preserve">layer </w:t>
      </w:r>
      <w:r w:rsidR="004B5C85" w:rsidRPr="0006285E">
        <w:rPr>
          <w:i/>
          <w:iCs/>
        </w:rPr>
        <w:t>t</w:t>
      </w:r>
      <w:r w:rsidR="004B5C85">
        <w:t xml:space="preserve"> response in this network </w:t>
      </w:r>
      <w:proofErr w:type="gramStart"/>
      <w:r w:rsidR="004B5C85">
        <w:t>can be seen as</w:t>
      </w:r>
      <w:proofErr w:type="gramEnd"/>
      <w:r w:rsidR="004B5C85">
        <w:t xml:space="preserve"> the following equation.</w:t>
      </w:r>
    </w:p>
    <w:p w14:paraId="702B6108" w14:textId="76D554EC"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t</m:t>
            </m:r>
          </m:sub>
        </m:sSub>
        <m:r>
          <m:rPr>
            <m:sty m:val="p"/>
          </m:rPr>
          <w:rPr>
            <w:rFonts w:ascii="Cambria Math" w:hAnsi="Cambria Math" w:cstheme="majorBidi"/>
          </w:rPr>
          <m:t>=</m:t>
        </m:r>
        <m:r>
          <w:rPr>
            <w:rFonts w:ascii="Cambria Math" w:hAnsi="Cambria Math" w:cstheme="majorBidi"/>
          </w:rPr>
          <m:t>f</m:t>
        </m:r>
        <m:d>
          <m:dPr>
            <m:ctrlPr>
              <w:rPr>
                <w:rFonts w:ascii="Cambria Math" w:hAnsi="Cambria Math" w:cstheme="majorBidi"/>
              </w:rPr>
            </m:ctrlPr>
          </m:dPr>
          <m:e>
            <m:r>
              <w:rPr>
                <w:rFonts w:ascii="Cambria Math" w:hAnsi="Cambria Math" w:cstheme="majorBidi"/>
              </w:rPr>
              <m:t>ω</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t</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l</m:t>
                    </m:r>
                  </m:num>
                  <m:den>
                    <m:r>
                      <m:rPr>
                        <m:sty m:val="p"/>
                      </m:rPr>
                      <w:rPr>
                        <w:rFonts w:ascii="Cambria Math" w:hAnsi="Cambria Math" w:cstheme="majorBidi"/>
                      </w:rPr>
                      <m:t>2</m:t>
                    </m:r>
                  </m:den>
                </m:f>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l</m:t>
                    </m:r>
                  </m:num>
                  <m:den>
                    <m:r>
                      <m:rPr>
                        <m:sty m:val="p"/>
                      </m:rPr>
                      <w:rPr>
                        <w:rFonts w:ascii="Cambria Math" w:hAnsi="Cambria Math" w:cstheme="majorBidi"/>
                      </w:rPr>
                      <m:t>2</m:t>
                    </m:r>
                  </m:den>
                </m:f>
              </m:sub>
            </m:sSub>
            <m:r>
              <m:rPr>
                <m:sty m:val="p"/>
              </m:rPr>
              <w:rPr>
                <w:rFonts w:ascii="Cambria Math" w:hAnsi="Cambria Math" w:cstheme="majorBidi"/>
              </w:rPr>
              <m:t>+</m:t>
            </m:r>
            <m:r>
              <w:rPr>
                <w:rFonts w:ascii="Cambria Math" w:hAnsi="Cambria Math" w:cstheme="majorBidi"/>
              </w:rPr>
              <m:t>b</m:t>
            </m:r>
          </m:e>
        </m:d>
        <m:r>
          <m:rPr>
            <m:sty m:val="p"/>
          </m:rPr>
          <w:rPr>
            <w:rFonts w:ascii="Cambria Math" w:hAnsi="Cambria Math" w:cstheme="majorBidi"/>
          </w:rPr>
          <m:t xml:space="preserve"> | ∀ </m:t>
        </m:r>
        <m:r>
          <w:rPr>
            <w:rFonts w:ascii="Cambria Math" w:hAnsi="Cambria Math" w:cstheme="majorBidi"/>
          </w:rPr>
          <m:t>t</m:t>
        </m:r>
        <m:r>
          <m:rPr>
            <m:sty m:val="p"/>
          </m:rPr>
          <w:rPr>
            <w:rFonts w:ascii="Cambria Math" w:hAnsi="Cambria Math" w:cstheme="majorBidi"/>
          </w:rPr>
          <m:t xml:space="preserve"> ∈[1, </m:t>
        </m:r>
        <m:r>
          <w:rPr>
            <w:rFonts w:ascii="Cambria Math" w:hAnsi="Cambria Math" w:cstheme="majorBidi"/>
          </w:rPr>
          <m:t>T</m:t>
        </m:r>
        <m:r>
          <m:rPr>
            <m:sty m:val="p"/>
          </m:rPr>
          <w:rPr>
            <w:rFonts w:ascii="Cambria Math" w:hAnsi="Cambria Math" w:cstheme="majorBidi"/>
          </w:rPr>
          <m:t>]</m:t>
        </m:r>
      </m:oMath>
      <w:r w:rsidR="008C43E2" w:rsidRPr="00341180">
        <w:rPr>
          <w:rFonts w:asciiTheme="majorBidi" w:hAnsiTheme="majorBidi" w:cstheme="majorBidi"/>
        </w:rPr>
        <w:tab/>
        <w:t>(7)</w:t>
      </w:r>
    </w:p>
    <w:p w14:paraId="0E86498C" w14:textId="2604412A" w:rsidR="004B5C85" w:rsidRDefault="003A6CA5" w:rsidP="003A6CA5">
      <w:r>
        <w:t xml:space="preserve">where C denotes the result of a convolution (dot product *) applied on a univariate time series X of length T with a filter </w:t>
      </w:r>
      <m:oMath>
        <m:r>
          <w:rPr>
            <w:rFonts w:ascii="Cambria Math" w:hAnsi="Cambria Math"/>
          </w:rPr>
          <m:t>ω</m:t>
        </m:r>
      </m:oMath>
      <w:r>
        <w:t xml:space="preserve"> of length </w:t>
      </w:r>
      <w:r>
        <w:rPr>
          <w:i/>
          <w:iCs/>
        </w:rPr>
        <w:t>l</w:t>
      </w:r>
      <w:r>
        <w:t xml:space="preserve">, a bias parameter </w:t>
      </w:r>
      <w:r>
        <w:rPr>
          <w:i/>
          <w:iCs/>
        </w:rPr>
        <w:t>b</w:t>
      </w:r>
      <w:r w:rsidR="002A6623">
        <w:t xml:space="preserve">, </w:t>
      </w:r>
      <w:r>
        <w:t xml:space="preserve">and a final non-linear function </w:t>
      </w:r>
      <w:r>
        <w:rPr>
          <w:i/>
          <w:iCs/>
        </w:rPr>
        <w:t>f</w:t>
      </w:r>
      <w:r>
        <w:t xml:space="preserve"> such as Rectified Linear Unit (</w:t>
      </w:r>
      <w:proofErr w:type="spellStart"/>
      <w:r>
        <w:t>ReLU</w:t>
      </w:r>
      <w:proofErr w:type="spellEnd"/>
      <w:r>
        <w:t>).</w:t>
      </w:r>
    </w:p>
    <w:p w14:paraId="6D07AA1C" w14:textId="71413764" w:rsidR="004B5C85" w:rsidRDefault="004B5C85" w:rsidP="00353220">
      <w:r>
        <w:t>Unlike MLPs, the same weights for convolution will be used to produce the output of a layer. This enables CNNs to learn weights which are invariant across time dimension.</w:t>
      </w:r>
    </w:p>
    <w:p w14:paraId="6DF6EA57" w14:textId="3A83A4E9" w:rsidR="004B5C85" w:rsidRDefault="004B5C85" w:rsidP="00353220">
      <w:r>
        <w:t xml:space="preserve">After each layer convolution, in some cases, some midlevel decisions need to be made based on </w:t>
      </w:r>
      <w:r w:rsidR="002A6623">
        <w:t xml:space="preserve">the </w:t>
      </w:r>
      <w:r>
        <w:t xml:space="preserve">outcome of convolutions. This is done by pooling operations. </w:t>
      </w:r>
      <w:r w:rsidR="002A6623">
        <w:t>The p</w:t>
      </w:r>
      <w:r>
        <w:t xml:space="preserve">ooling can be local or global and usually implements as computing average or maximum. Each pooling operation is done on a window, therefore instead of all samples on that window, a single sample </w:t>
      </w:r>
      <w:r w:rsidR="002A6623">
        <w:t>that</w:t>
      </w:r>
      <w:r>
        <w:t xml:space="preserve"> is</w:t>
      </w:r>
      <w:r w:rsidR="002A6623">
        <w:t xml:space="preserve"> the</w:t>
      </w:r>
      <w:r>
        <w:t xml:space="preserve"> convolved window</w:t>
      </w:r>
      <w:r w:rsidR="002A6623">
        <w:t>’s</w:t>
      </w:r>
      <w:r>
        <w:t xml:space="preserve"> average or maximum will be kept. This significantly reduces the number of data points and just keep the indicator. I</w:t>
      </w:r>
      <w:r w:rsidR="002A6623">
        <w:t>f</w:t>
      </w:r>
      <w:r>
        <w:t xml:space="preserve"> instead of a single indicator per window, a single indicator per several windows is being kept, then it is called global pooling. </w:t>
      </w:r>
      <w:r w:rsidR="002A6623">
        <w:t>G</w:t>
      </w:r>
      <w:r>
        <w:t>lobal pooling is useful to avoid overfitting</w:t>
      </w:r>
      <w:r w:rsidR="00063563">
        <w:t xml:space="preserve"> by reducing the number of parameters needed</w:t>
      </w:r>
      <w:r>
        <w:t>.</w:t>
      </w:r>
    </w:p>
    <w:p w14:paraId="3BDD33A3" w14:textId="28BA7DC2" w:rsidR="00063563" w:rsidRDefault="002A6623" w:rsidP="00353220">
      <w:r>
        <w:t>N</w:t>
      </w:r>
      <w:r w:rsidR="00063563">
        <w:t>ormalization is another approach that help</w:t>
      </w:r>
      <w:r>
        <w:t>s</w:t>
      </w:r>
      <w:r w:rsidR="00063563">
        <w:t xml:space="preserve"> to keep generalization by preventing the network </w:t>
      </w:r>
      <w:r>
        <w:t>from</w:t>
      </w:r>
      <w:r w:rsidR="00063563">
        <w:t xml:space="preserve"> quick convergence.</w:t>
      </w:r>
    </w:p>
    <w:p w14:paraId="15774DFA" w14:textId="03153AD2" w:rsidR="005D1E75" w:rsidRDefault="005D1E75" w:rsidP="00353220">
      <w:r>
        <w:t>The final layer of CNN is usually a fully connected (FC) network. This network is used to make the final decision of all later convolutional layers output. Therefore, the convolutional layers can be viewed as feature learners and extractors, and the FC network can be viewed as a classifier (</w:t>
      </w:r>
      <w:fldSimple w:instr=" REF _Ref53070834 ">
        <w:r w:rsidR="006A007D">
          <w:t xml:space="preserve">Figure </w:t>
        </w:r>
        <w:r w:rsidR="006A007D">
          <w:rPr>
            <w:noProof/>
          </w:rPr>
          <w:t>3</w:t>
        </w:r>
      </w:fldSimple>
      <w:r>
        <w:rPr>
          <w:noProof/>
        </w:rPr>
        <w:t>)</w:t>
      </w:r>
      <w:r>
        <w:t>.</w:t>
      </w:r>
    </w:p>
    <w:p w14:paraId="1F12EF0C" w14:textId="2EF14D3E" w:rsidR="00F371D6" w:rsidRDefault="00063563" w:rsidP="00353220">
      <w:r>
        <w:t xml:space="preserve">Since the convolution is </w:t>
      </w:r>
      <w:r w:rsidR="00AE19AB">
        <w:t xml:space="preserve">a </w:t>
      </w:r>
      <w:r>
        <w:t xml:space="preserve">linear operation in </w:t>
      </w:r>
      <w:r w:rsidR="00AE19AB">
        <w:t xml:space="preserve">the </w:t>
      </w:r>
      <w:r>
        <w:t xml:space="preserve">differentiation manner, the gradient descent algorithm can be used </w:t>
      </w:r>
      <w:r w:rsidR="00AE19AB">
        <w:t xml:space="preserve">for training CNN the </w:t>
      </w:r>
      <w:r>
        <w:t xml:space="preserve">same </w:t>
      </w:r>
      <w:r w:rsidR="00AE19AB">
        <w:t>way as</w:t>
      </w:r>
      <w:r>
        <w:t xml:space="preserve"> before.</w:t>
      </w:r>
    </w:p>
    <w:p w14:paraId="5914659C" w14:textId="7A2D13D8" w:rsidR="00740CA8" w:rsidRDefault="005D1E75" w:rsidP="00740CA8">
      <w:r>
        <w:rPr>
          <w:noProof/>
        </w:rPr>
        <w:lastRenderedPageBreak/>
        <mc:AlternateContent>
          <mc:Choice Requires="wps">
            <w:drawing>
              <wp:anchor distT="0" distB="91440" distL="114300" distR="114300" simplePos="0" relativeHeight="251668480" behindDoc="1" locked="0" layoutInCell="1" allowOverlap="1" wp14:anchorId="66E3D215" wp14:editId="7BF2A15F">
                <wp:simplePos x="0" y="0"/>
                <wp:positionH relativeFrom="margin">
                  <wp:posOffset>0</wp:posOffset>
                </wp:positionH>
                <wp:positionV relativeFrom="paragraph">
                  <wp:posOffset>0</wp:posOffset>
                </wp:positionV>
                <wp:extent cx="5943600" cy="2176272"/>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943600" cy="2176272"/>
                        </a:xfrm>
                        <a:prstGeom prst="rect">
                          <a:avLst/>
                        </a:prstGeom>
                        <a:solidFill>
                          <a:schemeClr val="lt1"/>
                        </a:solidFill>
                        <a:ln w="6350">
                          <a:noFill/>
                        </a:ln>
                      </wps:spPr>
                      <wps:txbx>
                        <w:txbxContent>
                          <w:p w14:paraId="66509019" w14:textId="747079B3" w:rsidR="002D38DB" w:rsidRDefault="002D38DB" w:rsidP="000A6A61">
                            <w:pPr>
                              <w:jc w:val="center"/>
                            </w:pPr>
                            <w:r>
                              <w:rPr>
                                <w:noProof/>
                              </w:rPr>
                              <w:drawing>
                                <wp:inline distT="0" distB="0" distL="0" distR="0" wp14:anchorId="19F9CCBA" wp14:editId="1F2FC96C">
                                  <wp:extent cx="5760720" cy="17928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792839"/>
                                          </a:xfrm>
                                          <a:prstGeom prst="rect">
                                            <a:avLst/>
                                          </a:prstGeom>
                                        </pic:spPr>
                                      </pic:pic>
                                    </a:graphicData>
                                  </a:graphic>
                                </wp:inline>
                              </w:drawing>
                            </w:r>
                          </w:p>
                          <w:p w14:paraId="28BCBBDD" w14:textId="4BC624C3" w:rsidR="002D38DB" w:rsidRDefault="002D38DB" w:rsidP="005D1E75">
                            <w:pPr>
                              <w:pStyle w:val="Caption"/>
                            </w:pPr>
                            <w:bookmarkStart w:id="20" w:name="_Ref53070834"/>
                            <w:r>
                              <w:t xml:space="preserve">Figure </w:t>
                            </w:r>
                            <w:fldSimple w:instr=" SEQ Figure \* ARABIC ">
                              <w:r w:rsidR="006A007D">
                                <w:rPr>
                                  <w:noProof/>
                                </w:rPr>
                                <w:t>3</w:t>
                              </w:r>
                            </w:fldSimple>
                            <w:bookmarkEnd w:id="20"/>
                            <w:r>
                              <w:t>.</w:t>
                            </w:r>
                            <w:r>
                              <w:rPr>
                                <w:noProof/>
                              </w:rPr>
                              <w:t xml:space="preserve"> Convolutional Neural Network (CN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3D215" id="_x0000_s1029" type="#_x0000_t202" style="position:absolute;left:0;text-align:left;margin-left:0;margin-top:0;width:468pt;height:171.35pt;z-index:-251648000;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" fillcolor="white [3201]" stroked="f" strokeweight=".5pt">
                <v:textbox inset="0,0,0,0">
                  <w:txbxContent>
                    <w:p w14:paraId="66509019" w14:textId="747079B3" w:rsidR="002D38DB" w:rsidRDefault="002D38DB" w:rsidP="000A6A61">
                      <w:pPr>
                        <w:jc w:val="center"/>
                      </w:pPr>
                      <w:r>
                        <w:rPr>
                          <w:noProof/>
                        </w:rPr>
                        <w:drawing>
                          <wp:inline distT="0" distB="0" distL="0" distR="0" wp14:anchorId="19F9CCBA" wp14:editId="1F2FC96C">
                            <wp:extent cx="5760720" cy="179283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792839"/>
                                    </a:xfrm>
                                    <a:prstGeom prst="rect">
                                      <a:avLst/>
                                    </a:prstGeom>
                                  </pic:spPr>
                                </pic:pic>
                              </a:graphicData>
                            </a:graphic>
                          </wp:inline>
                        </w:drawing>
                      </w:r>
                    </w:p>
                    <w:p w14:paraId="28BCBBDD" w14:textId="4BC624C3" w:rsidR="002D38DB" w:rsidRDefault="002D38DB" w:rsidP="005D1E75">
                      <w:pPr>
                        <w:pStyle w:val="Caption"/>
                      </w:pPr>
                      <w:bookmarkStart w:id="21" w:name="_Ref53070834"/>
                      <w:r>
                        <w:t xml:space="preserve">Figure </w:t>
                      </w:r>
                      <w:fldSimple w:instr=" SEQ Figure \* ARABIC ">
                        <w:r w:rsidR="006A007D">
                          <w:rPr>
                            <w:noProof/>
                          </w:rPr>
                          <w:t>3</w:t>
                        </w:r>
                      </w:fldSimple>
                      <w:bookmarkEnd w:id="21"/>
                      <w:r>
                        <w:t>.</w:t>
                      </w:r>
                      <w:r>
                        <w:rPr>
                          <w:noProof/>
                        </w:rPr>
                        <w:t xml:space="preserve"> Convolutional Neural Network (CNN)</w:t>
                      </w:r>
                    </w:p>
                  </w:txbxContent>
                </v:textbox>
                <w10:wrap type="topAndBottom" anchorx="margin"/>
              </v:shape>
            </w:pict>
          </mc:Fallback>
        </mc:AlternateContent>
      </w:r>
      <w:r w:rsidR="00740CA8">
        <w:t>Time-CNN has three main differences compared to traditional CNN; first</w:t>
      </w:r>
      <w:r w:rsidR="00CB60F3">
        <w:t>,</w:t>
      </w:r>
      <w:r w:rsidR="00740CA8">
        <w:t xml:space="preserve"> for training</w:t>
      </w:r>
      <w:r w:rsidR="00CB60F3">
        <w:t>,</w:t>
      </w:r>
      <w:r w:rsidR="00740CA8">
        <w:t xml:space="preserve"> instead of </w:t>
      </w:r>
      <w:r w:rsidR="00CB60F3">
        <w:t xml:space="preserve">the </w:t>
      </w:r>
      <w:r w:rsidR="00740CA8">
        <w:t xml:space="preserve">cross-entropy loss function, </w:t>
      </w:r>
      <w:r w:rsidR="00CB60F3">
        <w:t xml:space="preserve">the </w:t>
      </w:r>
      <w:r w:rsidR="00740CA8">
        <w:t>mean square error (MSE) has been used. This change let</w:t>
      </w:r>
      <w:r w:rsidR="00CB60F3">
        <w:t>s</w:t>
      </w:r>
      <w:r w:rsidR="00740CA8">
        <w:t xml:space="preserve"> the output layer be </w:t>
      </w:r>
      <w:r w:rsidR="00CB60F3">
        <w:t>a</w:t>
      </w:r>
      <w:r w:rsidR="00740CA8">
        <w:t xml:space="preserve"> sigmoid function instead of </w:t>
      </w:r>
      <w:proofErr w:type="spellStart"/>
      <w:r w:rsidR="00740CA8">
        <w:t>softmax</w:t>
      </w:r>
      <w:proofErr w:type="spellEnd"/>
      <w:r w:rsidR="00740CA8">
        <w:t xml:space="preserve">. Second, max pooling is replaced by average pooling. Finally, </w:t>
      </w:r>
      <w:r w:rsidR="00CB60F3">
        <w:t xml:space="preserve">the </w:t>
      </w:r>
      <w:proofErr w:type="gramStart"/>
      <w:r w:rsidR="00CB60F3">
        <w:t>fully-connected</w:t>
      </w:r>
      <w:proofErr w:type="gramEnd"/>
      <w:r w:rsidR="00CB60F3">
        <w:t xml:space="preserve"> (FC) layer</w:t>
      </w:r>
      <w:r w:rsidR="00740CA8">
        <w:t xml:space="preserve"> at the </w:t>
      </w:r>
      <w:r w:rsidR="00CB60F3">
        <w:t>output</w:t>
      </w:r>
      <w:r w:rsidR="00740CA8">
        <w:t xml:space="preserve"> </w:t>
      </w:r>
      <w:r w:rsidR="00CB60F3">
        <w:t xml:space="preserve">was </w:t>
      </w:r>
      <w:r w:rsidR="00740CA8">
        <w:t xml:space="preserve">removed completely. It means the output of convolutional layers </w:t>
      </w:r>
      <w:r w:rsidR="00CB60F3">
        <w:t>is</w:t>
      </w:r>
      <w:r w:rsidR="00740CA8">
        <w:t xml:space="preserve"> directly connected to the output sigmoid functions.</w:t>
      </w:r>
      <w:r w:rsidR="00CB60F3">
        <w:t xml:space="preserve"> </w:t>
      </w:r>
      <w:r w:rsidR="00740CA8">
        <w:rPr>
          <w:noProof/>
        </w:rPr>
        <w:t>The Time-CNN has t</w:t>
      </w:r>
      <w:r w:rsidR="00CB60F3">
        <w:rPr>
          <w:noProof/>
        </w:rPr>
        <w:t>w</w:t>
      </w:r>
      <w:r w:rsidR="00740CA8">
        <w:rPr>
          <w:noProof/>
        </w:rPr>
        <w:t xml:space="preserve">o consecutive convolutional layers with 6 and 12 filters respectively and </w:t>
      </w:r>
      <w:r w:rsidR="00CB60F3">
        <w:rPr>
          <w:noProof/>
        </w:rPr>
        <w:t xml:space="preserve">a </w:t>
      </w:r>
      <w:r w:rsidR="00740CA8">
        <w:rPr>
          <w:noProof/>
        </w:rPr>
        <w:t xml:space="preserve">local average pooling operation with </w:t>
      </w:r>
      <w:r w:rsidR="00CB60F3">
        <w:rPr>
          <w:noProof/>
        </w:rPr>
        <w:t>a</w:t>
      </w:r>
      <w:r w:rsidR="00740CA8">
        <w:rPr>
          <w:noProof/>
        </w:rPr>
        <w:t xml:space="preserve"> length of 3.</w:t>
      </w:r>
    </w:p>
    <w:p w14:paraId="1D3E39B6" w14:textId="77777777" w:rsidR="00896F19" w:rsidRDefault="00896F19" w:rsidP="00896F19">
      <w:pPr>
        <w:pStyle w:val="Heading2"/>
      </w:pPr>
      <w:bookmarkStart w:id="22" w:name="_Ref56357893"/>
      <w:bookmarkStart w:id="23" w:name="section_05_02"/>
      <w:r>
        <w:t>Fully Convolutional Neural Network (FCN)</w:t>
      </w:r>
      <w:bookmarkEnd w:id="22"/>
    </w:p>
    <w:bookmarkEnd w:id="23"/>
    <w:p w14:paraId="7738AEF7" w14:textId="41A3DE1C" w:rsidR="00896F19" w:rsidRDefault="00896F19" w:rsidP="00896F19">
      <w:r>
        <w:t xml:space="preserve">Fully Convolutional Neural Networks </w:t>
      </w:r>
      <w:r w:rsidRPr="003E752F">
        <w:t>(Z. Wang et al., 2017)</w:t>
      </w:r>
      <w:r>
        <w:t xml:space="preserve"> are mainly convolutional networks that do not contain any local pooling layers which means that the length of a time series is kept unchanged throughout the convolutions. Another important difference between this network and the traditional ones is</w:t>
      </w:r>
      <w:r w:rsidR="00E24DDD">
        <w:t xml:space="preserve"> the</w:t>
      </w:r>
      <w:r>
        <w:t xml:space="preserve"> replac</w:t>
      </w:r>
      <w:r w:rsidR="00E24DDD">
        <w:t>ement of</w:t>
      </w:r>
      <w:r>
        <w:t xml:space="preserve"> the FC final layer with a Global Averaging Pooling (GAP) layer which is resulted in </w:t>
      </w:r>
      <w:r w:rsidR="00E24DDD">
        <w:t xml:space="preserve">a </w:t>
      </w:r>
      <w:r>
        <w:t>drastic reduction of the number of parameters of the network.</w:t>
      </w:r>
    </w:p>
    <w:p w14:paraId="78A0E989" w14:textId="6A168B02" w:rsidR="00740CA8" w:rsidRDefault="00896F19" w:rsidP="00353220">
      <w:r>
        <w:rPr>
          <w:noProof/>
        </w:rPr>
        <w:t>The Wang et al. architecture has three convolutional layer</w:t>
      </w:r>
      <w:r w:rsidR="00E24DDD">
        <w:rPr>
          <w:noProof/>
        </w:rPr>
        <w:t>s</w:t>
      </w:r>
      <w:r>
        <w:rPr>
          <w:noProof/>
        </w:rPr>
        <w:t xml:space="preserve"> with ReLU activation followed by batch normalization. The final layer is</w:t>
      </w:r>
      <w:r w:rsidR="00E24DDD">
        <w:rPr>
          <w:noProof/>
        </w:rPr>
        <w:t xml:space="preserve"> a</w:t>
      </w:r>
      <w:r>
        <w:rPr>
          <w:noProof/>
        </w:rPr>
        <w:t xml:space="preserve"> GAP with </w:t>
      </w:r>
      <w:r w:rsidR="00E24DDD">
        <w:rPr>
          <w:noProof/>
        </w:rPr>
        <w:t xml:space="preserve">the </w:t>
      </w:r>
      <w:r>
        <w:rPr>
          <w:noProof/>
        </w:rPr>
        <w:t xml:space="preserve">softmax activation function. In all convolutional layers, </w:t>
      </w:r>
      <w:r w:rsidR="00E24DDD">
        <w:rPr>
          <w:noProof/>
        </w:rPr>
        <w:t xml:space="preserve">the </w:t>
      </w:r>
      <w:r>
        <w:rPr>
          <w:noProof/>
        </w:rPr>
        <w:t xml:space="preserve">stride </w:t>
      </w:r>
      <w:r w:rsidR="00E24DDD">
        <w:rPr>
          <w:noProof/>
        </w:rPr>
        <w:t xml:space="preserve">has been chosen to be </w:t>
      </w:r>
      <w:r>
        <w:rPr>
          <w:noProof/>
        </w:rPr>
        <w:t xml:space="preserve">equal to one to preserve the length of </w:t>
      </w:r>
      <w:r w:rsidR="00E24DDD">
        <w:rPr>
          <w:noProof/>
        </w:rPr>
        <w:t xml:space="preserve">the </w:t>
      </w:r>
      <w:r>
        <w:rPr>
          <w:noProof/>
        </w:rPr>
        <w:t>time series.</w:t>
      </w:r>
      <w:r w:rsidR="00E24DDD">
        <w:rPr>
          <w:noProof/>
        </w:rPr>
        <w:t xml:space="preserve"> The n</w:t>
      </w:r>
      <w:r>
        <w:rPr>
          <w:noProof/>
        </w:rPr>
        <w:t>umber and length of filters for the layers are 128 with 8, 256 with 5</w:t>
      </w:r>
      <w:r w:rsidR="00E24DDD">
        <w:rPr>
          <w:noProof/>
        </w:rPr>
        <w:t>,</w:t>
      </w:r>
      <w:r>
        <w:rPr>
          <w:noProof/>
        </w:rPr>
        <w:t xml:space="preserve"> and 128 with 3, respectively.</w:t>
      </w:r>
      <w:r w:rsidR="00E24DDD">
        <w:rPr>
          <w:noProof/>
        </w:rPr>
        <w:t xml:space="preserve"> </w:t>
      </w:r>
      <w:r>
        <w:rPr>
          <w:noProof/>
        </w:rPr>
        <w:t>The proposed FCN architecture has one important advantage; time</w:t>
      </w:r>
      <w:r w:rsidR="00E24DDD">
        <w:rPr>
          <w:noProof/>
        </w:rPr>
        <w:t>-</w:t>
      </w:r>
      <w:r>
        <w:rPr>
          <w:noProof/>
        </w:rPr>
        <w:t>invarian</w:t>
      </w:r>
      <w:r w:rsidR="00E24DDD">
        <w:rPr>
          <w:noProof/>
        </w:rPr>
        <w:t>cy</w:t>
      </w:r>
      <w:r>
        <w:rPr>
          <w:noProof/>
        </w:rPr>
        <w:t>. By time</w:t>
      </w:r>
      <w:r w:rsidR="00E24DDD">
        <w:rPr>
          <w:noProof/>
        </w:rPr>
        <w:t>-</w:t>
      </w:r>
      <w:r>
        <w:rPr>
          <w:noProof/>
        </w:rPr>
        <w:t>invariant property, the time series can have any length.</w:t>
      </w:r>
    </w:p>
    <w:p w14:paraId="31D9A8D4" w14:textId="1CCB8761" w:rsidR="00740CA8" w:rsidRDefault="00740CA8" w:rsidP="00740CA8">
      <w:pPr>
        <w:pStyle w:val="Heading2"/>
      </w:pPr>
      <w:bookmarkStart w:id="24" w:name="_Ref56357898"/>
      <w:bookmarkStart w:id="25" w:name="_Ref62128982"/>
      <w:bookmarkStart w:id="26" w:name="section_05_03"/>
      <w:r>
        <w:t>Residual Network</w:t>
      </w:r>
      <w:bookmarkEnd w:id="24"/>
      <w:r w:rsidR="00E24DDD">
        <w:t xml:space="preserve"> (</w:t>
      </w:r>
      <w:proofErr w:type="spellStart"/>
      <w:r w:rsidR="00E24DDD">
        <w:t>ResNet</w:t>
      </w:r>
      <w:proofErr w:type="spellEnd"/>
      <w:r w:rsidR="00E24DDD">
        <w:t>)</w:t>
      </w:r>
      <w:bookmarkEnd w:id="25"/>
    </w:p>
    <w:bookmarkEnd w:id="26"/>
    <w:p w14:paraId="062E9999" w14:textId="36FC3F18" w:rsidR="00740CA8" w:rsidRDefault="00740CA8" w:rsidP="00740CA8">
      <w:r>
        <w:t xml:space="preserve">The </w:t>
      </w:r>
      <w:proofErr w:type="spellStart"/>
      <w:r>
        <w:t>ResNet</w:t>
      </w:r>
      <w:proofErr w:type="spellEnd"/>
      <w:r>
        <w:t xml:space="preserve"> (</w:t>
      </w:r>
      <w:fldSimple w:instr=" REF _Ref55040083 ">
        <w:r w:rsidR="006A007D">
          <w:t xml:space="preserve">Figure </w:t>
        </w:r>
        <w:r w:rsidR="006A007D">
          <w:rPr>
            <w:noProof/>
          </w:rPr>
          <w:t>4</w:t>
        </w:r>
      </w:fldSimple>
      <w:r>
        <w:t xml:space="preserve">) has given </w:t>
      </w:r>
      <w:r w:rsidR="00B5313E">
        <w:t xml:space="preserve">a </w:t>
      </w:r>
      <w:r>
        <w:t>very good response in image processing and other fields. Therefore, in many applications</w:t>
      </w:r>
      <w:r w:rsidR="00B5313E">
        <w:t>,</w:t>
      </w:r>
      <w:r>
        <w:t xml:space="preserve"> one of the competitors can be </w:t>
      </w:r>
      <w:proofErr w:type="spellStart"/>
      <w:r>
        <w:t>ResNet</w:t>
      </w:r>
      <w:proofErr w:type="spellEnd"/>
      <w:r>
        <w:t xml:space="preserve">. The proposed </w:t>
      </w:r>
      <w:proofErr w:type="spellStart"/>
      <w:r>
        <w:t>ResNet</w:t>
      </w:r>
      <w:proofErr w:type="spellEnd"/>
      <w:r>
        <w:t xml:space="preserve"> that has been used here has 11 layers which the beginning 9 of </w:t>
      </w:r>
      <w:r w:rsidR="00B5313E">
        <w:t>which</w:t>
      </w:r>
      <w:r>
        <w:t xml:space="preserve"> are convolutional. The final layer is just </w:t>
      </w:r>
      <w:r w:rsidR="00B5313E">
        <w:t xml:space="preserve">a </w:t>
      </w:r>
      <w:proofErr w:type="spellStart"/>
      <w:r>
        <w:t>softmax</w:t>
      </w:r>
      <w:proofErr w:type="spellEnd"/>
      <w:r>
        <w:t xml:space="preserve"> activation and the layer before it is</w:t>
      </w:r>
      <w:r w:rsidR="00B5313E">
        <w:t xml:space="preserve"> a</w:t>
      </w:r>
      <w:r>
        <w:t xml:space="preserve"> GAP. Beside</w:t>
      </w:r>
      <w:r w:rsidR="00B5313E">
        <w:t>s the</w:t>
      </w:r>
      <w:r>
        <w:t xml:space="preserve"> deeper architecture of </w:t>
      </w:r>
      <w:proofErr w:type="spellStart"/>
      <w:r>
        <w:t>ResNet</w:t>
      </w:r>
      <w:proofErr w:type="spellEnd"/>
      <w:r>
        <w:t xml:space="preserve"> in comparison to FCN, there are residual connection</w:t>
      </w:r>
      <w:r w:rsidR="00B5313E">
        <w:t>s</w:t>
      </w:r>
      <w:r>
        <w:t xml:space="preserve"> between consecutive convolutional layers. This helps gradients to flow directly through the network and reduce the vanishing gradient effect </w:t>
      </w:r>
      <w:r>
        <w:fldChar w:fldCharType="begin" w:fldLock="1"/>
      </w:r>
      <w: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d548243c-8b67-4a68-97ce-aaa65ceba733","http://www.mendeley.com/documents/?uuid=74acbf65-c09f-4190-9afd-dc44f77ff409"]}],"mendeley":{"formattedCitation":"(He et al., 2016)","plainTextFormattedCitation":"(He et al., 2016)","previouslyFormattedCitation":"(He et al., 2016)"},"properties":{"noteIndex":0},"schema":"https://github.com/citation-style-language/schema/raw/master/csl-citation.json"}</w:instrText>
      </w:r>
      <w:r>
        <w:fldChar w:fldCharType="separate"/>
      </w:r>
      <w:r w:rsidRPr="00C54255">
        <w:rPr>
          <w:noProof/>
        </w:rPr>
        <w:t>(He et al., 2016)</w:t>
      </w:r>
      <w:r>
        <w:fldChar w:fldCharType="end"/>
      </w:r>
      <w:r>
        <w:t xml:space="preserve">. The number of filters is kept fixed to 64 which everyone is followed by batch normalization operation. The </w:t>
      </w:r>
      <w:r w:rsidR="00B5313E">
        <w:t>duration</w:t>
      </w:r>
      <w:r w:rsidR="00BA0E30">
        <w:t>s</w:t>
      </w:r>
      <w:r w:rsidR="00B5313E">
        <w:t xml:space="preserve"> of </w:t>
      </w:r>
      <w:r>
        <w:t>residual blocks</w:t>
      </w:r>
      <w:r w:rsidR="00B5313E">
        <w:t>’</w:t>
      </w:r>
      <w:r>
        <w:t xml:space="preserve"> filters are 8, 5</w:t>
      </w:r>
      <w:r w:rsidR="00B5313E">
        <w:t>,</w:t>
      </w:r>
      <w:r>
        <w:t xml:space="preserve"> and 3.</w:t>
      </w:r>
    </w:p>
    <w:p w14:paraId="44C7281F" w14:textId="77777777" w:rsidR="00740CA8" w:rsidRDefault="00740CA8" w:rsidP="00740CA8">
      <w:pPr>
        <w:keepNext/>
        <w:jc w:val="center"/>
      </w:pPr>
      <w:r>
        <w:rPr>
          <w:noProof/>
        </w:rPr>
        <w:lastRenderedPageBreak/>
        <mc:AlternateContent>
          <mc:Choice Requires="wps">
            <w:drawing>
              <wp:anchor distT="0" distB="91440" distL="114300" distR="114300" simplePos="0" relativeHeight="251762688" behindDoc="0" locked="0" layoutInCell="1" allowOverlap="1" wp14:anchorId="6A2F21FC" wp14:editId="14BE2311">
                <wp:simplePos x="0" y="0"/>
                <wp:positionH relativeFrom="margin">
                  <wp:align>right</wp:align>
                </wp:positionH>
                <wp:positionV relativeFrom="paragraph">
                  <wp:posOffset>312420</wp:posOffset>
                </wp:positionV>
                <wp:extent cx="5943600" cy="2377440"/>
                <wp:effectExtent l="0" t="0" r="0" b="3810"/>
                <wp:wrapTopAndBottom/>
                <wp:docPr id="16" name="Text Box 16"/>
                <wp:cNvGraphicFramePr/>
                <a:graphic xmlns:a="http://schemas.openxmlformats.org/drawingml/2006/main">
                  <a:graphicData uri="http://schemas.microsoft.com/office/word/2010/wordprocessingShape">
                    <wps:wsp>
                      <wps:cNvSpPr txBox="1"/>
                      <wps:spPr>
                        <a:xfrm>
                          <a:off x="0" y="0"/>
                          <a:ext cx="5943600" cy="2377440"/>
                        </a:xfrm>
                        <a:prstGeom prst="rect">
                          <a:avLst/>
                        </a:prstGeom>
                        <a:solidFill>
                          <a:schemeClr val="lt1"/>
                        </a:solidFill>
                        <a:ln w="6350">
                          <a:noFill/>
                        </a:ln>
                      </wps:spPr>
                      <wps:txbx>
                        <w:txbxContent>
                          <w:p w14:paraId="4B3DDDC5" w14:textId="77777777" w:rsidR="002D38DB" w:rsidRDefault="002D38DB" w:rsidP="00740CA8">
                            <w:pPr>
                              <w:jc w:val="center"/>
                            </w:pPr>
                            <w:r>
                              <w:rPr>
                                <w:noProof/>
                              </w:rPr>
                              <w:drawing>
                                <wp:inline distT="0" distB="0" distL="0" distR="0" wp14:anchorId="1E68FE2B" wp14:editId="5F489EA9">
                                  <wp:extent cx="5277280" cy="20116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7280" cy="2011680"/>
                                          </a:xfrm>
                                          <a:prstGeom prst="rect">
                                            <a:avLst/>
                                          </a:prstGeom>
                                        </pic:spPr>
                                      </pic:pic>
                                    </a:graphicData>
                                  </a:graphic>
                                </wp:inline>
                              </w:drawing>
                            </w:r>
                          </w:p>
                          <w:p w14:paraId="1F71BE96" w14:textId="78D7FE0C" w:rsidR="002D38DB" w:rsidRPr="00243E7C" w:rsidRDefault="002D38DB" w:rsidP="00740CA8">
                            <w:pPr>
                              <w:pStyle w:val="Caption"/>
                            </w:pPr>
                            <w:bookmarkStart w:id="27" w:name="_Ref55040083"/>
                            <w:r>
                              <w:t xml:space="preserve">Figure </w:t>
                            </w:r>
                            <w:fldSimple w:instr=" SEQ Figure \* ARABIC ">
                              <w:r w:rsidR="006A007D">
                                <w:rPr>
                                  <w:noProof/>
                                </w:rPr>
                                <w:t>4</w:t>
                              </w:r>
                            </w:fldSimple>
                            <w:bookmarkEnd w:id="27"/>
                            <w:r>
                              <w:rPr>
                                <w:noProof/>
                              </w:rPr>
                              <w:t xml:space="preserve"> The residual Network's architecture for time series classification.</w:t>
                            </w:r>
                          </w:p>
                          <w:p w14:paraId="69A9492C" w14:textId="77777777" w:rsidR="002D38DB" w:rsidRDefault="002D38DB" w:rsidP="00740CA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F21FC" id="Text Box 16" o:spid="_x0000_s1030" type="#_x0000_t202" style="position:absolute;left:0;text-align:left;margin-left:416.8pt;margin-top:24.6pt;width:468pt;height:187.2pt;z-index:251762688;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" fillcolor="white [3201]" stroked="f" strokeweight=".5pt">
                <v:textbox inset="0,0,0,0">
                  <w:txbxContent>
                    <w:p w14:paraId="4B3DDDC5" w14:textId="77777777" w:rsidR="002D38DB" w:rsidRDefault="002D38DB" w:rsidP="00740CA8">
                      <w:pPr>
                        <w:jc w:val="center"/>
                      </w:pPr>
                      <w:r>
                        <w:rPr>
                          <w:noProof/>
                        </w:rPr>
                        <w:drawing>
                          <wp:inline distT="0" distB="0" distL="0" distR="0" wp14:anchorId="1E68FE2B" wp14:editId="5F489EA9">
                            <wp:extent cx="5277280" cy="20116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7280" cy="2011680"/>
                                    </a:xfrm>
                                    <a:prstGeom prst="rect">
                                      <a:avLst/>
                                    </a:prstGeom>
                                  </pic:spPr>
                                </pic:pic>
                              </a:graphicData>
                            </a:graphic>
                          </wp:inline>
                        </w:drawing>
                      </w:r>
                    </w:p>
                    <w:p w14:paraId="1F71BE96" w14:textId="78D7FE0C" w:rsidR="002D38DB" w:rsidRPr="00243E7C" w:rsidRDefault="002D38DB" w:rsidP="00740CA8">
                      <w:pPr>
                        <w:pStyle w:val="Caption"/>
                      </w:pPr>
                      <w:bookmarkStart w:id="28" w:name="_Ref55040083"/>
                      <w:r>
                        <w:t xml:space="preserve">Figure </w:t>
                      </w:r>
                      <w:fldSimple w:instr=" SEQ Figure \* ARABIC ">
                        <w:r w:rsidR="006A007D">
                          <w:rPr>
                            <w:noProof/>
                          </w:rPr>
                          <w:t>4</w:t>
                        </w:r>
                      </w:fldSimple>
                      <w:bookmarkEnd w:id="28"/>
                      <w:r>
                        <w:rPr>
                          <w:noProof/>
                        </w:rPr>
                        <w:t xml:space="preserve"> The residual Network's architecture for time series classification.</w:t>
                      </w:r>
                    </w:p>
                    <w:p w14:paraId="69A9492C" w14:textId="77777777" w:rsidR="002D38DB" w:rsidRDefault="002D38DB" w:rsidP="00740CA8"/>
                  </w:txbxContent>
                </v:textbox>
                <w10:wrap type="topAndBottom" anchorx="margin"/>
              </v:shape>
            </w:pict>
          </mc:Fallback>
        </mc:AlternateContent>
      </w:r>
    </w:p>
    <w:p w14:paraId="275B072D" w14:textId="6B8E1F48" w:rsidR="00740CA8" w:rsidRDefault="00740CA8" w:rsidP="00740CA8">
      <w:r>
        <w:t xml:space="preserve">The </w:t>
      </w:r>
      <w:proofErr w:type="spellStart"/>
      <w:r>
        <w:t>ResNet</w:t>
      </w:r>
      <w:proofErr w:type="spellEnd"/>
      <w:r>
        <w:t xml:space="preserve"> is time</w:t>
      </w:r>
      <w:r w:rsidR="00B5313E">
        <w:t>-</w:t>
      </w:r>
      <w:r>
        <w:t>invariant and it enables the usage of transfer learning. It means that the network can be trained in several datasets without the need to change the number of neurons or architecture of network</w:t>
      </w:r>
      <w:r w:rsidR="00B5313E">
        <w:t>s</w:t>
      </w:r>
      <w:r>
        <w:t>.</w:t>
      </w:r>
    </w:p>
    <w:p w14:paraId="5D1299F0" w14:textId="77777777" w:rsidR="00740CA8" w:rsidRDefault="00740CA8" w:rsidP="00740CA8">
      <w:pPr>
        <w:pStyle w:val="Heading2"/>
      </w:pPr>
      <w:bookmarkStart w:id="29" w:name="_Ref56357914"/>
      <w:bookmarkStart w:id="30" w:name="section_05_05"/>
      <w:r>
        <w:t>Multi-scale Convolutional Neural Network (MCNN)</w:t>
      </w:r>
      <w:bookmarkEnd w:id="29"/>
    </w:p>
    <w:bookmarkEnd w:id="30"/>
    <w:p w14:paraId="32AF1193" w14:textId="699D4F68" w:rsidR="00740CA8" w:rsidRDefault="00BA0E30" w:rsidP="00BA0E30">
      <w:r>
        <w:t>A M</w:t>
      </w:r>
      <w:r w:rsidR="00740CA8">
        <w:t xml:space="preserve">ulti-scale Convolutional Network (MCNN) is a traditional CNN model with two convolutions (and max pooling) followed by an FC layer and </w:t>
      </w:r>
      <w:proofErr w:type="spellStart"/>
      <w:r w:rsidR="00740CA8">
        <w:t>softmax</w:t>
      </w:r>
      <w:proofErr w:type="spellEnd"/>
      <w:r w:rsidR="00740CA8">
        <w:t xml:space="preserve">. </w:t>
      </w:r>
      <w:bookmarkStart w:id="31" w:name="_Hlk56379245"/>
      <w:r w:rsidR="00740CA8" w:rsidRPr="00534B2E">
        <w:t>Zhao et al.</w:t>
      </w:r>
      <w:r w:rsidR="00740CA8">
        <w:t xml:space="preserve"> (</w:t>
      </w:r>
      <w:r w:rsidR="00740CA8" w:rsidRPr="00534B2E">
        <w:t>2017</w:t>
      </w:r>
      <w:bookmarkEnd w:id="31"/>
      <w:r w:rsidR="00740CA8">
        <w:t xml:space="preserve">) introduced this network and they used </w:t>
      </w:r>
      <w:r>
        <w:t>w</w:t>
      </w:r>
      <w:r w:rsidR="00740CA8">
        <w:t xml:space="preserve">indow </w:t>
      </w:r>
      <w:r>
        <w:t>s</w:t>
      </w:r>
      <w:r w:rsidR="00740CA8">
        <w:t xml:space="preserve">licing (WS) for data augmentation. They have done identity mapping, </w:t>
      </w:r>
      <w:proofErr w:type="spellStart"/>
      <w:r w:rsidR="00740CA8">
        <w:t>downsampling</w:t>
      </w:r>
      <w:proofErr w:type="spellEnd"/>
      <w:r>
        <w:t>,</w:t>
      </w:r>
      <w:r w:rsidR="00740CA8">
        <w:t xml:space="preserve"> and smoothing on these WS</w:t>
      </w:r>
      <w:r>
        <w:t>, and then trained the network</w:t>
      </w:r>
      <w:r w:rsidR="00740CA8">
        <w:t xml:space="preserve">. By these three transformations, univariate WS will convert to multivariate input. This heavy preprocessing makes questions if it can be assumed as </w:t>
      </w:r>
      <w:r>
        <w:t xml:space="preserve">an </w:t>
      </w:r>
      <w:r w:rsidR="00740CA8">
        <w:t>end-to-end approach.</w:t>
      </w:r>
      <w:r>
        <w:t xml:space="preserve"> </w:t>
      </w:r>
      <w:r w:rsidR="00740CA8">
        <w:t xml:space="preserve">There are 4 layers in the network, each layer has 256 filters with sigmoid activation and max pooling. The first two layers of the network are designed to be </w:t>
      </w:r>
      <w:proofErr w:type="gramStart"/>
      <w:r w:rsidR="00740CA8">
        <w:t>time</w:t>
      </w:r>
      <w:r>
        <w:t>-</w:t>
      </w:r>
      <w:r w:rsidR="00740CA8">
        <w:t>invariant</w:t>
      </w:r>
      <w:proofErr w:type="gramEnd"/>
      <w:r w:rsidR="00740CA8">
        <w:t xml:space="preserve">. </w:t>
      </w:r>
      <w:r>
        <w:t>The m</w:t>
      </w:r>
      <w:r w:rsidR="00740CA8">
        <w:t>ajority votes over all WSs in a time series are used for final detection.</w:t>
      </w:r>
    </w:p>
    <w:p w14:paraId="2F3B6FAD" w14:textId="77777777" w:rsidR="00740CA8" w:rsidRDefault="00740CA8" w:rsidP="00740CA8">
      <w:pPr>
        <w:pStyle w:val="Heading2"/>
      </w:pPr>
      <w:bookmarkStart w:id="32" w:name="_Ref56357926"/>
      <w:bookmarkStart w:id="33" w:name="section_05_07"/>
      <w:r>
        <w:t>Multi-Channel Deep Convolutional Neural Network</w:t>
      </w:r>
      <w:bookmarkEnd w:id="32"/>
    </w:p>
    <w:bookmarkEnd w:id="33"/>
    <w:p w14:paraId="016F246A" w14:textId="099F223A" w:rsidR="00740CA8" w:rsidRDefault="00740CA8" w:rsidP="00BA0E30">
      <w:r>
        <w:t xml:space="preserve">MCDCNN is a CNN </w:t>
      </w:r>
      <w:r w:rsidR="00BA0E30">
        <w:t>that</w:t>
      </w:r>
      <w:r>
        <w:t xml:space="preserve"> has been modified to work with multivariate time series (MTS). The solution was simple: using separate CNNs for separate channels. Hence, each channel of MTS goes through two convolutional stages with 8 filters of length 5 with </w:t>
      </w:r>
      <w:proofErr w:type="spellStart"/>
      <w:r>
        <w:t>ReLU</w:t>
      </w:r>
      <w:proofErr w:type="spellEnd"/>
      <w:r>
        <w:t xml:space="preserve"> activation and </w:t>
      </w:r>
      <w:proofErr w:type="gramStart"/>
      <w:r>
        <w:t>max</w:t>
      </w:r>
      <w:r w:rsidR="00BA0E30">
        <w:t>-</w:t>
      </w:r>
      <w:r>
        <w:t>pooling</w:t>
      </w:r>
      <w:proofErr w:type="gramEnd"/>
      <w:r>
        <w:t xml:space="preserve"> with length 2. All channels</w:t>
      </w:r>
      <w:r w:rsidR="00BA0E30">
        <w:t>’</w:t>
      </w:r>
      <w:r>
        <w:t xml:space="preserve"> second layer output goes to a</w:t>
      </w:r>
      <w:r w:rsidR="00BA0E30">
        <w:t>n</w:t>
      </w:r>
      <w:r>
        <w:t xml:space="preserve"> FC layer with 732 neurons and </w:t>
      </w:r>
      <w:proofErr w:type="spellStart"/>
      <w:r>
        <w:t>ReLU</w:t>
      </w:r>
      <w:proofErr w:type="spellEnd"/>
      <w:r>
        <w:t xml:space="preserve"> activation. The </w:t>
      </w:r>
      <w:proofErr w:type="spellStart"/>
      <w:r>
        <w:t>softmax</w:t>
      </w:r>
      <w:proofErr w:type="spellEnd"/>
      <w:r>
        <w:t xml:space="preserve"> layer is used as </w:t>
      </w:r>
      <w:r w:rsidR="00BA0E30">
        <w:t xml:space="preserve">an </w:t>
      </w:r>
      <w:r>
        <w:t>output.</w:t>
      </w:r>
      <w:r w:rsidR="00BA0E30">
        <w:t xml:space="preserve"> </w:t>
      </w:r>
      <w:r>
        <w:t>The FC layer limits the transferability of the network to the first and second convolutional layers.</w:t>
      </w:r>
    </w:p>
    <w:p w14:paraId="032BA7A1" w14:textId="77777777" w:rsidR="00740CA8" w:rsidRDefault="00740CA8" w:rsidP="00740CA8">
      <w:pPr>
        <w:pStyle w:val="Heading2"/>
      </w:pPr>
      <w:bookmarkStart w:id="34" w:name="_Ref56357921"/>
      <w:bookmarkStart w:id="35" w:name="section_05_06"/>
      <w:r>
        <w:t>Time Le-Net</w:t>
      </w:r>
      <w:bookmarkEnd w:id="34"/>
    </w:p>
    <w:bookmarkEnd w:id="35"/>
    <w:p w14:paraId="3CCA8C01" w14:textId="28C9367B" w:rsidR="00740CA8" w:rsidRDefault="00740CA8" w:rsidP="00740CA8">
      <w:r>
        <w:t>Le-Net (t-</w:t>
      </w:r>
      <w:proofErr w:type="spellStart"/>
      <w:r>
        <w:t>LeNet</w:t>
      </w:r>
      <w:proofErr w:type="spellEnd"/>
      <w:r>
        <w:t xml:space="preserve">) was proposed by </w:t>
      </w:r>
      <w:r w:rsidRPr="00216082">
        <w:t>(</w:t>
      </w:r>
      <w:proofErr w:type="spellStart"/>
      <w:r w:rsidRPr="00216082">
        <w:t>Guennec</w:t>
      </w:r>
      <w:proofErr w:type="spellEnd"/>
      <w:r w:rsidRPr="00216082">
        <w:t xml:space="preserve"> et al., 2016)</w:t>
      </w:r>
      <w:r>
        <w:t xml:space="preserve"> based </w:t>
      </w:r>
      <w:r w:rsidR="00BA0E30">
        <w:t xml:space="preserve">on the </w:t>
      </w:r>
      <w:r>
        <w:t xml:space="preserve">success of </w:t>
      </w:r>
      <w:proofErr w:type="spellStart"/>
      <w:r>
        <w:t>LeNet</w:t>
      </w:r>
      <w:proofErr w:type="spellEnd"/>
      <w:r>
        <w:t xml:space="preserve"> in image processing. The t-</w:t>
      </w:r>
      <w:proofErr w:type="spellStart"/>
      <w:r>
        <w:t>LeNet</w:t>
      </w:r>
      <w:proofErr w:type="spellEnd"/>
      <w:r>
        <w:t xml:space="preserve"> is a CNN with 2 convolutional layers followed by an FC layer and </w:t>
      </w:r>
      <w:proofErr w:type="spellStart"/>
      <w:r>
        <w:t>softmax</w:t>
      </w:r>
      <w:proofErr w:type="spellEnd"/>
      <w:r>
        <w:t>. The differences from FCNs are fully connected layer and local max pooling. Unlike GAP, local pooling can introduce invariance to small perturbations in the output of convolutions. Also, by pool size such as 2, the length of time series decreases by half. First</w:t>
      </w:r>
      <w:r w:rsidR="00BA0E30">
        <w:t>,</w:t>
      </w:r>
      <w:r>
        <w:t xml:space="preserve"> </w:t>
      </w:r>
      <w:r w:rsidR="00BA0E30">
        <w:t xml:space="preserve">the </w:t>
      </w:r>
      <w:r>
        <w:t xml:space="preserve">convolutional layer has 5 filters with </w:t>
      </w:r>
      <w:r w:rsidR="00BA0E30">
        <w:t>a</w:t>
      </w:r>
      <w:r>
        <w:t xml:space="preserve"> length of 5 and </w:t>
      </w:r>
      <w:proofErr w:type="gramStart"/>
      <w:r>
        <w:t>max</w:t>
      </w:r>
      <w:r w:rsidR="00BA0E30">
        <w:t>-</w:t>
      </w:r>
      <w:r>
        <w:t>pooling</w:t>
      </w:r>
      <w:proofErr w:type="gramEnd"/>
      <w:r>
        <w:t xml:space="preserve"> with </w:t>
      </w:r>
      <w:r w:rsidR="00BA0E30">
        <w:t>a</w:t>
      </w:r>
      <w:r>
        <w:t xml:space="preserve"> length of 2. The second convolution layer has 20 filters with </w:t>
      </w:r>
      <w:r w:rsidR="00BA0E30">
        <w:t>a</w:t>
      </w:r>
      <w:r>
        <w:t xml:space="preserve"> length of 5 and </w:t>
      </w:r>
      <w:proofErr w:type="gramStart"/>
      <w:r>
        <w:t>max</w:t>
      </w:r>
      <w:r w:rsidR="00BA0E30">
        <w:t>-</w:t>
      </w:r>
      <w:r>
        <w:t>pooling</w:t>
      </w:r>
      <w:proofErr w:type="gramEnd"/>
      <w:r>
        <w:t xml:space="preserve"> with </w:t>
      </w:r>
      <w:r w:rsidR="00BA0E30">
        <w:t>a</w:t>
      </w:r>
      <w:r>
        <w:t xml:space="preserve"> length of 4. Therefore, the time series length will decrease with the ratio 4*2=8 times. The FC layer after two convolutional layers has 500 neurons with </w:t>
      </w:r>
      <w:proofErr w:type="spellStart"/>
      <w:r>
        <w:t>ReLU</w:t>
      </w:r>
      <w:proofErr w:type="spellEnd"/>
      <w:r>
        <w:t xml:space="preserve"> activation function. Output layer </w:t>
      </w:r>
      <w:proofErr w:type="spellStart"/>
      <w:r>
        <w:t>softmax</w:t>
      </w:r>
      <w:proofErr w:type="spellEnd"/>
      <w:r>
        <w:t xml:space="preserve"> functions are equal to </w:t>
      </w:r>
      <w:r w:rsidR="00BA0E30">
        <w:t xml:space="preserve">the </w:t>
      </w:r>
      <w:r>
        <w:t xml:space="preserve">number of classes. Since the convolutional layers are limited and there </w:t>
      </w:r>
      <w:r>
        <w:lastRenderedPageBreak/>
        <w:t>is a</w:t>
      </w:r>
      <w:r w:rsidR="00BA0E30">
        <w:t>n</w:t>
      </w:r>
      <w:r>
        <w:t xml:space="preserve"> FC layer instead of GAP, the transferability of the network is not possible. It means that if the </w:t>
      </w:r>
      <w:r w:rsidR="00BA0E30">
        <w:t>duration</w:t>
      </w:r>
      <w:r>
        <w:t xml:space="preserve"> of input increases, the network needs to be retrained.</w:t>
      </w:r>
    </w:p>
    <w:p w14:paraId="319BF479" w14:textId="4A3BD3A4" w:rsidR="00740CA8" w:rsidRDefault="00740CA8" w:rsidP="00BA0E30">
      <w:r>
        <w:t>t-</w:t>
      </w:r>
      <w:proofErr w:type="spellStart"/>
      <w:r>
        <w:t>LeNet</w:t>
      </w:r>
      <w:proofErr w:type="spellEnd"/>
      <w:r>
        <w:t xml:space="preserve"> uses data augmentation to prevent overfitting. In their work, they have used WS and Window Warping (WW) for data augmentation. </w:t>
      </w:r>
      <w:proofErr w:type="gramStart"/>
      <w:r>
        <w:t>Similar to</w:t>
      </w:r>
      <w:proofErr w:type="gramEnd"/>
      <w:r>
        <w:t xml:space="preserve"> MCNN, since they use WS, voting for final detection is necessary.</w:t>
      </w:r>
    </w:p>
    <w:p w14:paraId="38B508D4" w14:textId="67E8850C" w:rsidR="001339A3" w:rsidRDefault="001339A3" w:rsidP="00A91722">
      <w:pPr>
        <w:pStyle w:val="Heading2"/>
      </w:pPr>
      <w:bookmarkStart w:id="36" w:name="_Ref56357873"/>
      <w:bookmarkStart w:id="37" w:name="section_03_03"/>
      <w:r>
        <w:t>Echo State Networks</w:t>
      </w:r>
      <w:r w:rsidR="003B2892">
        <w:t xml:space="preserve"> (ESN)</w:t>
      </w:r>
      <w:bookmarkEnd w:id="36"/>
    </w:p>
    <w:bookmarkEnd w:id="37"/>
    <w:p w14:paraId="696A9F21" w14:textId="66B73DA3" w:rsidR="00F665C4" w:rsidRDefault="00F665C4" w:rsidP="00353220">
      <w:r>
        <w:t>Recurrent Neural Network (RNN) is one of the old version</w:t>
      </w:r>
      <w:r w:rsidR="00B01DF6">
        <w:t>s</w:t>
      </w:r>
      <w:r>
        <w:t xml:space="preserve"> of neural network</w:t>
      </w:r>
      <w:r w:rsidR="00B01DF6">
        <w:t>s</w:t>
      </w:r>
      <w:r>
        <w:t xml:space="preserve"> that ha</w:t>
      </w:r>
      <w:r w:rsidR="00B01DF6">
        <w:t>ve</w:t>
      </w:r>
      <w:r>
        <w:t xml:space="preserve"> been specifically designed for time</w:t>
      </w:r>
      <w:r w:rsidR="00BA0E30">
        <w:t>-</w:t>
      </w:r>
      <w:r w:rsidR="00007269">
        <w:t xml:space="preserve">series regression and classification. When it was first introduced, it was </w:t>
      </w:r>
      <w:proofErr w:type="gramStart"/>
      <w:r w:rsidR="00007269">
        <w:t>similar to</w:t>
      </w:r>
      <w:proofErr w:type="gramEnd"/>
      <w:r w:rsidR="00007269">
        <w:t xml:space="preserve"> linear regression, but with the advancement of computation abilities, the nonlinearit</w:t>
      </w:r>
      <w:r w:rsidR="00B01DF6">
        <w:t>ies were</w:t>
      </w:r>
      <w:r w:rsidR="00007269">
        <w:t xml:space="preserve"> added to it by nonlinear functions. Unfortunately, RNNs suffer from vanishing gradients </w:t>
      </w:r>
      <w:r w:rsidR="00B01DF6">
        <w:t>during</w:t>
      </w:r>
      <w:r w:rsidR="00007269">
        <w:t xml:space="preserve"> </w:t>
      </w:r>
      <w:r w:rsidR="00B01DF6">
        <w:t xml:space="preserve">the </w:t>
      </w:r>
      <w:r w:rsidR="00007269">
        <w:t>training</w:t>
      </w:r>
      <w:r w:rsidR="00B01DF6">
        <w:t xml:space="preserve"> process,</w:t>
      </w:r>
      <w:r w:rsidR="00007269">
        <w:t xml:space="preserve"> therefore it is very hard to train them properly and many researche</w:t>
      </w:r>
      <w:r w:rsidR="007B36BB">
        <w:t>r</w:t>
      </w:r>
      <w:r w:rsidR="00007269">
        <w:t xml:space="preserve">s avoid </w:t>
      </w:r>
      <w:r w:rsidR="00B01DF6">
        <w:t>using</w:t>
      </w:r>
      <w:r w:rsidR="00007269">
        <w:t xml:space="preserve"> them. But it should be mentioned that in theory</w:t>
      </w:r>
      <w:r w:rsidR="00B01DF6">
        <w:t>,</w:t>
      </w:r>
      <w:r w:rsidR="00007269">
        <w:t xml:space="preserve"> these networks should work fine if the weights can be found properly.</w:t>
      </w:r>
    </w:p>
    <w:p w14:paraId="36C704D5" w14:textId="333F406A" w:rsidR="00F665C4" w:rsidRDefault="00007269" w:rsidP="00353220">
      <w:r>
        <w:rPr>
          <w:noProof/>
        </w:rPr>
        <w:t xml:space="preserve">Several branches were produced from RNNs. Echo State Networks (ESN) </w:t>
      </w:r>
      <w:r w:rsidR="00CA7946">
        <w:rPr>
          <w:noProof/>
        </w:rPr>
        <w:t>is</w:t>
      </w:r>
      <w:r>
        <w:rPr>
          <w:noProof/>
        </w:rPr>
        <w:t xml:space="preserve"> one of them which are designed to mitigate the vanishing gradient problem in RNN by eliminating the need to compute the gradient for the hidden layers. These hidden layers are initialized randomly and constitute the reservoir. The reservoir</w:t>
      </w:r>
      <w:r w:rsidR="00CA7946">
        <w:rPr>
          <w:noProof/>
        </w:rPr>
        <w:t>, a sparsely connected random RNN,</w:t>
      </w:r>
      <w:r>
        <w:rPr>
          <w:noProof/>
        </w:rPr>
        <w:t xml:space="preserve"> is the core of an ESN.</w:t>
      </w:r>
      <w:r w:rsidR="000643D3">
        <w:rPr>
          <w:noProof/>
        </w:rPr>
        <w:t xml:space="preserve"> </w:t>
      </w:r>
      <w:r w:rsidR="00977F6E">
        <w:rPr>
          <w:noProof/>
        </w:rPr>
        <w:t>N</w:t>
      </w:r>
      <w:r w:rsidR="000643D3">
        <w:rPr>
          <w:noProof/>
        </w:rPr>
        <w:t>euron</w:t>
      </w:r>
      <w:r w:rsidR="00977F6E">
        <w:rPr>
          <w:noProof/>
        </w:rPr>
        <w:t>s</w:t>
      </w:r>
      <w:r w:rsidR="000643D3">
        <w:rPr>
          <w:noProof/>
        </w:rPr>
        <w:t xml:space="preserve"> in the reservoir </w:t>
      </w:r>
      <w:r w:rsidR="00977F6E">
        <w:rPr>
          <w:noProof/>
        </w:rPr>
        <w:t>have</w:t>
      </w:r>
      <w:r w:rsidR="000643D3">
        <w:rPr>
          <w:noProof/>
        </w:rPr>
        <w:t xml:space="preserve"> </w:t>
      </w:r>
      <w:r w:rsidR="00CA7946">
        <w:rPr>
          <w:noProof/>
        </w:rPr>
        <w:t>their</w:t>
      </w:r>
      <w:r w:rsidR="000643D3">
        <w:rPr>
          <w:noProof/>
        </w:rPr>
        <w:t xml:space="preserve"> nonlinear activation </w:t>
      </w:r>
      <w:r w:rsidR="00977F6E">
        <w:rPr>
          <w:noProof/>
        </w:rPr>
        <w:t>and t</w:t>
      </w:r>
      <w:r w:rsidR="000643D3">
        <w:rPr>
          <w:noProof/>
        </w:rPr>
        <w:t xml:space="preserve">he inter-connected weights inside the reservoir and the </w:t>
      </w:r>
      <w:r w:rsidR="00977F6E">
        <w:rPr>
          <w:noProof/>
        </w:rPr>
        <w:t xml:space="preserve">input weights are not learned via gradient descent. The only weights which will be optimized are output weights with a learning </w:t>
      </w:r>
      <w:r w:rsidR="00CA7946">
        <w:rPr>
          <w:noProof/>
        </w:rPr>
        <mc:AlternateContent>
          <mc:Choice Requires="wps">
            <w:drawing>
              <wp:anchor distT="0" distB="91440" distL="114300" distR="114300" simplePos="0" relativeHeight="251670528" behindDoc="0" locked="0" layoutInCell="1" allowOverlap="1" wp14:anchorId="202F1663" wp14:editId="0336DDB7">
                <wp:simplePos x="0" y="0"/>
                <wp:positionH relativeFrom="margin">
                  <wp:posOffset>0</wp:posOffset>
                </wp:positionH>
                <wp:positionV relativeFrom="paragraph">
                  <wp:posOffset>1126490</wp:posOffset>
                </wp:positionV>
                <wp:extent cx="5943600" cy="2011680"/>
                <wp:effectExtent l="0" t="0" r="0" b="7620"/>
                <wp:wrapTopAndBottom/>
                <wp:docPr id="11" name="Text Box 11"/>
                <wp:cNvGraphicFramePr/>
                <a:graphic xmlns:a="http://schemas.openxmlformats.org/drawingml/2006/main">
                  <a:graphicData uri="http://schemas.microsoft.com/office/word/2010/wordprocessingShape">
                    <wps:wsp>
                      <wps:cNvSpPr txBox="1"/>
                      <wps:spPr>
                        <a:xfrm>
                          <a:off x="0" y="0"/>
                          <a:ext cx="5943600" cy="2011680"/>
                        </a:xfrm>
                        <a:prstGeom prst="rect">
                          <a:avLst/>
                        </a:prstGeom>
                        <a:solidFill>
                          <a:schemeClr val="lt1"/>
                        </a:solidFill>
                        <a:ln w="6350">
                          <a:noFill/>
                        </a:ln>
                      </wps:spPr>
                      <wps:txbx>
                        <w:txbxContent>
                          <w:p w14:paraId="6CEA6BC2" w14:textId="039F822D" w:rsidR="002D38DB" w:rsidRDefault="002D38DB" w:rsidP="00A10198">
                            <w:pPr>
                              <w:jc w:val="center"/>
                            </w:pPr>
                            <w:r>
                              <w:rPr>
                                <w:noProof/>
                              </w:rPr>
                              <w:drawing>
                                <wp:inline distT="0" distB="0" distL="0" distR="0" wp14:anchorId="057A3DFD" wp14:editId="1B97FB0B">
                                  <wp:extent cx="4827899" cy="16459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7899" cy="1645920"/>
                                          </a:xfrm>
                                          <a:prstGeom prst="rect">
                                            <a:avLst/>
                                          </a:prstGeom>
                                        </pic:spPr>
                                      </pic:pic>
                                    </a:graphicData>
                                  </a:graphic>
                                </wp:inline>
                              </w:drawing>
                            </w:r>
                          </w:p>
                          <w:p w14:paraId="7834F3D9" w14:textId="46ABFA14" w:rsidR="002D38DB" w:rsidRPr="00243E7C" w:rsidRDefault="002D38DB" w:rsidP="00A10198">
                            <w:pPr>
                              <w:pStyle w:val="Caption"/>
                            </w:pPr>
                            <w:bookmarkStart w:id="38" w:name="_Ref53074877"/>
                            <w:r>
                              <w:t xml:space="preserve">Figure </w:t>
                            </w:r>
                            <w:fldSimple w:instr=" SEQ Figure \* ARABIC ">
                              <w:r w:rsidR="006A007D">
                                <w:rPr>
                                  <w:noProof/>
                                </w:rPr>
                                <w:t>5</w:t>
                              </w:r>
                            </w:fldSimple>
                            <w:bookmarkEnd w:id="38"/>
                            <w:r>
                              <w:t>.</w:t>
                            </w:r>
                            <w:r>
                              <w:rPr>
                                <w:noProof/>
                              </w:rPr>
                              <w:t xml:space="preserve"> Echo State Network (ESN)</w:t>
                            </w:r>
                          </w:p>
                          <w:p w14:paraId="227BCE22" w14:textId="77777777" w:rsidR="002D38DB" w:rsidRDefault="002D38DB" w:rsidP="00A1019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F1663" id="Text Box 11" o:spid="_x0000_s1031" type="#_x0000_t202" style="position:absolute;left:0;text-align:left;margin-left:0;margin-top:88.7pt;width:468pt;height:158.4pt;z-index:251670528;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" fillcolor="white [3201]" stroked="f" strokeweight=".5pt">
                <v:textbox inset="0,0,0,0">
                  <w:txbxContent>
                    <w:p w14:paraId="6CEA6BC2" w14:textId="039F822D" w:rsidR="002D38DB" w:rsidRDefault="002D38DB" w:rsidP="00A10198">
                      <w:pPr>
                        <w:jc w:val="center"/>
                      </w:pPr>
                      <w:r>
                        <w:rPr>
                          <w:noProof/>
                        </w:rPr>
                        <w:drawing>
                          <wp:inline distT="0" distB="0" distL="0" distR="0" wp14:anchorId="057A3DFD" wp14:editId="1B97FB0B">
                            <wp:extent cx="4827899" cy="16459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7899" cy="1645920"/>
                                    </a:xfrm>
                                    <a:prstGeom prst="rect">
                                      <a:avLst/>
                                    </a:prstGeom>
                                  </pic:spPr>
                                </pic:pic>
                              </a:graphicData>
                            </a:graphic>
                          </wp:inline>
                        </w:drawing>
                      </w:r>
                    </w:p>
                    <w:p w14:paraId="7834F3D9" w14:textId="46ABFA14" w:rsidR="002D38DB" w:rsidRPr="00243E7C" w:rsidRDefault="002D38DB" w:rsidP="00A10198">
                      <w:pPr>
                        <w:pStyle w:val="Caption"/>
                      </w:pPr>
                      <w:bookmarkStart w:id="39" w:name="_Ref53074877"/>
                      <w:r>
                        <w:t xml:space="preserve">Figure </w:t>
                      </w:r>
                      <w:fldSimple w:instr=" SEQ Figure \* ARABIC ">
                        <w:r w:rsidR="006A007D">
                          <w:rPr>
                            <w:noProof/>
                          </w:rPr>
                          <w:t>5</w:t>
                        </w:r>
                      </w:fldSimple>
                      <w:bookmarkEnd w:id="39"/>
                      <w:r>
                        <w:t>.</w:t>
                      </w:r>
                      <w:r>
                        <w:rPr>
                          <w:noProof/>
                        </w:rPr>
                        <w:t xml:space="preserve"> Echo State Network (ESN)</w:t>
                      </w:r>
                    </w:p>
                    <w:p w14:paraId="227BCE22" w14:textId="77777777" w:rsidR="002D38DB" w:rsidRDefault="002D38DB" w:rsidP="00A10198"/>
                  </w:txbxContent>
                </v:textbox>
                <w10:wrap type="topAndBottom" anchorx="margin"/>
              </v:shape>
            </w:pict>
          </mc:Fallback>
        </mc:AlternateContent>
      </w:r>
      <w:r w:rsidR="00977F6E">
        <w:rPr>
          <w:noProof/>
        </w:rPr>
        <w:t>algorithm (</w:t>
      </w:r>
      <w:r w:rsidR="005F5DA3">
        <w:rPr>
          <w:noProof/>
        </w:rPr>
        <w:fldChar w:fldCharType="begin"/>
      </w:r>
      <w:r w:rsidR="005F5DA3">
        <w:rPr>
          <w:noProof/>
        </w:rPr>
        <w:instrText xml:space="preserve"> REF _Ref53074877 </w:instrText>
      </w:r>
      <w:r w:rsidR="005F5DA3">
        <w:rPr>
          <w:noProof/>
        </w:rPr>
        <w:fldChar w:fldCharType="separate"/>
      </w:r>
      <w:r w:rsidR="006A007D">
        <w:t xml:space="preserve">Figure </w:t>
      </w:r>
      <w:r w:rsidR="006A007D">
        <w:rPr>
          <w:noProof/>
        </w:rPr>
        <w:t>5</w:t>
      </w:r>
      <w:r w:rsidR="005F5DA3">
        <w:rPr>
          <w:noProof/>
        </w:rPr>
        <w:fldChar w:fldCharType="end"/>
      </w:r>
      <w:r w:rsidR="00977F6E">
        <w:rPr>
          <w:noProof/>
        </w:rPr>
        <w:t>).</w:t>
      </w:r>
    </w:p>
    <w:p w14:paraId="6A9E800D" w14:textId="5D9F641F" w:rsidR="00977F6E" w:rsidRDefault="0022193D" w:rsidP="00353220">
      <w:fldSimple w:instr=" REF _Ref53074877 ">
        <w:r w:rsidR="006A007D">
          <w:t xml:space="preserve">Figure </w:t>
        </w:r>
        <w:r w:rsidR="006A007D">
          <w:rPr>
            <w:noProof/>
          </w:rPr>
          <w:t>5</w:t>
        </w:r>
      </w:fldSimple>
      <w:r w:rsidR="00995B98">
        <w:t xml:space="preserve"> shows the diagram of an ESN. The common important parameters are the input dimension </w:t>
      </w:r>
      <w:r w:rsidR="00995B98" w:rsidRPr="0085655E">
        <w:rPr>
          <w:i/>
          <w:iCs/>
        </w:rPr>
        <w:t>M</w:t>
      </w:r>
      <w:r w:rsidR="00995B98">
        <w:t xml:space="preserve">, neurons in the reservoir </w:t>
      </w:r>
      <w:r w:rsidR="00995B98" w:rsidRPr="0085655E">
        <w:rPr>
          <w:i/>
          <w:iCs/>
        </w:rPr>
        <w:t>N</w:t>
      </w:r>
      <w:r w:rsidR="00995B98" w:rsidRPr="0085655E">
        <w:rPr>
          <w:i/>
          <w:iCs/>
          <w:vertAlign w:val="subscript"/>
        </w:rPr>
        <w:t>r</w:t>
      </w:r>
      <w:r w:rsidR="00995B98">
        <w:t xml:space="preserve">, and output dimension </w:t>
      </w:r>
      <w:r w:rsidR="00995B98" w:rsidRPr="0085655E">
        <w:rPr>
          <w:i/>
          <w:iCs/>
        </w:rPr>
        <w:t>K</w:t>
      </w:r>
      <w:r w:rsidR="00995B98">
        <w:t xml:space="preserve"> which is equal to the number of classes. If </w:t>
      </w:r>
      <m:oMath>
        <m:r>
          <w:rPr>
            <w:rFonts w:ascii="Cambria Math" w:hAnsi="Cambria Math"/>
          </w:rPr>
          <m:t>X(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995B98">
        <w:t xml:space="preserve">, </w:t>
      </w:r>
      <m:oMath>
        <m:r>
          <w:rPr>
            <w:rFonts w:ascii="Cambria Math" w:hAnsi="Cambria Math"/>
          </w:rPr>
          <m:t>I(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r</m:t>
                </m:r>
              </m:sub>
            </m:sSub>
          </m:sup>
        </m:sSup>
      </m:oMath>
      <w:r w:rsidR="00995B98">
        <w:t xml:space="preserve">, and </w:t>
      </w:r>
      <m:oMath>
        <m:acc>
          <m:accPr>
            <m:ctrlPr>
              <w:rPr>
                <w:rFonts w:ascii="Cambria Math" w:hAnsi="Cambria Math"/>
                <w:i/>
              </w:rPr>
            </m:ctrlPr>
          </m:accPr>
          <m:e>
            <m:r>
              <w:rPr>
                <w:rFonts w:ascii="Cambria Math" w:hAnsi="Cambria Math"/>
              </w:rPr>
              <m:t>Y</m:t>
            </m:r>
          </m:e>
        </m:acc>
        <m:r>
          <w:rPr>
            <w:rFonts w:ascii="Cambria Math" w:hAnsi="Cambria Math"/>
          </w:rPr>
          <m:t>(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oMath>
      <w:r w:rsidR="00995B98">
        <w:t xml:space="preserve"> denote the vectors of the M-dimensional input, the internal (or hidden) state</w:t>
      </w:r>
      <w:r w:rsidR="007604FF">
        <w:t>,</w:t>
      </w:r>
      <w:r w:rsidR="00995B98">
        <w:t xml:space="preserve"> and the output unit activity for time t, respectively, then </w:t>
      </w:r>
      <m:oMath>
        <m:sSub>
          <m:sSubPr>
            <m:ctrlPr>
              <w:rPr>
                <w:rFonts w:ascii="Cambria Math" w:hAnsi="Cambria Math"/>
                <w:i/>
              </w:rPr>
            </m:ctrlPr>
          </m:sSubPr>
          <m:e>
            <m:r>
              <w:rPr>
                <w:rFonts w:ascii="Cambria Math" w:hAnsi="Cambria Math"/>
              </w:rPr>
              <m:t>W</m:t>
            </m:r>
          </m:e>
          <m:sub>
            <m:r>
              <w:rPr>
                <w:rFonts w:ascii="Cambria Math" w:hAnsi="Cambria Math"/>
              </w:rPr>
              <m:t>in</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M</m:t>
            </m:r>
          </m:sup>
        </m:sSup>
      </m:oMath>
      <w:r w:rsidR="00995B98">
        <w:t xml:space="preserve">, </w:t>
      </w:r>
      <m:oMath>
        <m:r>
          <w:rPr>
            <w:rFonts w:ascii="Cambria Math" w:hAnsi="Cambria Math"/>
          </w:rPr>
          <m:t>W∈</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sup>
        </m:sSup>
      </m:oMath>
      <w:r w:rsidR="00995B98">
        <w:t xml:space="preserve">, and </w:t>
      </w:r>
      <m:oMath>
        <m:sSub>
          <m:sSubPr>
            <m:ctrlPr>
              <w:rPr>
                <w:rFonts w:ascii="Cambria Math" w:hAnsi="Cambria Math"/>
                <w:i/>
              </w:rPr>
            </m:ctrlPr>
          </m:sSubPr>
          <m:e>
            <m:r>
              <w:rPr>
                <w:rFonts w:ascii="Cambria Math" w:hAnsi="Cambria Math"/>
              </w:rPr>
              <m:t>W</m:t>
            </m:r>
          </m:e>
          <m:sub>
            <m:r>
              <w:rPr>
                <w:rFonts w:ascii="Cambria Math" w:hAnsi="Cambria Math"/>
              </w:rPr>
              <m:t>ou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r</m:t>
                </m:r>
              </m:sub>
            </m:sSub>
          </m:sup>
        </m:sSup>
      </m:oMath>
      <w:r w:rsidR="00995B98">
        <w:t xml:space="preserve"> respectively denote the weight matrices for input, internal connections</w:t>
      </w:r>
      <w:r w:rsidR="007604FF">
        <w:t>,</w:t>
      </w:r>
      <w:r w:rsidR="00995B98">
        <w:t xml:space="preserve"> and output. The internal unit activity </w:t>
      </w:r>
      <w:r w:rsidR="00995B98" w:rsidRPr="007604FF">
        <w:rPr>
          <w:i/>
          <w:iCs/>
        </w:rPr>
        <w:t>I(t)</w:t>
      </w:r>
      <w:r w:rsidR="00995B98">
        <w:t xml:space="preserve"> can be updated by using the internal states at time </w:t>
      </w:r>
      <w:r w:rsidR="00995B98" w:rsidRPr="007604FF">
        <w:rPr>
          <w:i/>
          <w:iCs/>
        </w:rPr>
        <w:t>t-1</w:t>
      </w:r>
      <w:r w:rsidR="00995B98">
        <w:t xml:space="preserve"> and input at time </w:t>
      </w:r>
      <w:r w:rsidR="00995B98" w:rsidRPr="007604FF">
        <w:rPr>
          <w:i/>
          <w:iCs/>
        </w:rPr>
        <w:t>t</w:t>
      </w:r>
      <w:r w:rsidR="00995B98">
        <w:t xml:space="preserve"> with the following equation.</w:t>
      </w:r>
    </w:p>
    <w:p w14:paraId="4C470C8B" w14:textId="7F621120" w:rsidR="00C248FF" w:rsidRPr="00341180" w:rsidRDefault="00C248FF" w:rsidP="00341180">
      <w:pPr>
        <w:tabs>
          <w:tab w:val="right" w:pos="9360"/>
        </w:tabs>
        <w:spacing w:before="120" w:after="120"/>
        <w:ind w:left="360"/>
        <w:rPr>
          <w:rFonts w:asciiTheme="majorBidi" w:hAnsiTheme="majorBidi" w:cstheme="majorBidi"/>
        </w:rPr>
      </w:pPr>
      <m:oMath>
        <m:r>
          <w:rPr>
            <w:rFonts w:ascii="Cambria Math" w:hAnsi="Cambria Math" w:cstheme="majorBidi"/>
          </w:rPr>
          <m:t>I</m:t>
        </m:r>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m:t>
        </m:r>
        <m: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in</m:t>
                </m:r>
              </m:sub>
            </m:sSub>
            <m:r>
              <w:rPr>
                <w:rFonts w:ascii="Cambria Math" w:hAnsi="Cambria Math" w:cstheme="majorBidi"/>
              </w:rPr>
              <m:t>X</m:t>
            </m:r>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m:t>
            </m:r>
            <m:r>
              <w:rPr>
                <w:rFonts w:ascii="Cambria Math" w:hAnsi="Cambria Math" w:cstheme="majorBidi"/>
              </w:rPr>
              <m:t>WI</m:t>
            </m:r>
            <m:d>
              <m:dPr>
                <m:ctrlPr>
                  <w:rPr>
                    <w:rFonts w:ascii="Cambria Math" w:hAnsi="Cambria Math" w:cstheme="majorBidi"/>
                  </w:rPr>
                </m:ctrlPr>
              </m:dPr>
              <m:e>
                <m:r>
                  <w:rPr>
                    <w:rFonts w:ascii="Cambria Math" w:hAnsi="Cambria Math" w:cstheme="majorBidi"/>
                  </w:rPr>
                  <m:t>t</m:t>
                </m:r>
                <m:r>
                  <m:rPr>
                    <m:sty m:val="p"/>
                  </m:rPr>
                  <w:rPr>
                    <w:rFonts w:ascii="Cambria Math" w:hAnsi="Cambria Math" w:cstheme="majorBidi"/>
                  </w:rPr>
                  <m:t>-1</m:t>
                </m:r>
              </m:e>
            </m:d>
          </m:e>
        </m:d>
        <m:r>
          <m:rPr>
            <m:sty m:val="p"/>
          </m:rPr>
          <w:rPr>
            <w:rFonts w:ascii="Cambria Math" w:hAnsi="Cambria Math" w:cstheme="majorBidi"/>
          </w:rPr>
          <m:t xml:space="preserve"> | ∀ </m:t>
        </m:r>
        <m:r>
          <w:rPr>
            <w:rFonts w:ascii="Cambria Math" w:hAnsi="Cambria Math" w:cstheme="majorBidi"/>
          </w:rPr>
          <m:t>t</m:t>
        </m:r>
        <m:r>
          <m:rPr>
            <m:sty m:val="p"/>
          </m:rPr>
          <w:rPr>
            <w:rFonts w:ascii="Cambria Math" w:hAnsi="Cambria Math" w:cstheme="majorBidi"/>
          </w:rPr>
          <m:t xml:space="preserve"> ∈[1, </m:t>
        </m:r>
        <m:r>
          <w:rPr>
            <w:rFonts w:ascii="Cambria Math" w:hAnsi="Cambria Math" w:cstheme="majorBidi"/>
          </w:rPr>
          <m:t>T</m:t>
        </m:r>
        <m:r>
          <m:rPr>
            <m:sty m:val="p"/>
          </m:rPr>
          <w:rPr>
            <w:rFonts w:ascii="Cambria Math" w:hAnsi="Cambria Math" w:cstheme="majorBidi"/>
          </w:rPr>
          <m:t>]</m:t>
        </m:r>
      </m:oMath>
      <w:r w:rsidR="00A908D8" w:rsidRPr="00341180">
        <w:rPr>
          <w:rFonts w:asciiTheme="majorBidi" w:hAnsiTheme="majorBidi" w:cstheme="majorBidi"/>
        </w:rPr>
        <w:tab/>
        <w:t>(8)</w:t>
      </w:r>
    </w:p>
    <w:p w14:paraId="638CFB7A" w14:textId="282D6C49" w:rsidR="004E065F" w:rsidRDefault="00977F6E" w:rsidP="00995B98">
      <w:r>
        <w:t>I</w:t>
      </w:r>
      <w:r w:rsidR="004E065F">
        <w:t xml:space="preserve">n this equation, </w:t>
      </w:r>
      <w:r w:rsidR="004E065F" w:rsidRPr="004E065F">
        <w:rPr>
          <w:i/>
          <w:iCs/>
        </w:rPr>
        <w:t>I(t)</w:t>
      </w:r>
      <w:r w:rsidR="004E065F">
        <w:t xml:space="preserve"> </w:t>
      </w:r>
      <w:proofErr w:type="gramStart"/>
      <w:r w:rsidR="004E065F">
        <w:t>is</w:t>
      </w:r>
      <w:proofErr w:type="gramEnd"/>
      <w:r w:rsidR="004E065F">
        <w:t xml:space="preserve"> the internal unit activity at time t which is recursively updated from </w:t>
      </w:r>
      <w:r w:rsidR="004E065F" w:rsidRPr="004E065F">
        <w:rPr>
          <w:i/>
          <w:iCs/>
        </w:rPr>
        <w:t>I(t-1)</w:t>
      </w:r>
      <w:r w:rsidR="004E065F">
        <w:t xml:space="preserve"> and current input by a nonlinear operation </w:t>
      </w:r>
      <w:r w:rsidR="004E065F" w:rsidRPr="004E065F">
        <w:rPr>
          <w:i/>
          <w:iCs/>
        </w:rPr>
        <w:t>f</w:t>
      </w:r>
      <w:r w:rsidR="004E065F">
        <w:t xml:space="preserve">. Input weights </w:t>
      </w:r>
      <w:r w:rsidR="004E065F" w:rsidRPr="004E065F">
        <w:rPr>
          <w:i/>
          <w:iCs/>
        </w:rPr>
        <w:t>W</w:t>
      </w:r>
      <w:r w:rsidR="004E065F" w:rsidRPr="004E065F">
        <w:rPr>
          <w:i/>
          <w:iCs/>
          <w:vertAlign w:val="subscript"/>
        </w:rPr>
        <w:t>in</w:t>
      </w:r>
      <w:r w:rsidR="004E065F">
        <w:t xml:space="preserve"> is equal to the size of </w:t>
      </w:r>
      <w:r w:rsidR="007604FF">
        <w:t xml:space="preserve">the </w:t>
      </w:r>
      <w:r w:rsidR="004E065F">
        <w:t xml:space="preserve">input time series. </w:t>
      </w:r>
      <w:r w:rsidR="004E065F" w:rsidRPr="00312DE6">
        <w:rPr>
          <w:i/>
          <w:iCs/>
        </w:rPr>
        <w:t>W</w:t>
      </w:r>
      <w:r w:rsidR="004E065F">
        <w:t xml:space="preserve"> size is proportional to the number of neurons in</w:t>
      </w:r>
      <w:r w:rsidR="007604FF">
        <w:t xml:space="preserve"> the</w:t>
      </w:r>
      <w:r w:rsidR="004E065F">
        <w:t xml:space="preserve"> reservoir.</w:t>
      </w:r>
      <w:r w:rsidR="00995B98">
        <w:t xml:space="preserve"> </w:t>
      </w:r>
      <w:r w:rsidR="004E065F">
        <w:t xml:space="preserve">Finally, the output of </w:t>
      </w:r>
      <w:r w:rsidR="007604FF">
        <w:t xml:space="preserve">the </w:t>
      </w:r>
      <w:r w:rsidR="004E065F">
        <w:t>ESN will be determined as follows.</w:t>
      </w:r>
    </w:p>
    <w:p w14:paraId="57973CA7" w14:textId="186034B4" w:rsidR="00C248FF" w:rsidRPr="00341180" w:rsidRDefault="0004747C" w:rsidP="00341180">
      <w:pPr>
        <w:tabs>
          <w:tab w:val="right" w:pos="9360"/>
        </w:tabs>
        <w:spacing w:before="120" w:after="120"/>
        <w:ind w:left="360"/>
        <w:rPr>
          <w:rFonts w:asciiTheme="majorBidi" w:hAnsiTheme="majorBidi" w:cstheme="majorBidi"/>
        </w:rPr>
      </w:pPr>
      <m:oMath>
        <m:acc>
          <m:accPr>
            <m:ctrlPr>
              <w:rPr>
                <w:rFonts w:ascii="Cambria Math" w:hAnsi="Cambria Math" w:cstheme="majorBidi"/>
              </w:rPr>
            </m:ctrlPr>
          </m:accPr>
          <m:e>
            <m:r>
              <w:rPr>
                <w:rFonts w:ascii="Cambria Math" w:hAnsi="Cambria Math" w:cstheme="majorBidi"/>
              </w:rPr>
              <m:t>Y</m:t>
            </m:r>
          </m:e>
        </m:acc>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out</m:t>
            </m:r>
          </m:sub>
        </m:sSub>
        <m:r>
          <w:rPr>
            <w:rFonts w:ascii="Cambria Math" w:hAnsi="Cambria Math" w:cstheme="majorBidi"/>
          </w:rPr>
          <m:t>I</m:t>
        </m:r>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oMath>
      <w:r w:rsidR="00A908D8" w:rsidRPr="00341180">
        <w:rPr>
          <w:rFonts w:asciiTheme="majorBidi" w:hAnsiTheme="majorBidi" w:cstheme="majorBidi"/>
        </w:rPr>
        <w:tab/>
        <w:t>(9)</w:t>
      </w:r>
    </w:p>
    <w:p w14:paraId="45A90636" w14:textId="66BCE6E8" w:rsidR="00740CA8" w:rsidRDefault="00447F6F" w:rsidP="007621A8">
      <w:r>
        <w:lastRenderedPageBreak/>
        <w:t>The initial values of neurons in</w:t>
      </w:r>
      <w:r w:rsidR="007604FF">
        <w:t xml:space="preserve"> the</w:t>
      </w:r>
      <w:r>
        <w:t xml:space="preserve"> reservoir </w:t>
      </w:r>
      <w:r w:rsidR="007604FF">
        <w:t>are</w:t>
      </w:r>
      <w:r>
        <w:t xml:space="preserve"> important and usually restricted by a pre-determined hyperparameter that is called the spectral radius. </w:t>
      </w:r>
      <w:r w:rsidR="00995B98">
        <w:t xml:space="preserve">This parameter will be discussed in more detail </w:t>
      </w:r>
      <w:r w:rsidR="007604FF">
        <w:t>in</w:t>
      </w:r>
      <w:r w:rsidR="00995B98">
        <w:t xml:space="preserve"> the </w:t>
      </w:r>
      <w:r>
        <w:t>next</w:t>
      </w:r>
      <w:r w:rsidR="00995B98">
        <w:t xml:space="preserve"> section</w:t>
      </w:r>
      <w:r>
        <w:t>s</w:t>
      </w:r>
      <w:r w:rsidR="00995B98">
        <w:t xml:space="preserve"> of this review.</w:t>
      </w:r>
    </w:p>
    <w:p w14:paraId="4E0F3723" w14:textId="1429992B" w:rsidR="00740CA8" w:rsidRDefault="00740CA8" w:rsidP="00740CA8">
      <w:r>
        <w:t xml:space="preserve">Time Warping Invariant Echo State Network (TWIESN) is </w:t>
      </w:r>
      <w:r w:rsidR="007621A8">
        <w:t>a</w:t>
      </w:r>
      <w:r>
        <w:t xml:space="preserve"> non-convolutional recurrent network that has been used in this study. </w:t>
      </w:r>
      <w:proofErr w:type="spellStart"/>
      <w:r>
        <w:t>Tanisaro</w:t>
      </w:r>
      <w:proofErr w:type="spellEnd"/>
      <w:r>
        <w:t xml:space="preserve"> et al. (2017)</w:t>
      </w:r>
      <w:r w:rsidRPr="00636448">
        <w:t xml:space="preserve"> </w:t>
      </w:r>
      <w:r>
        <w:t>extent the usage of ESNs which were originally used for time</w:t>
      </w:r>
      <w:r w:rsidR="007621A8">
        <w:t>-</w:t>
      </w:r>
      <w:r>
        <w:t>series forecasting to directly accept time series and output a probability distribution over the classes.</w:t>
      </w:r>
    </w:p>
    <w:p w14:paraId="38C3105F" w14:textId="4AD41EDB" w:rsidR="00740CA8" w:rsidRDefault="007621A8" w:rsidP="00740CA8">
      <w:r>
        <w:t>T</w:t>
      </w:r>
      <w:r w:rsidR="00740CA8">
        <w:t xml:space="preserve">he reservoir in ESN is used to project the elements of time series to </w:t>
      </w:r>
      <w:r>
        <w:t xml:space="preserve">a </w:t>
      </w:r>
      <w:r w:rsidR="00740CA8">
        <w:t xml:space="preserve">higher dimension space. Thus, the elements of </w:t>
      </w:r>
      <w:r>
        <w:t xml:space="preserve">the </w:t>
      </w:r>
      <w:r w:rsidR="00740CA8">
        <w:t>univariate time</w:t>
      </w:r>
      <w:r>
        <w:t>-</w:t>
      </w:r>
      <w:r w:rsidR="00740CA8">
        <w:t xml:space="preserve">series will be combined in a complete nonlinear manner to a higher dimension because of </w:t>
      </w:r>
      <w:r>
        <w:t xml:space="preserve">the </w:t>
      </w:r>
      <w:r w:rsidR="00740CA8">
        <w:t>reservoir. Then th</w:t>
      </w:r>
      <w:r>
        <w:t>ese</w:t>
      </w:r>
      <w:r w:rsidR="00740CA8">
        <w:t xml:space="preserve"> highly nonlinear features are fed to a Ridge classifier to predict the class of each time</w:t>
      </w:r>
      <w:r>
        <w:t>-</w:t>
      </w:r>
      <w:r w:rsidR="00740CA8">
        <w:t>series.</w:t>
      </w:r>
    </w:p>
    <w:p w14:paraId="0272BF61" w14:textId="3B664EBB" w:rsidR="00740CA8" w:rsidRDefault="00740CA8" w:rsidP="007621A8">
      <w:r>
        <w:t xml:space="preserve">In ESNs, as we will talk about it more in </w:t>
      </w:r>
      <w:r w:rsidR="007621A8">
        <w:t xml:space="preserve">the </w:t>
      </w:r>
      <w:r>
        <w:t xml:space="preserve">unsupervised section, three parameters need to be </w:t>
      </w:r>
      <w:proofErr w:type="gramStart"/>
      <w:r>
        <w:t>optimized;</w:t>
      </w:r>
      <w:proofErr w:type="gramEnd"/>
      <w:r>
        <w:t xml:space="preserve"> the reservoir’s size, sparsity</w:t>
      </w:r>
      <w:r w:rsidR="007621A8">
        <w:t>,</w:t>
      </w:r>
      <w:r>
        <w:t xml:space="preserve"> and spectral radius. For comparison purposes, these parameters are optimized on </w:t>
      </w:r>
      <w:r w:rsidR="007621A8">
        <w:t xml:space="preserve">the </w:t>
      </w:r>
      <w:r>
        <w:t>dataset</w:t>
      </w:r>
      <w:r w:rsidR="007621A8">
        <w:t>,</w:t>
      </w:r>
      <w:r>
        <w:t xml:space="preserve"> and then ESN has been put in competition with other classifiers.</w:t>
      </w:r>
    </w:p>
    <w:p w14:paraId="79A2BF56" w14:textId="2287C7E6" w:rsidR="00B1558C" w:rsidRDefault="00B1558C" w:rsidP="00A91722">
      <w:pPr>
        <w:pStyle w:val="Heading2"/>
      </w:pPr>
      <w:bookmarkStart w:id="40" w:name="_Ref56357908"/>
      <w:bookmarkStart w:id="41" w:name="section_05_04"/>
      <w:r>
        <w:t>Encoder</w:t>
      </w:r>
      <w:bookmarkEnd w:id="40"/>
    </w:p>
    <w:bookmarkEnd w:id="41"/>
    <w:p w14:paraId="3ABE1209" w14:textId="67F184CE" w:rsidR="00862DF6" w:rsidRDefault="00791300" w:rsidP="00353220">
      <w:r>
        <w:t xml:space="preserve">If the last layer of FCN which is a GAP layer is replaced with </w:t>
      </w:r>
      <w:r w:rsidR="007621A8">
        <w:t xml:space="preserve">an </w:t>
      </w:r>
      <w:r>
        <w:t>attention layer, then Encoder will be made</w:t>
      </w:r>
      <w:r w:rsidR="00534B2E">
        <w:t xml:space="preserve"> </w:t>
      </w:r>
      <w:r w:rsidR="00534B2E" w:rsidRPr="00534B2E">
        <w:t>(</w:t>
      </w:r>
      <w:proofErr w:type="spellStart"/>
      <w:r w:rsidR="00534B2E" w:rsidRPr="00534B2E">
        <w:t>Serrà</w:t>
      </w:r>
      <w:proofErr w:type="spellEnd"/>
      <w:r w:rsidR="00534B2E" w:rsidRPr="00534B2E">
        <w:t xml:space="preserve"> et al., 2018)</w:t>
      </w:r>
      <w:r>
        <w:t>.</w:t>
      </w:r>
      <w:r w:rsidR="003E4725">
        <w:t xml:space="preserve"> Two variants of encoder proposed by Serra et al.; the first one was </w:t>
      </w:r>
      <w:r w:rsidR="007621A8">
        <w:t xml:space="preserve">an </w:t>
      </w:r>
      <w:r w:rsidR="003E4725">
        <w:t>end-to-end approach while the second one is pre-train the same architecture on a source dataset and then fine-tune it on the target dataset. The second approach reached better accuracy because of transfer learning.</w:t>
      </w:r>
    </w:p>
    <w:p w14:paraId="3FD7701A" w14:textId="2D3E6265" w:rsidR="00E20D3F" w:rsidRDefault="003E4725" w:rsidP="00353220">
      <w:r>
        <w:t xml:space="preserve">In general, all approaches that can work with variable time series lengths can benefit from transfer learning. Since using transfer learning </w:t>
      </w:r>
      <w:r w:rsidR="007621A8">
        <w:t xml:space="preserve">needs very large </w:t>
      </w:r>
      <w:r>
        <w:t xml:space="preserve">datasets </w:t>
      </w:r>
      <w:r w:rsidR="007621A8">
        <w:t>and it is not available yet</w:t>
      </w:r>
      <w:r>
        <w:t xml:space="preserve">, then here just the first approach will be </w:t>
      </w:r>
      <w:proofErr w:type="gramStart"/>
      <w:r>
        <w:t>used</w:t>
      </w:r>
      <w:proofErr w:type="gramEnd"/>
      <w:r>
        <w:t xml:space="preserve"> and transfer learning can be rem</w:t>
      </w:r>
      <w:r w:rsidR="007621A8">
        <w:t>a</w:t>
      </w:r>
      <w:r>
        <w:t>ined for researchers to better tune their networks.</w:t>
      </w:r>
    </w:p>
    <w:p w14:paraId="6B5CA874" w14:textId="1D8DDEA8" w:rsidR="00862DF6" w:rsidRDefault="00971EF5" w:rsidP="00353220">
      <w:r>
        <w:t xml:space="preserve">In addition to replacing the GAP layer with attention layer, three more consideration exists from FCN; (1) The </w:t>
      </w:r>
      <w:proofErr w:type="spellStart"/>
      <w:r>
        <w:t>PReLU</w:t>
      </w:r>
      <w:proofErr w:type="spellEnd"/>
      <w:r>
        <w:t xml:space="preserve"> activation has been used instead of </w:t>
      </w:r>
      <w:proofErr w:type="spellStart"/>
      <w:r>
        <w:t>ReLU</w:t>
      </w:r>
      <w:proofErr w:type="spellEnd"/>
      <w:r>
        <w:t xml:space="preserve">. This facilitates </w:t>
      </w:r>
      <w:r w:rsidR="007621A8">
        <w:t xml:space="preserve">the </w:t>
      </w:r>
      <w:r>
        <w:t xml:space="preserve">learning of </w:t>
      </w:r>
      <w:r w:rsidR="007621A8">
        <w:t xml:space="preserve">the </w:t>
      </w:r>
      <w:r>
        <w:t xml:space="preserve">slope of the function. (2) </w:t>
      </w:r>
      <w:r w:rsidR="003E573D">
        <w:t>The dropout regularization has been used to avoid vanishing gradients. (3) Max</w:t>
      </w:r>
      <w:r w:rsidR="007621A8">
        <w:t>-</w:t>
      </w:r>
      <w:r w:rsidR="003E573D">
        <w:t>pooling operation</w:t>
      </w:r>
      <w:r w:rsidR="007621A8">
        <w:t>s</w:t>
      </w:r>
      <w:r w:rsidR="003E573D">
        <w:t xml:space="preserve"> for overfitting prevention.</w:t>
      </w:r>
    </w:p>
    <w:p w14:paraId="175712E0" w14:textId="5B26F9D9" w:rsidR="00862DF6" w:rsidRDefault="003E573D" w:rsidP="00353220">
      <w:r>
        <w:t xml:space="preserve">This network, </w:t>
      </w:r>
      <w:proofErr w:type="gramStart"/>
      <w:r>
        <w:t>similar to</w:t>
      </w:r>
      <w:proofErr w:type="gramEnd"/>
      <w:r>
        <w:t xml:space="preserve"> FCN is time</w:t>
      </w:r>
      <w:r w:rsidR="007621A8">
        <w:t>-</w:t>
      </w:r>
      <w:r>
        <w:t>invariant and it can work with</w:t>
      </w:r>
      <w:r w:rsidR="007621A8">
        <w:t xml:space="preserve"> time-series with</w:t>
      </w:r>
      <w:r>
        <w:t xml:space="preserve"> </w:t>
      </w:r>
      <w:r w:rsidR="007621A8">
        <w:t xml:space="preserve">the </w:t>
      </w:r>
      <w:r>
        <w:t>variable</w:t>
      </w:r>
      <w:r w:rsidR="007621A8">
        <w:t>-</w:t>
      </w:r>
      <w:r>
        <w:t>length</w:t>
      </w:r>
      <w:r w:rsidR="007621A8">
        <w:t xml:space="preserve"> duration</w:t>
      </w:r>
      <w:r>
        <w:t>.</w:t>
      </w:r>
    </w:p>
    <w:p w14:paraId="5CA72198" w14:textId="317349AE" w:rsidR="00553C37" w:rsidRDefault="00C94F69" w:rsidP="00553C37">
      <w:pPr>
        <w:rPr>
          <w:noProof/>
        </w:rPr>
      </w:pPr>
      <w:r>
        <w:rPr>
          <w:noProof/>
        </w:rPr>
        <w:t>These 9 classifiers</w:t>
      </w:r>
      <w:r w:rsidR="007621A8">
        <w:rPr>
          <w:noProof/>
        </w:rPr>
        <w:t>’</w:t>
      </w:r>
      <w:r>
        <w:rPr>
          <w:noProof/>
        </w:rPr>
        <w:t xml:space="preserve"> archi</w:t>
      </w:r>
      <w:r w:rsidR="007621A8">
        <w:rPr>
          <w:noProof/>
        </w:rPr>
        <w:t>t</w:t>
      </w:r>
      <w:r>
        <w:rPr>
          <w:noProof/>
        </w:rPr>
        <w:t>ecture</w:t>
      </w:r>
      <w:r w:rsidR="007621A8">
        <w:rPr>
          <w:noProof/>
        </w:rPr>
        <w:t>s</w:t>
      </w:r>
      <w:r>
        <w:rPr>
          <w:noProof/>
        </w:rPr>
        <w:t xml:space="preserve"> and hyperparameters are shown in</w:t>
      </w:r>
      <w:r w:rsidR="00447F6F">
        <w:rPr>
          <w:noProof/>
        </w:rPr>
        <w:t xml:space="preserve"> </w:t>
      </w:r>
      <w:r w:rsidR="00C0629B">
        <w:rPr>
          <w:noProof/>
        </w:rPr>
        <w:fldChar w:fldCharType="begin"/>
      </w:r>
      <w:r w:rsidR="00C0629B">
        <w:rPr>
          <w:noProof/>
        </w:rPr>
        <w:instrText xml:space="preserve"> REF _Ref55040414 </w:instrText>
      </w:r>
      <w:r w:rsidR="00C0629B">
        <w:rPr>
          <w:noProof/>
        </w:rPr>
        <w:fldChar w:fldCharType="separate"/>
      </w:r>
      <w:r w:rsidR="006A007D">
        <w:t xml:space="preserve">Table </w:t>
      </w:r>
      <w:r w:rsidR="006A007D">
        <w:rPr>
          <w:noProof/>
        </w:rPr>
        <w:t>1</w:t>
      </w:r>
      <w:r w:rsidR="00C0629B">
        <w:rPr>
          <w:noProof/>
        </w:rPr>
        <w:fldChar w:fldCharType="end"/>
      </w:r>
      <w:r w:rsidR="00447F6F">
        <w:rPr>
          <w:noProof/>
        </w:rPr>
        <w:t xml:space="preserve"> and </w:t>
      </w:r>
      <w:r w:rsidR="00447F6F">
        <w:rPr>
          <w:noProof/>
        </w:rPr>
        <w:fldChar w:fldCharType="begin"/>
      </w:r>
      <w:r w:rsidR="00447F6F">
        <w:rPr>
          <w:noProof/>
        </w:rPr>
        <w:instrText xml:space="preserve"> REF _Ref55040417 \h </w:instrText>
      </w:r>
      <w:r w:rsidR="00447F6F">
        <w:rPr>
          <w:noProof/>
        </w:rPr>
      </w:r>
      <w:r w:rsidR="00447F6F">
        <w:rPr>
          <w:noProof/>
        </w:rPr>
        <w:fldChar w:fldCharType="separate"/>
      </w:r>
      <w:r w:rsidR="006A007D">
        <w:t xml:space="preserve">Table </w:t>
      </w:r>
      <w:r w:rsidR="006A007D">
        <w:rPr>
          <w:noProof/>
        </w:rPr>
        <w:t>2</w:t>
      </w:r>
      <w:r w:rsidR="00447F6F">
        <w:rPr>
          <w:noProof/>
        </w:rPr>
        <w:fldChar w:fldCharType="end"/>
      </w:r>
      <w:r>
        <w:rPr>
          <w:noProof/>
        </w:rPr>
        <w:t>.</w:t>
      </w:r>
      <w:r w:rsidR="00553C37">
        <w:rPr>
          <w:noProof/>
        </w:rPr>
        <mc:AlternateContent>
          <mc:Choice Requires="wps">
            <w:drawing>
              <wp:anchor distT="0" distB="0" distL="114300" distR="114300" simplePos="0" relativeHeight="251676672" behindDoc="0" locked="0" layoutInCell="1" allowOverlap="1" wp14:anchorId="11146AFC" wp14:editId="26931850">
                <wp:simplePos x="0" y="0"/>
                <wp:positionH relativeFrom="margin">
                  <wp:align>right</wp:align>
                </wp:positionH>
                <wp:positionV relativeFrom="paragraph">
                  <wp:posOffset>309245</wp:posOffset>
                </wp:positionV>
                <wp:extent cx="5942330" cy="2148840"/>
                <wp:effectExtent l="0" t="0" r="1270" b="3810"/>
                <wp:wrapTopAndBottom/>
                <wp:docPr id="19" name="Text Box 19"/>
                <wp:cNvGraphicFramePr/>
                <a:graphic xmlns:a="http://schemas.openxmlformats.org/drawingml/2006/main">
                  <a:graphicData uri="http://schemas.microsoft.com/office/word/2010/wordprocessingShape">
                    <wps:wsp>
                      <wps:cNvSpPr txBox="1"/>
                      <wps:spPr>
                        <a:xfrm>
                          <a:off x="0" y="0"/>
                          <a:ext cx="5942330" cy="2148840"/>
                        </a:xfrm>
                        <a:prstGeom prst="rect">
                          <a:avLst/>
                        </a:prstGeom>
                        <a:solidFill>
                          <a:schemeClr val="lt1"/>
                        </a:solidFill>
                        <a:ln w="6350">
                          <a:noFill/>
                        </a:ln>
                      </wps:spPr>
                      <wps:txbx>
                        <w:txbxContent>
                          <w:p w14:paraId="72250DE7" w14:textId="025BA0B7" w:rsidR="002D38DB" w:rsidRDefault="002D38DB" w:rsidP="00553C37">
                            <w:pPr>
                              <w:jc w:val="center"/>
                            </w:pPr>
                            <w:r>
                              <w:rPr>
                                <w:noProof/>
                              </w:rPr>
                              <w:drawing>
                                <wp:inline distT="0" distB="0" distL="0" distR="0" wp14:anchorId="10313193" wp14:editId="1F17928C">
                                  <wp:extent cx="5935980" cy="1814406"/>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5980" cy="1814406"/>
                                          </a:xfrm>
                                          <a:prstGeom prst="rect">
                                            <a:avLst/>
                                          </a:prstGeom>
                                        </pic:spPr>
                                      </pic:pic>
                                    </a:graphicData>
                                  </a:graphic>
                                </wp:inline>
                              </w:drawing>
                            </w:r>
                          </w:p>
                          <w:p w14:paraId="38657EBD" w14:textId="7D802A42" w:rsidR="002D38DB" w:rsidRDefault="002D38DB" w:rsidP="00553C37">
                            <w:pPr>
                              <w:pStyle w:val="Caption"/>
                            </w:pPr>
                            <w:bookmarkStart w:id="42" w:name="_Ref55040414"/>
                            <w:r>
                              <w:t xml:space="preserve">Table </w:t>
                            </w:r>
                            <w:fldSimple w:instr=" SEQ Table \* ARABIC ">
                              <w:r w:rsidR="006A007D">
                                <w:rPr>
                                  <w:noProof/>
                                </w:rPr>
                                <w:t>1</w:t>
                              </w:r>
                            </w:fldSimple>
                            <w:bookmarkEnd w:id="42"/>
                            <w:r>
                              <w:rPr>
                                <w:noProof/>
                              </w:rPr>
                              <w:t xml:space="preserve">. </w:t>
                            </w:r>
                            <w:r w:rsidRPr="008D1C64">
                              <w:rPr>
                                <w:noProof/>
                              </w:rPr>
                              <w:t>Architecture’s hyperparameters for the deep learning approach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46AFC" id="Text Box 19" o:spid="_x0000_s1032" type="#_x0000_t202" style="position:absolute;left:0;text-align:left;margin-left:416.7pt;margin-top:24.35pt;width:467.9pt;height:169.2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" fillcolor="white [3201]" stroked="f" strokeweight=".5pt">
                <v:textbox inset="0,0,0,0">
                  <w:txbxContent>
                    <w:p w14:paraId="72250DE7" w14:textId="025BA0B7" w:rsidR="002D38DB" w:rsidRDefault="002D38DB" w:rsidP="00553C37">
                      <w:pPr>
                        <w:jc w:val="center"/>
                      </w:pPr>
                      <w:r>
                        <w:rPr>
                          <w:noProof/>
                        </w:rPr>
                        <w:drawing>
                          <wp:inline distT="0" distB="0" distL="0" distR="0" wp14:anchorId="10313193" wp14:editId="1F17928C">
                            <wp:extent cx="5935980" cy="1814406"/>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5980" cy="1814406"/>
                                    </a:xfrm>
                                    <a:prstGeom prst="rect">
                                      <a:avLst/>
                                    </a:prstGeom>
                                  </pic:spPr>
                                </pic:pic>
                              </a:graphicData>
                            </a:graphic>
                          </wp:inline>
                        </w:drawing>
                      </w:r>
                    </w:p>
                    <w:p w14:paraId="38657EBD" w14:textId="7D802A42" w:rsidR="002D38DB" w:rsidRDefault="002D38DB" w:rsidP="00553C37">
                      <w:pPr>
                        <w:pStyle w:val="Caption"/>
                      </w:pPr>
                      <w:bookmarkStart w:id="43" w:name="_Ref55040414"/>
                      <w:r>
                        <w:t xml:space="preserve">Table </w:t>
                      </w:r>
                      <w:fldSimple w:instr=" SEQ Table \* ARABIC ">
                        <w:r w:rsidR="006A007D">
                          <w:rPr>
                            <w:noProof/>
                          </w:rPr>
                          <w:t>1</w:t>
                        </w:r>
                      </w:fldSimple>
                      <w:bookmarkEnd w:id="43"/>
                      <w:r>
                        <w:rPr>
                          <w:noProof/>
                        </w:rPr>
                        <w:t xml:space="preserve">. </w:t>
                      </w:r>
                      <w:r w:rsidRPr="008D1C64">
                        <w:rPr>
                          <w:noProof/>
                        </w:rPr>
                        <w:t>Architecture’s hyperparameters for the deep learning approaches</w:t>
                      </w:r>
                    </w:p>
                  </w:txbxContent>
                </v:textbox>
                <w10:wrap type="topAndBottom" anchorx="margin"/>
              </v:shape>
            </w:pict>
          </mc:Fallback>
        </mc:AlternateContent>
      </w:r>
    </w:p>
    <w:p w14:paraId="774FC552" w14:textId="4EA41704" w:rsidR="00447F6F" w:rsidRDefault="007621A8" w:rsidP="007621A8">
      <w:pPr>
        <w:pStyle w:val="Caption"/>
        <w:keepNext/>
        <w:jc w:val="both"/>
      </w:pPr>
      <w:r>
        <w:rPr>
          <w:noProof/>
        </w:rPr>
        <w:lastRenderedPageBreak/>
        <mc:AlternateContent>
          <mc:Choice Requires="wps">
            <w:drawing>
              <wp:inline distT="0" distB="0" distL="0" distR="0" wp14:anchorId="2A5A56B0" wp14:editId="61B9F40F">
                <wp:extent cx="5943600" cy="2148840"/>
                <wp:effectExtent l="0" t="0" r="0" b="3810"/>
                <wp:docPr id="21" name="Text Box 21"/>
                <wp:cNvGraphicFramePr/>
                <a:graphic xmlns:a="http://schemas.openxmlformats.org/drawingml/2006/main">
                  <a:graphicData uri="http://schemas.microsoft.com/office/word/2010/wordprocessingShape">
                    <wps:wsp>
                      <wps:cNvSpPr txBox="1"/>
                      <wps:spPr>
                        <a:xfrm>
                          <a:off x="0" y="0"/>
                          <a:ext cx="5943600" cy="2148840"/>
                        </a:xfrm>
                        <a:prstGeom prst="rect">
                          <a:avLst/>
                        </a:prstGeom>
                        <a:solidFill>
                          <a:schemeClr val="lt1"/>
                        </a:solidFill>
                        <a:ln w="6350">
                          <a:noFill/>
                        </a:ln>
                      </wps:spPr>
                      <wps:txbx>
                        <w:txbxContent>
                          <w:p w14:paraId="3814D6F8" w14:textId="77777777" w:rsidR="002D38DB" w:rsidRDefault="002D38DB" w:rsidP="007621A8">
                            <w:pPr>
                              <w:jc w:val="center"/>
                            </w:pPr>
                            <w:r>
                              <w:rPr>
                                <w:noProof/>
                              </w:rPr>
                              <w:drawing>
                                <wp:inline distT="0" distB="0" distL="0" distR="0" wp14:anchorId="7E1934A1" wp14:editId="28050358">
                                  <wp:extent cx="5935980" cy="1823284"/>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5980" cy="1823284"/>
                                          </a:xfrm>
                                          <a:prstGeom prst="rect">
                                            <a:avLst/>
                                          </a:prstGeom>
                                        </pic:spPr>
                                      </pic:pic>
                                    </a:graphicData>
                                  </a:graphic>
                                </wp:inline>
                              </w:drawing>
                            </w:r>
                          </w:p>
                          <w:p w14:paraId="1287C83B" w14:textId="009F94F0" w:rsidR="002D38DB" w:rsidRDefault="002D38DB" w:rsidP="007621A8">
                            <w:pPr>
                              <w:pStyle w:val="Caption"/>
                            </w:pPr>
                            <w:bookmarkStart w:id="44" w:name="_Ref55040417"/>
                            <w:r>
                              <w:t xml:space="preserve">Table </w:t>
                            </w:r>
                            <w:fldSimple w:instr=" SEQ Table \* ARABIC ">
                              <w:r w:rsidR="006A007D">
                                <w:rPr>
                                  <w:noProof/>
                                </w:rPr>
                                <w:t>2</w:t>
                              </w:r>
                            </w:fldSimple>
                            <w:bookmarkEnd w:id="44"/>
                            <w:r>
                              <w:rPr>
                                <w:noProof/>
                              </w:rPr>
                              <w:t xml:space="preserve">. </w:t>
                            </w:r>
                            <w:r w:rsidRPr="00F80AB0">
                              <w:rPr>
                                <w:noProof/>
                              </w:rPr>
                              <w:t>Optimization’s hyperparameters for the deep learning approach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A5A56B0" id="Text Box 21" o:spid="_x0000_s1033" type="#_x0000_t202" style="width:468pt;height:16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" fillcolor="white [3201]" stroked="f" strokeweight=".5pt">
                <v:textbox inset="0,0,0,0">
                  <w:txbxContent>
                    <w:p w14:paraId="3814D6F8" w14:textId="77777777" w:rsidR="002D38DB" w:rsidRDefault="002D38DB" w:rsidP="007621A8">
                      <w:pPr>
                        <w:jc w:val="center"/>
                      </w:pPr>
                      <w:r>
                        <w:rPr>
                          <w:noProof/>
                        </w:rPr>
                        <w:drawing>
                          <wp:inline distT="0" distB="0" distL="0" distR="0" wp14:anchorId="7E1934A1" wp14:editId="28050358">
                            <wp:extent cx="5935980" cy="1823284"/>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5980" cy="1823284"/>
                                    </a:xfrm>
                                    <a:prstGeom prst="rect">
                                      <a:avLst/>
                                    </a:prstGeom>
                                  </pic:spPr>
                                </pic:pic>
                              </a:graphicData>
                            </a:graphic>
                          </wp:inline>
                        </w:drawing>
                      </w:r>
                    </w:p>
                    <w:p w14:paraId="1287C83B" w14:textId="009F94F0" w:rsidR="002D38DB" w:rsidRDefault="002D38DB" w:rsidP="007621A8">
                      <w:pPr>
                        <w:pStyle w:val="Caption"/>
                      </w:pPr>
                      <w:bookmarkStart w:id="45" w:name="_Ref55040417"/>
                      <w:r>
                        <w:t xml:space="preserve">Table </w:t>
                      </w:r>
                      <w:fldSimple w:instr=" SEQ Table \* ARABIC ">
                        <w:r w:rsidR="006A007D">
                          <w:rPr>
                            <w:noProof/>
                          </w:rPr>
                          <w:t>2</w:t>
                        </w:r>
                      </w:fldSimple>
                      <w:bookmarkEnd w:id="45"/>
                      <w:r>
                        <w:rPr>
                          <w:noProof/>
                        </w:rPr>
                        <w:t xml:space="preserve">. </w:t>
                      </w:r>
                      <w:r w:rsidRPr="00F80AB0">
                        <w:rPr>
                          <w:noProof/>
                        </w:rPr>
                        <w:t>Optimization’s hyperparameters for the deep learning approaches</w:t>
                      </w:r>
                    </w:p>
                  </w:txbxContent>
                </v:textbox>
                <w10:anchorlock/>
              </v:shape>
            </w:pict>
          </mc:Fallback>
        </mc:AlternateContent>
      </w:r>
    </w:p>
    <w:p w14:paraId="2A6B3C07" w14:textId="33A8E14E" w:rsidR="00C94F69" w:rsidRDefault="007C66CD" w:rsidP="002F7DE3">
      <w:pPr>
        <w:pStyle w:val="Heading1"/>
      </w:pPr>
      <w:bookmarkStart w:id="46" w:name="_Ref56357941"/>
      <w:bookmarkStart w:id="47" w:name="section_06"/>
      <w:r>
        <w:t>Datasets</w:t>
      </w:r>
      <w:bookmarkEnd w:id="46"/>
    </w:p>
    <w:bookmarkEnd w:id="47"/>
    <w:p w14:paraId="52ED13EF" w14:textId="6ED45564" w:rsidR="0048289D" w:rsidRDefault="007C66CD" w:rsidP="00353220">
      <w:r>
        <w:t>Two datasets have been used in this evaluation</w:t>
      </w:r>
      <w:r w:rsidR="0048289D">
        <w:t xml:space="preserve">; UCR/UEA </w:t>
      </w:r>
      <w:r w:rsidR="00C4718C" w:rsidRPr="000C55BF">
        <w:t>(</w:t>
      </w:r>
      <w:proofErr w:type="spellStart"/>
      <w:r w:rsidR="00C4718C" w:rsidRPr="000C55BF">
        <w:t>Dau</w:t>
      </w:r>
      <w:proofErr w:type="spellEnd"/>
      <w:r w:rsidR="00C4718C" w:rsidRPr="000C55BF">
        <w:t xml:space="preserve"> et al., 2019)</w:t>
      </w:r>
      <w:r w:rsidR="00C4718C">
        <w:t xml:space="preserve"> </w:t>
      </w:r>
      <w:r w:rsidR="0048289D">
        <w:t xml:space="preserve">is univariate and </w:t>
      </w:r>
      <w:proofErr w:type="spellStart"/>
      <w:r w:rsidR="0048289D">
        <w:t>Baydogan</w:t>
      </w:r>
      <w:proofErr w:type="spellEnd"/>
      <w:r w:rsidR="0048289D">
        <w:t xml:space="preserve"> </w:t>
      </w:r>
      <w:r w:rsidR="00C4718C" w:rsidRPr="000C55BF">
        <w:t>(</w:t>
      </w:r>
      <w:proofErr w:type="spellStart"/>
      <w:r w:rsidR="00C4718C" w:rsidRPr="000C55BF">
        <w:t>Baydogan</w:t>
      </w:r>
      <w:proofErr w:type="spellEnd"/>
      <w:r w:rsidR="00C4718C" w:rsidRPr="000C55BF">
        <w:t>, 2015)</w:t>
      </w:r>
      <w:r w:rsidR="00C4718C">
        <w:t xml:space="preserve"> </w:t>
      </w:r>
      <w:r w:rsidR="0048289D">
        <w:t>is multivariate.</w:t>
      </w:r>
    </w:p>
    <w:p w14:paraId="7C87AC5B" w14:textId="35ABFF31" w:rsidR="007C66CD" w:rsidRDefault="0048289D" w:rsidP="00353220">
      <w:r>
        <w:t>The UCR/UEA archive</w:t>
      </w:r>
      <w:r w:rsidR="000C55BF">
        <w:t xml:space="preserve"> </w:t>
      </w:r>
      <w:r>
        <w:t xml:space="preserve">contains 85 univariate time series. The </w:t>
      </w:r>
      <w:r w:rsidR="00C4718C">
        <w:t>durations</w:t>
      </w:r>
      <w:r>
        <w:t xml:space="preserve"> of time series are very different from 24 to 2709. Also, the size</w:t>
      </w:r>
      <w:r w:rsidR="007621A8">
        <w:t>s</w:t>
      </w:r>
      <w:r>
        <w:t xml:space="preserve"> of </w:t>
      </w:r>
      <w:r w:rsidR="007621A8">
        <w:t xml:space="preserve">the </w:t>
      </w:r>
      <w:r>
        <w:t xml:space="preserve">training </w:t>
      </w:r>
      <w:r w:rsidR="007621A8">
        <w:t>data</w:t>
      </w:r>
      <w:r>
        <w:t>set</w:t>
      </w:r>
      <w:r w:rsidR="007621A8">
        <w:t>s</w:t>
      </w:r>
      <w:r>
        <w:t xml:space="preserve"> var</w:t>
      </w:r>
      <w:r w:rsidR="007621A8">
        <w:t>y</w:t>
      </w:r>
      <w:r>
        <w:t xml:space="preserve"> from 16 to 8926. Some classes’ samples in</w:t>
      </w:r>
      <w:r w:rsidR="007621A8">
        <w:t xml:space="preserve"> the</w:t>
      </w:r>
      <w:r>
        <w:t xml:space="preserve"> training set are too few (less than 50) which is not good for training deep networks. The number of classes varies </w:t>
      </w:r>
      <w:r w:rsidR="007621A8">
        <w:t>from</w:t>
      </w:r>
      <w:r>
        <w:t xml:space="preserve"> 2 to 60. All </w:t>
      </w:r>
      <w:r w:rsidR="00A82BE4">
        <w:t xml:space="preserve">the </w:t>
      </w:r>
      <w:r>
        <w:t xml:space="preserve">time series in this archive are </w:t>
      </w:r>
      <w:proofErr w:type="gramStart"/>
      <w:r>
        <w:t>z-normalized</w:t>
      </w:r>
      <w:proofErr w:type="gramEnd"/>
      <w:r>
        <w:t xml:space="preserve">. The advantage of using this dataset is the ability to compare the results with other systems. There are too many publications on this </w:t>
      </w:r>
      <w:proofErr w:type="gramStart"/>
      <w:r>
        <w:t>archive</w:t>
      </w:r>
      <w:proofErr w:type="gramEnd"/>
      <w:r>
        <w:t xml:space="preserve"> and it is </w:t>
      </w:r>
      <w:r w:rsidR="007621A8">
        <w:t xml:space="preserve">a </w:t>
      </w:r>
      <w:r>
        <w:t xml:space="preserve">good resource to work </w:t>
      </w:r>
      <w:r w:rsidR="007621A8">
        <w:t>with</w:t>
      </w:r>
      <w:r>
        <w:t>.</w:t>
      </w:r>
    </w:p>
    <w:p w14:paraId="6001E610" w14:textId="6EA70C22" w:rsidR="0048289D" w:rsidRDefault="0048289D" w:rsidP="00353220">
      <w:r>
        <w:t xml:space="preserve">The </w:t>
      </w:r>
      <w:proofErr w:type="spellStart"/>
      <w:r>
        <w:t>Baydogan’s</w:t>
      </w:r>
      <w:proofErr w:type="spellEnd"/>
      <w:r>
        <w:t xml:space="preserve"> archive</w:t>
      </w:r>
      <w:r w:rsidR="000C55BF">
        <w:t xml:space="preserve"> </w:t>
      </w:r>
      <w:r w:rsidR="00E2315A">
        <w:t xml:space="preserve">contains 13 MTS </w:t>
      </w:r>
      <w:r w:rsidR="007621A8">
        <w:t xml:space="preserve">that </w:t>
      </w:r>
      <w:r w:rsidR="00E2315A">
        <w:t xml:space="preserve">is used in multivariate part. A common way to compensate </w:t>
      </w:r>
      <w:r w:rsidR="007621A8">
        <w:t xml:space="preserve">for </w:t>
      </w:r>
      <w:r w:rsidR="00E2315A">
        <w:t xml:space="preserve">the inequality of lengths of time series is interpolation. For </w:t>
      </w:r>
      <w:r w:rsidR="007621A8">
        <w:t xml:space="preserve">the </w:t>
      </w:r>
      <w:r w:rsidR="00E2315A">
        <w:t>multivariate dataset, this method has been used for having equal size multivariate time series. Since this preprocess has been done for all classifiers, it can be said that the evaluation remains fair.</w:t>
      </w:r>
    </w:p>
    <w:p w14:paraId="7A1ABE86" w14:textId="4F682301" w:rsidR="007C66CD" w:rsidRDefault="0061078F" w:rsidP="002F7DE3">
      <w:pPr>
        <w:pStyle w:val="Heading1"/>
      </w:pPr>
      <w:bookmarkStart w:id="48" w:name="_Ref56357946"/>
      <w:bookmarkStart w:id="49" w:name="section_07"/>
      <w:r>
        <w:t>Classification Experiment</w:t>
      </w:r>
      <w:r w:rsidR="00935EF1">
        <w:t xml:space="preserve"> and Results</w:t>
      </w:r>
      <w:bookmarkEnd w:id="48"/>
    </w:p>
    <w:bookmarkEnd w:id="49"/>
    <w:p w14:paraId="3A8AAFA8" w14:textId="536677BE" w:rsidR="00935EF1" w:rsidRDefault="009765C1" w:rsidP="00353220">
      <w:r>
        <w:rPr>
          <w:noProof/>
        </w:rPr>
        <mc:AlternateContent>
          <mc:Choice Requires="wps">
            <w:drawing>
              <wp:anchor distT="0" distB="0" distL="114300" distR="114300" simplePos="0" relativeHeight="251768832" behindDoc="0" locked="0" layoutInCell="1" allowOverlap="1" wp14:anchorId="2CD0B292" wp14:editId="3B198E7C">
                <wp:simplePos x="0" y="0"/>
                <wp:positionH relativeFrom="margin">
                  <wp:posOffset>0</wp:posOffset>
                </wp:positionH>
                <wp:positionV relativeFrom="paragraph">
                  <wp:posOffset>1262009</wp:posOffset>
                </wp:positionV>
                <wp:extent cx="5942330" cy="1371600"/>
                <wp:effectExtent l="0" t="0" r="1270" b="0"/>
                <wp:wrapTopAndBottom/>
                <wp:docPr id="23" name="Text Box 23"/>
                <wp:cNvGraphicFramePr/>
                <a:graphic xmlns:a="http://schemas.openxmlformats.org/drawingml/2006/main">
                  <a:graphicData uri="http://schemas.microsoft.com/office/word/2010/wordprocessingShape">
                    <wps:wsp>
                      <wps:cNvSpPr txBox="1"/>
                      <wps:spPr>
                        <a:xfrm>
                          <a:off x="0" y="0"/>
                          <a:ext cx="5942330" cy="1371600"/>
                        </a:xfrm>
                        <a:prstGeom prst="rect">
                          <a:avLst/>
                        </a:prstGeom>
                        <a:solidFill>
                          <a:schemeClr val="lt1"/>
                        </a:solidFill>
                        <a:ln w="6350">
                          <a:noFill/>
                        </a:ln>
                      </wps:spPr>
                      <wps:txbx>
                        <w:txbxContent>
                          <w:p w14:paraId="5C9A651C" w14:textId="77777777" w:rsidR="002D38DB" w:rsidRDefault="002D38DB" w:rsidP="00C4718C">
                            <w:pPr>
                              <w:jc w:val="center"/>
                            </w:pPr>
                            <w:r>
                              <w:rPr>
                                <w:noProof/>
                              </w:rPr>
                              <w:drawing>
                                <wp:inline distT="0" distB="0" distL="0" distR="0" wp14:anchorId="0466928D" wp14:editId="3F521542">
                                  <wp:extent cx="4395901" cy="91440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95901" cy="914400"/>
                                          </a:xfrm>
                                          <a:prstGeom prst="rect">
                                            <a:avLst/>
                                          </a:prstGeom>
                                        </pic:spPr>
                                      </pic:pic>
                                    </a:graphicData>
                                  </a:graphic>
                                </wp:inline>
                              </w:drawing>
                            </w:r>
                          </w:p>
                          <w:p w14:paraId="2A25BA3D" w14:textId="17CCF090" w:rsidR="002D38DB" w:rsidRDefault="002D38DB" w:rsidP="00C4718C">
                            <w:pPr>
                              <w:pStyle w:val="Caption"/>
                            </w:pPr>
                            <w:bookmarkStart w:id="50" w:name="_Ref53226582"/>
                            <w:r>
                              <w:t xml:space="preserve">Figure </w:t>
                            </w:r>
                            <w:fldSimple w:instr=" SEQ Figure \* ARABIC ">
                              <w:r w:rsidR="006A007D">
                                <w:rPr>
                                  <w:noProof/>
                                </w:rPr>
                                <w:t>6</w:t>
                              </w:r>
                            </w:fldSimple>
                            <w:bookmarkEnd w:id="50"/>
                            <w:r>
                              <w:rPr>
                                <w:noProof/>
                              </w:rPr>
                              <w:t xml:space="preserve"> </w:t>
                            </w:r>
                            <w:r w:rsidRPr="00CB023F">
                              <w:rPr>
                                <w:noProof/>
                              </w:rPr>
                              <w:t>Critical difference diagram showing pairwise statistical difference comparison of state-ofthe-art classifiers on the univariate UCR/UEA time series classification arch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0B292" id="Text Box 23" o:spid="_x0000_s1034" type="#_x0000_t202" style="position:absolute;left:0;text-align:left;margin-left:0;margin-top:99.35pt;width:467.9pt;height:108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" fillcolor="white [3201]" stroked="f" strokeweight=".5pt">
                <v:textbox inset="0,0,0,0">
                  <w:txbxContent>
                    <w:p w14:paraId="5C9A651C" w14:textId="77777777" w:rsidR="002D38DB" w:rsidRDefault="002D38DB" w:rsidP="00C4718C">
                      <w:pPr>
                        <w:jc w:val="center"/>
                      </w:pPr>
                      <w:r>
                        <w:rPr>
                          <w:noProof/>
                        </w:rPr>
                        <w:drawing>
                          <wp:inline distT="0" distB="0" distL="0" distR="0" wp14:anchorId="0466928D" wp14:editId="3F521542">
                            <wp:extent cx="4395901" cy="91440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95901" cy="914400"/>
                                    </a:xfrm>
                                    <a:prstGeom prst="rect">
                                      <a:avLst/>
                                    </a:prstGeom>
                                  </pic:spPr>
                                </pic:pic>
                              </a:graphicData>
                            </a:graphic>
                          </wp:inline>
                        </w:drawing>
                      </w:r>
                    </w:p>
                    <w:p w14:paraId="2A25BA3D" w14:textId="17CCF090" w:rsidR="002D38DB" w:rsidRDefault="002D38DB" w:rsidP="00C4718C">
                      <w:pPr>
                        <w:pStyle w:val="Caption"/>
                      </w:pPr>
                      <w:bookmarkStart w:id="51" w:name="_Ref53226582"/>
                      <w:r>
                        <w:t xml:space="preserve">Figure </w:t>
                      </w:r>
                      <w:fldSimple w:instr=" SEQ Figure \* ARABIC ">
                        <w:r w:rsidR="006A007D">
                          <w:rPr>
                            <w:noProof/>
                          </w:rPr>
                          <w:t>6</w:t>
                        </w:r>
                      </w:fldSimple>
                      <w:bookmarkEnd w:id="51"/>
                      <w:r>
                        <w:rPr>
                          <w:noProof/>
                        </w:rPr>
                        <w:t xml:space="preserve"> </w:t>
                      </w:r>
                      <w:r w:rsidRPr="00CB023F">
                        <w:rPr>
                          <w:noProof/>
                        </w:rPr>
                        <w:t>Critical difference diagram showing pairwise statistical difference comparison of state-ofthe-art classifiers on the univariate UCR/UEA time series classification archive.</w:t>
                      </w:r>
                    </w:p>
                  </w:txbxContent>
                </v:textbox>
                <w10:wrap type="topAndBottom" anchorx="margin"/>
              </v:shape>
            </w:pict>
          </mc:Fallback>
        </mc:AlternateContent>
      </w:r>
      <w:r w:rsidR="0061078F">
        <w:t>There are 97 datasets in total in both datasets. Nine deep learning models</w:t>
      </w:r>
      <w:r w:rsidR="00C4718C">
        <w:t>,</w:t>
      </w:r>
      <w:r w:rsidR="0061078F">
        <w:t xml:space="preserve"> described beforehand</w:t>
      </w:r>
      <w:r w:rsidR="00C4718C">
        <w:t>,</w:t>
      </w:r>
      <w:r w:rsidR="0061078F">
        <w:t xml:space="preserve"> ha</w:t>
      </w:r>
      <w:r w:rsidR="00C4718C">
        <w:t>ve</w:t>
      </w:r>
      <w:r w:rsidR="0061078F">
        <w:t xml:space="preserve"> been trained. Since there are random parameters, each model will be trained and evaluated 10 times and the mean of result</w:t>
      </w:r>
      <w:r w:rsidR="00EE1FA2">
        <w:t>s</w:t>
      </w:r>
      <w:r w:rsidR="0061078F">
        <w:t xml:space="preserve"> will be selected as the model’s result. </w:t>
      </w:r>
      <w:r w:rsidR="00160ABC">
        <w:t xml:space="preserve">The cluster that runs all the experiment has four types of </w:t>
      </w:r>
      <w:proofErr w:type="gramStart"/>
      <w:r w:rsidR="00160ABC">
        <w:t>GPUs;</w:t>
      </w:r>
      <w:proofErr w:type="gramEnd"/>
      <w:r w:rsidR="00160ABC">
        <w:t xml:space="preserve"> GTX 1080 </w:t>
      </w:r>
      <w:proofErr w:type="spellStart"/>
      <w:r w:rsidR="00160ABC">
        <w:t>Ti</w:t>
      </w:r>
      <w:proofErr w:type="spellEnd"/>
      <w:r w:rsidR="00160ABC">
        <w:t xml:space="preserve">, Tesla K20, K40, K80. The summation of sequential running days was 100 days. </w:t>
      </w:r>
      <w:proofErr w:type="spellStart"/>
      <w:r w:rsidR="00160ABC">
        <w:t>Keras</w:t>
      </w:r>
      <w:proofErr w:type="spellEnd"/>
      <w:r w:rsidR="00160ABC">
        <w:t xml:space="preserve"> </w:t>
      </w:r>
      <w:r w:rsidR="00160ABC">
        <w:fldChar w:fldCharType="begin" w:fldLock="1"/>
      </w:r>
      <w:r w:rsidR="00982B66">
        <w:instrText>ADDIN CSL_CITATION {"citationItems":[{"id":"ITEM-1","itemData":{"URL":"https://keras.io","author":[{"dropping-particle":"","family":"Chollet","given":"François","non-dropping-particle":"","parse-names":false,"suffix":""},{"dropping-particle":"","family":"Others","given":"","non-dropping-particle":"","parse-names":false,"suffix":""}],"id":"ITEM-1","issued":{"date-parts":[["2015"]]},"title":"Keras","type":"webpage"},"uris":["http://www.mendeley.com/documents/?uuid=d8f849cd-8259-3d9c-a2f0-f9c312d621b5"]}],"mendeley":{"formattedCitation":"(Chollet &amp; Others, 2015)","plainTextFormattedCitation":"(Chollet &amp; Others, 2015)","previouslyFormattedCitation":"(Chollet &amp; Others, 2015)"},"properties":{"noteIndex":0},"schema":"https://github.com/citation-style-language/schema/raw/master/csl-citation.json"}</w:instrText>
      </w:r>
      <w:r w:rsidR="00160ABC">
        <w:fldChar w:fldCharType="separate"/>
      </w:r>
      <w:r w:rsidR="00982B66" w:rsidRPr="00982B66">
        <w:rPr>
          <w:noProof/>
        </w:rPr>
        <w:t>(Chollet &amp; Others, 2015)</w:t>
      </w:r>
      <w:r w:rsidR="00160ABC">
        <w:fldChar w:fldCharType="end"/>
      </w:r>
      <w:r w:rsidR="00160ABC">
        <w:t xml:space="preserve"> and TensorFlow</w:t>
      </w:r>
      <w:r w:rsidR="000C55BF">
        <w:t xml:space="preserve"> </w:t>
      </w:r>
      <w:r w:rsidR="000C55BF" w:rsidRPr="000C55BF">
        <w:t>(Abadi et al., 2016)</w:t>
      </w:r>
      <w:r w:rsidR="00160ABC">
        <w:t xml:space="preserve"> have been used as backend.</w:t>
      </w:r>
      <w:r>
        <w:t xml:space="preserve"> </w:t>
      </w:r>
      <w:r w:rsidR="00935EF1">
        <w:t xml:space="preserve">After implementing experiments on UCR/UEA univariate archive, the critical difference diagram is shown in </w:t>
      </w:r>
      <w:fldSimple w:instr=" REF _Ref53226582 ">
        <w:r w:rsidR="006A007D">
          <w:t xml:space="preserve">Figure </w:t>
        </w:r>
        <w:r w:rsidR="006A007D">
          <w:rPr>
            <w:noProof/>
          </w:rPr>
          <w:t>6</w:t>
        </w:r>
      </w:fldSimple>
      <w:r w:rsidR="00935EF1">
        <w:t>.</w:t>
      </w:r>
    </w:p>
    <w:p w14:paraId="18F8ECDD" w14:textId="24B3F207" w:rsidR="00673555" w:rsidRDefault="00673555" w:rsidP="00353220">
      <w:r>
        <w:t xml:space="preserve">Between deep learning methods, </w:t>
      </w:r>
      <w:proofErr w:type="spellStart"/>
      <w:r>
        <w:t>ResNet</w:t>
      </w:r>
      <w:proofErr w:type="spellEnd"/>
      <w:r>
        <w:t xml:space="preserve"> has significantly the best average rank which is 2. </w:t>
      </w:r>
      <w:proofErr w:type="spellStart"/>
      <w:r>
        <w:t>ResNet</w:t>
      </w:r>
      <w:proofErr w:type="spellEnd"/>
      <w:r>
        <w:t xml:space="preserve"> won 50 </w:t>
      </w:r>
      <w:r>
        <w:lastRenderedPageBreak/>
        <w:t xml:space="preserve">problems out of 85 problems and outperforms FCN. The authors </w:t>
      </w:r>
      <w:r w:rsidR="000C55BF" w:rsidRPr="000C55BF">
        <w:t>(Ismail Fawaz et al., 2019)</w:t>
      </w:r>
      <w:r>
        <w:t xml:space="preserve"> believe that the success of </w:t>
      </w:r>
      <w:proofErr w:type="spellStart"/>
      <w:r>
        <w:t>ResNet</w:t>
      </w:r>
      <w:proofErr w:type="spellEnd"/>
      <w:r>
        <w:t xml:space="preserve"> is because of its flexible deep architecture. In the field of neural network</w:t>
      </w:r>
      <w:r w:rsidR="00EE1FA2">
        <w:t>s,</w:t>
      </w:r>
      <w:r>
        <w:t xml:space="preserve"> there is a general belief that deeper networks have better efficiency because they can learn more complicated patterns with a smaller number of neurons. But the deeper networks need more training data to avoid overfitting. The power of </w:t>
      </w:r>
      <w:proofErr w:type="spellStart"/>
      <w:r>
        <w:t>ResNet</w:t>
      </w:r>
      <w:proofErr w:type="spellEnd"/>
      <w:r>
        <w:t xml:space="preserve"> is that with some modification in</w:t>
      </w:r>
      <w:r w:rsidR="00EE1FA2">
        <w:t xml:space="preserve"> pure</w:t>
      </w:r>
      <w:r>
        <w:t xml:space="preserve"> CNN, such as </w:t>
      </w:r>
      <w:r w:rsidR="00EE1FA2">
        <w:t>max-pooling and residual broadcast</w:t>
      </w:r>
      <w:r>
        <w:t xml:space="preserve">, it generalizes better on unseen data than pure CNN. Another </w:t>
      </w:r>
      <w:r w:rsidR="00EE1FA2">
        <w:t>advantage</w:t>
      </w:r>
      <w:r>
        <w:t xml:space="preserve"> of </w:t>
      </w:r>
      <w:proofErr w:type="spellStart"/>
      <w:r>
        <w:t>ResNet</w:t>
      </w:r>
      <w:proofErr w:type="spellEnd"/>
      <w:r>
        <w:t xml:space="preserve"> </w:t>
      </w:r>
      <w:r w:rsidR="002E423A">
        <w:t>is its convolutional layers</w:t>
      </w:r>
      <w:r w:rsidR="00EE1FA2">
        <w:t>;</w:t>
      </w:r>
      <w:r w:rsidR="002E423A">
        <w:t xml:space="preserve"> The convolutional layers can learn sequential patterns very well. These sequential patterns may be spatial like images or temporal like signals.</w:t>
      </w:r>
    </w:p>
    <w:p w14:paraId="4651B4AE" w14:textId="7415B44B" w:rsidR="007C66CD" w:rsidRDefault="002E423A" w:rsidP="00353220">
      <w:r>
        <w:t>On the other hand, MCNN and t-</w:t>
      </w:r>
      <w:proofErr w:type="spellStart"/>
      <w:r>
        <w:t>LeNet</w:t>
      </w:r>
      <w:proofErr w:type="spellEnd"/>
      <w:r>
        <w:t xml:space="preserve"> architectures yielded very low performance with only one win. The main idea behind both these networks is to use subsequences to augment the training data. These methods learn subsequences and then try to use voting to decide about </w:t>
      </w:r>
      <w:r w:rsidR="00BD7B42">
        <w:t xml:space="preserve">the </w:t>
      </w:r>
      <w:r>
        <w:t>whole time series. The poor performance of these models indicates that learning the overall patterns of a time series just by using small slices of them is not possible. Therefore, Window Slicing is not a successful approach.</w:t>
      </w:r>
    </w:p>
    <w:p w14:paraId="09D56C6F" w14:textId="26716EF3" w:rsidR="00935EF1" w:rsidRDefault="00325842" w:rsidP="00353220">
      <w:r>
        <w:t>The Encoder’s result was mediocre. This indicate</w:t>
      </w:r>
      <w:r w:rsidR="00134BDA">
        <w:t>s</w:t>
      </w:r>
      <w:r>
        <w:t xml:space="preserve"> that for time series, </w:t>
      </w:r>
      <w:r w:rsidR="00BC7B9F">
        <w:t xml:space="preserve">the final </w:t>
      </w:r>
      <w:r>
        <w:t xml:space="preserve">GAP layer gives better discriminative performance compared to </w:t>
      </w:r>
      <w:r w:rsidR="00134BDA">
        <w:t xml:space="preserve">the </w:t>
      </w:r>
      <w:r w:rsidR="00BC7B9F">
        <w:t xml:space="preserve">final </w:t>
      </w:r>
      <w:r>
        <w:t>attention mechanism</w:t>
      </w:r>
      <w:r w:rsidR="00BC7B9F">
        <w:t xml:space="preserve"> layer</w:t>
      </w:r>
      <w:r>
        <w:t>.</w:t>
      </w:r>
    </w:p>
    <w:p w14:paraId="41E82BDF" w14:textId="40DFFF44" w:rsidR="00FB1480" w:rsidRDefault="00BC7B9F" w:rsidP="00353220">
      <w:r>
        <w:t xml:space="preserve">In </w:t>
      </w:r>
      <w:bookmarkStart w:id="52" w:name="_Hlk56379458"/>
      <w:r w:rsidR="000C55BF" w:rsidRPr="000C55BF">
        <w:t>(Bagnall et al., 2017)</w:t>
      </w:r>
      <w:bookmarkEnd w:id="52"/>
      <w:r>
        <w:t xml:space="preserve"> 18 traditional classifiers were evaluated. Four of them </w:t>
      </w:r>
      <w:r w:rsidR="00134BDA">
        <w:t>plus one</w:t>
      </w:r>
      <w:r w:rsidR="0069376E">
        <w:t xml:space="preserve"> from another source</w:t>
      </w:r>
      <w:r w:rsidR="00134BDA">
        <w:t xml:space="preserve">, which most of them are ensemble algorithms, </w:t>
      </w:r>
      <w:r>
        <w:t xml:space="preserve">selected </w:t>
      </w:r>
      <w:r w:rsidR="00134BDA">
        <w:t xml:space="preserve">as follows </w:t>
      </w:r>
      <w:r>
        <w:t>to compare them with current deep learning algorithms.</w:t>
      </w:r>
    </w:p>
    <w:p w14:paraId="549A5303" w14:textId="52076312" w:rsidR="00BC7B9F" w:rsidRDefault="00BC7B9F" w:rsidP="00353220">
      <w:pPr>
        <w:pStyle w:val="ListParagraph"/>
        <w:numPr>
          <w:ilvl w:val="0"/>
          <w:numId w:val="16"/>
        </w:numPr>
      </w:pPr>
      <w:r>
        <w:t>Elastic Ensemble (EE) firstly proposed by</w:t>
      </w:r>
      <w:r w:rsidR="000C55BF">
        <w:t xml:space="preserve"> </w:t>
      </w:r>
      <w:r w:rsidR="000C55BF" w:rsidRPr="000C55BF">
        <w:t>(Lines &amp; Bagnall, 2015)</w:t>
      </w:r>
      <w:r w:rsidR="00122D45">
        <w:t xml:space="preserve"> is an ensemble of nearest neighbor classifiers with 11 different time series similarity measures.</w:t>
      </w:r>
    </w:p>
    <w:p w14:paraId="3DA46ADE" w14:textId="3BDB80C8" w:rsidR="00122D45" w:rsidRDefault="00122D45" w:rsidP="00353220">
      <w:pPr>
        <w:pStyle w:val="ListParagraph"/>
        <w:numPr>
          <w:ilvl w:val="0"/>
          <w:numId w:val="16"/>
        </w:numPr>
      </w:pPr>
      <w:r>
        <w:t>Bag-of-SFA-Symbols (BOSS) w</w:t>
      </w:r>
      <w:r w:rsidR="00134BDA">
        <w:t>as</w:t>
      </w:r>
      <w:r>
        <w:t xml:space="preserve"> proposed by</w:t>
      </w:r>
      <w:r w:rsidR="000C55BF">
        <w:t xml:space="preserve"> </w:t>
      </w:r>
      <w:r w:rsidR="000C55BF" w:rsidRPr="000C55BF">
        <w:t>Schäfer</w:t>
      </w:r>
      <w:r w:rsidR="000C55BF">
        <w:t xml:space="preserve"> (2015)</w:t>
      </w:r>
      <w:r>
        <w:t xml:space="preserve"> and it is </w:t>
      </w:r>
      <w:r w:rsidR="00134BDA">
        <w:t xml:space="preserve">a </w:t>
      </w:r>
      <w:r>
        <w:t xml:space="preserve">discriminative bag of words </w:t>
      </w:r>
      <w:r w:rsidR="00134BDA">
        <w:t>that</w:t>
      </w:r>
      <w:r>
        <w:t xml:space="preserve"> uses Discrete Fourier Transform as features and the nearest neighbor classifier with </w:t>
      </w:r>
      <w:r w:rsidR="00134BDA">
        <w:t xml:space="preserve">a </w:t>
      </w:r>
      <w:r>
        <w:t>bespoke distance measure.</w:t>
      </w:r>
    </w:p>
    <w:p w14:paraId="7E6F4D6C" w14:textId="71FA6FC3" w:rsidR="00122D45" w:rsidRDefault="00122D45" w:rsidP="00353220">
      <w:pPr>
        <w:pStyle w:val="ListParagraph"/>
        <w:numPr>
          <w:ilvl w:val="0"/>
          <w:numId w:val="16"/>
        </w:numPr>
      </w:pPr>
      <w:proofErr w:type="spellStart"/>
      <w:r>
        <w:t>Shapelet</w:t>
      </w:r>
      <w:proofErr w:type="spellEnd"/>
      <w:r>
        <w:t xml:space="preserve"> Transform (ST) developed by</w:t>
      </w:r>
      <w:r w:rsidR="000C55BF">
        <w:t xml:space="preserve"> Hills et al. (</w:t>
      </w:r>
      <w:r w:rsidR="00134BDA">
        <w:t xml:space="preserve">Hills et al., </w:t>
      </w:r>
      <w:r w:rsidR="000C55BF">
        <w:t>2014)</w:t>
      </w:r>
      <w:r w:rsidR="0069376E">
        <w:t xml:space="preserve"> extracts discriminative subsequences (</w:t>
      </w:r>
      <w:proofErr w:type="spellStart"/>
      <w:r w:rsidR="0069376E">
        <w:t>shapelets</w:t>
      </w:r>
      <w:proofErr w:type="spellEnd"/>
      <w:r w:rsidR="0069376E">
        <w:t>) and builds a new representation of time series that consists of 8 classifiers.</w:t>
      </w:r>
    </w:p>
    <w:p w14:paraId="1BB6237A" w14:textId="7832CBF0" w:rsidR="0069376E" w:rsidRDefault="0069376E" w:rsidP="00353220">
      <w:pPr>
        <w:pStyle w:val="ListParagraph"/>
        <w:numPr>
          <w:ilvl w:val="0"/>
          <w:numId w:val="16"/>
        </w:numPr>
      </w:pPr>
      <w:r>
        <w:t xml:space="preserve">Collective of Transformation-based Ensembles (COTE) proposed by </w:t>
      </w:r>
      <w:r w:rsidR="000C55BF">
        <w:t>Bagnall et al. (</w:t>
      </w:r>
      <w:r w:rsidR="00134BDA">
        <w:t xml:space="preserve">Bagnall et al., </w:t>
      </w:r>
      <w:r w:rsidR="000C55BF">
        <w:t>2017)</w:t>
      </w:r>
      <w:r>
        <w:t xml:space="preserve"> is a weighted ensemble of 35 TSC</w:t>
      </w:r>
      <w:r w:rsidR="00134BDA">
        <w:t xml:space="preserve"> (time series clustering)</w:t>
      </w:r>
      <w:r>
        <w:t xml:space="preserve"> algorithms including EE and ST.</w:t>
      </w:r>
    </w:p>
    <w:p w14:paraId="7B3582AE" w14:textId="31AB08D5" w:rsidR="0069376E" w:rsidRDefault="0069376E" w:rsidP="00353220">
      <w:pPr>
        <w:pStyle w:val="ListParagraph"/>
        <w:numPr>
          <w:ilvl w:val="0"/>
          <w:numId w:val="16"/>
        </w:numPr>
      </w:pPr>
      <w:r>
        <w:t>Hierarchical Vote Collective of Transformation-Based Ensembles (HIVE-COTE) proposed by</w:t>
      </w:r>
      <w:r w:rsidR="000C55BF">
        <w:t xml:space="preserve"> Lines et al. (</w:t>
      </w:r>
      <w:r w:rsidR="00134BDA">
        <w:t xml:space="preserve">Lines et al., </w:t>
      </w:r>
      <w:r w:rsidR="000C55BF">
        <w:t>2017)</w:t>
      </w:r>
      <w:r>
        <w:t xml:space="preserve"> improves COTE’s performance significantly by using a hierarchical voting system as well as adding two new classifiers and two additional transformation domains.</w:t>
      </w:r>
    </w:p>
    <w:p w14:paraId="5D195B30" w14:textId="49AD9623" w:rsidR="00935EF1" w:rsidRDefault="00AD7BEA" w:rsidP="00134BDA">
      <w:r>
        <w:rPr>
          <w:noProof/>
        </w:rPr>
        <mc:AlternateContent>
          <mc:Choice Requires="wps">
            <w:drawing>
              <wp:anchor distT="0" distB="0" distL="114300" distR="114300" simplePos="0" relativeHeight="251682816" behindDoc="0" locked="0" layoutInCell="1" allowOverlap="1" wp14:anchorId="603FB8BE" wp14:editId="12BCB825">
                <wp:simplePos x="0" y="0"/>
                <wp:positionH relativeFrom="margin">
                  <wp:posOffset>0</wp:posOffset>
                </wp:positionH>
                <wp:positionV relativeFrom="paragraph">
                  <wp:posOffset>1195969</wp:posOffset>
                </wp:positionV>
                <wp:extent cx="5942330" cy="1280160"/>
                <wp:effectExtent l="0" t="0" r="1270" b="0"/>
                <wp:wrapTopAndBottom/>
                <wp:docPr id="26" name="Text Box 26"/>
                <wp:cNvGraphicFramePr/>
                <a:graphic xmlns:a="http://schemas.openxmlformats.org/drawingml/2006/main">
                  <a:graphicData uri="http://schemas.microsoft.com/office/word/2010/wordprocessingShape">
                    <wps:wsp>
                      <wps:cNvSpPr txBox="1"/>
                      <wps:spPr>
                        <a:xfrm>
                          <a:off x="0" y="0"/>
                          <a:ext cx="5942330" cy="1280160"/>
                        </a:xfrm>
                        <a:prstGeom prst="rect">
                          <a:avLst/>
                        </a:prstGeom>
                        <a:solidFill>
                          <a:schemeClr val="lt1"/>
                        </a:solidFill>
                        <a:ln w="6350">
                          <a:noFill/>
                        </a:ln>
                      </wps:spPr>
                      <wps:txbx>
                        <w:txbxContent>
                          <w:p w14:paraId="5D912449" w14:textId="6F7954C4" w:rsidR="002D38DB" w:rsidRDefault="002D38DB" w:rsidP="00AD7BEA">
                            <w:pPr>
                              <w:jc w:val="center"/>
                            </w:pPr>
                            <w:r>
                              <w:rPr>
                                <w:noProof/>
                              </w:rPr>
                              <w:drawing>
                                <wp:inline distT="0" distB="0" distL="0" distR="0" wp14:anchorId="1CB5DEC3" wp14:editId="2443D2A3">
                                  <wp:extent cx="4900061" cy="82296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0061" cy="822960"/>
                                          </a:xfrm>
                                          <a:prstGeom prst="rect">
                                            <a:avLst/>
                                          </a:prstGeom>
                                        </pic:spPr>
                                      </pic:pic>
                                    </a:graphicData>
                                  </a:graphic>
                                </wp:inline>
                              </w:drawing>
                            </w:r>
                          </w:p>
                          <w:p w14:paraId="2429DA9D" w14:textId="0D5D20E8" w:rsidR="002D38DB" w:rsidRDefault="002D38DB" w:rsidP="00AD7BEA">
                            <w:pPr>
                              <w:pStyle w:val="Caption"/>
                            </w:pPr>
                            <w:bookmarkStart w:id="53" w:name="_Ref53249857"/>
                            <w:r>
                              <w:t xml:space="preserve">Figure </w:t>
                            </w:r>
                            <w:fldSimple w:instr=" SEQ Figure \* ARABIC ">
                              <w:r w:rsidR="006A007D">
                                <w:rPr>
                                  <w:noProof/>
                                </w:rPr>
                                <w:t>7</w:t>
                              </w:r>
                            </w:fldSimple>
                            <w:bookmarkEnd w:id="53"/>
                            <w:r>
                              <w:rPr>
                                <w:noProof/>
                              </w:rPr>
                              <w:t xml:space="preserve"> </w:t>
                            </w:r>
                            <w:r w:rsidRPr="000341C2">
                              <w:rPr>
                                <w:noProof/>
                              </w:rPr>
                              <w:t>Critical difference diagram showing pairwise statistical difference comparison of state-ofthe-art classifiers on the univariate UCR/UEA time series classification arch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FB8BE" id="Text Box 26" o:spid="_x0000_s1035" type="#_x0000_t202" style="position:absolute;left:0;text-align:left;margin-left:0;margin-top:94.15pt;width:467.9pt;height:100.8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" fillcolor="white [3201]" stroked="f" strokeweight=".5pt">
                <v:textbox inset="0,0,0,0">
                  <w:txbxContent>
                    <w:p w14:paraId="5D912449" w14:textId="6F7954C4" w:rsidR="002D38DB" w:rsidRDefault="002D38DB" w:rsidP="00AD7BEA">
                      <w:pPr>
                        <w:jc w:val="center"/>
                      </w:pPr>
                      <w:r>
                        <w:rPr>
                          <w:noProof/>
                        </w:rPr>
                        <w:drawing>
                          <wp:inline distT="0" distB="0" distL="0" distR="0" wp14:anchorId="1CB5DEC3" wp14:editId="2443D2A3">
                            <wp:extent cx="4900061" cy="82296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0061" cy="822960"/>
                                    </a:xfrm>
                                    <a:prstGeom prst="rect">
                                      <a:avLst/>
                                    </a:prstGeom>
                                  </pic:spPr>
                                </pic:pic>
                              </a:graphicData>
                            </a:graphic>
                          </wp:inline>
                        </w:drawing>
                      </w:r>
                    </w:p>
                    <w:p w14:paraId="2429DA9D" w14:textId="0D5D20E8" w:rsidR="002D38DB" w:rsidRDefault="002D38DB" w:rsidP="00AD7BEA">
                      <w:pPr>
                        <w:pStyle w:val="Caption"/>
                      </w:pPr>
                      <w:bookmarkStart w:id="54" w:name="_Ref53249857"/>
                      <w:r>
                        <w:t xml:space="preserve">Figure </w:t>
                      </w:r>
                      <w:fldSimple w:instr=" SEQ Figure \* ARABIC ">
                        <w:r w:rsidR="006A007D">
                          <w:rPr>
                            <w:noProof/>
                          </w:rPr>
                          <w:t>7</w:t>
                        </w:r>
                      </w:fldSimple>
                      <w:bookmarkEnd w:id="54"/>
                      <w:r>
                        <w:rPr>
                          <w:noProof/>
                        </w:rPr>
                        <w:t xml:space="preserve"> </w:t>
                      </w:r>
                      <w:r w:rsidRPr="000341C2">
                        <w:rPr>
                          <w:noProof/>
                        </w:rPr>
                        <w:t>Critical difference diagram showing pairwise statistical difference comparison of state-ofthe-art classifiers on the univariate UCR/UEA time series classification archive.</w:t>
                      </w:r>
                    </w:p>
                  </w:txbxContent>
                </v:textbox>
                <w10:wrap type="topAndBottom" anchorx="margin"/>
              </v:shape>
            </w:pict>
          </mc:Fallback>
        </mc:AlternateContent>
      </w:r>
      <w:r w:rsidR="0069376E">
        <w:t xml:space="preserve">Besides these five algorithms, </w:t>
      </w:r>
      <w:r w:rsidR="00FA0DC2">
        <w:t xml:space="preserve">Nearest Neighbor </w:t>
      </w:r>
      <w:r w:rsidR="0069376E">
        <w:t xml:space="preserve">Dynamic Time Warping (DTW) </w:t>
      </w:r>
      <w:r w:rsidR="00FA0DC2">
        <w:t>with Warping Window (NN-DTW-WW) has been evaluated because it is yet popular in publications</w:t>
      </w:r>
      <w:r w:rsidR="00134BDA">
        <w:t xml:space="preserve"> </w:t>
      </w:r>
      <w:r w:rsidR="00134BDA" w:rsidRPr="00134BDA">
        <w:t>(Bagnall et al., 2017)</w:t>
      </w:r>
      <w:r w:rsidR="00FA0DC2">
        <w:t>. Furthermore, a new approach which is called Proximity Forest (PF) has been added to the list</w:t>
      </w:r>
      <w:r w:rsidR="00134BDA">
        <w:t xml:space="preserve"> (Lucas et al., 201</w:t>
      </w:r>
      <w:r w:rsidR="00C674D3">
        <w:t>9</w:t>
      </w:r>
      <w:r w:rsidR="00134BDA">
        <w:t>)</w:t>
      </w:r>
      <w:r w:rsidR="00FA0DC2">
        <w:t xml:space="preserve">. It is </w:t>
      </w:r>
      <w:proofErr w:type="gramStart"/>
      <w:r w:rsidR="00FA0DC2">
        <w:t>similar to</w:t>
      </w:r>
      <w:proofErr w:type="gramEnd"/>
      <w:r w:rsidR="00FA0DC2">
        <w:t xml:space="preserve"> Random Forest which used a random similarity measure chosen out of EE’s elastic distances. The non-deep TSC algorithms </w:t>
      </w:r>
      <w:r w:rsidR="00C674D3">
        <w:t>were</w:t>
      </w:r>
      <w:r w:rsidR="00FA0DC2">
        <w:t xml:space="preserve"> not implemented in current research, but their results from the</w:t>
      </w:r>
      <w:r w:rsidR="00443582">
        <w:t xml:space="preserve"> Bagnall et al. (</w:t>
      </w:r>
      <w:proofErr w:type="spellStart"/>
      <w:r w:rsidR="00E96061">
        <w:t>Bagnal</w:t>
      </w:r>
      <w:proofErr w:type="spellEnd"/>
      <w:r w:rsidR="00E96061">
        <w:t xml:space="preserve"> et al., </w:t>
      </w:r>
      <w:r w:rsidR="00443582">
        <w:t>2017)</w:t>
      </w:r>
      <w:r w:rsidR="00FA0DC2">
        <w:t xml:space="preserve"> and other corresponding papers have been used for comparison. The critical difference diagram has been shown in </w:t>
      </w:r>
      <w:fldSimple w:instr=" REF _Ref53249857 ">
        <w:r w:rsidR="006A007D">
          <w:t xml:space="preserve">Figure </w:t>
        </w:r>
        <w:r w:rsidR="006A007D">
          <w:rPr>
            <w:noProof/>
          </w:rPr>
          <w:t>7</w:t>
        </w:r>
      </w:fldSimple>
      <w:r w:rsidR="00FA0DC2">
        <w:t>.</w:t>
      </w:r>
    </w:p>
    <w:p w14:paraId="19A85B0E" w14:textId="595915CA" w:rsidR="00FA0DC2" w:rsidRDefault="002832ED" w:rsidP="00353220">
      <w:r>
        <w:t xml:space="preserve">The median accuracy of </w:t>
      </w:r>
      <w:proofErr w:type="spellStart"/>
      <w:r>
        <w:t>ResNet</w:t>
      </w:r>
      <w:proofErr w:type="spellEnd"/>
      <w:r>
        <w:t xml:space="preserve"> has been compared to state-of-the-art classifiers. The statistical test failed </w:t>
      </w:r>
      <w:r>
        <w:lastRenderedPageBreak/>
        <w:t xml:space="preserve">to find any significant difference between COTE/HIVE-COTE and </w:t>
      </w:r>
      <w:proofErr w:type="spellStart"/>
      <w:r>
        <w:t>ResNet</w:t>
      </w:r>
      <w:proofErr w:type="spellEnd"/>
      <w:r>
        <w:t xml:space="preserve">. </w:t>
      </w:r>
      <w:proofErr w:type="spellStart"/>
      <w:r>
        <w:t>ResNet</w:t>
      </w:r>
      <w:proofErr w:type="spellEnd"/>
      <w:r>
        <w:t xml:space="preserve"> is the only deep learning algorithm that can reach the COTE performance. NN-DTW-WW and EE showed the lowest performance </w:t>
      </w:r>
      <w:r w:rsidR="00C674D3">
        <w:t>that</w:t>
      </w:r>
      <w:r>
        <w:t xml:space="preserve"> indicate</w:t>
      </w:r>
      <w:r w:rsidR="00C674D3">
        <w:t>s</w:t>
      </w:r>
      <w:r>
        <w:t xml:space="preserve"> these algorithms cannot compete with state-of-the-art algorithms anymore.</w:t>
      </w:r>
    </w:p>
    <w:p w14:paraId="21528972" w14:textId="4029EA08" w:rsidR="002832ED" w:rsidRDefault="002832ED" w:rsidP="00353220">
      <w:r>
        <w:t xml:space="preserve">Also, HIVE-COTE is still the most accurate classifier on UCR/UEA, its training time complexity makes it infeasible in many applications. Its time complexity is </w:t>
      </w:r>
      <w:proofErr w:type="gramStart"/>
      <w:r w:rsidRPr="002832ED">
        <w:rPr>
          <w:i/>
          <w:iCs/>
        </w:rPr>
        <w:t>O(</w:t>
      </w:r>
      <w:proofErr w:type="gramEnd"/>
      <w:r w:rsidRPr="002832ED">
        <w:rPr>
          <w:i/>
          <w:iCs/>
        </w:rPr>
        <w:t>N</w:t>
      </w:r>
      <w:r w:rsidRPr="002832ED">
        <w:rPr>
          <w:i/>
          <w:iCs/>
          <w:vertAlign w:val="superscript"/>
        </w:rPr>
        <w:t>2</w:t>
      </w:r>
      <w:r w:rsidRPr="002832ED">
        <w:rPr>
          <w:i/>
          <w:iCs/>
        </w:rPr>
        <w:t>.T</w:t>
      </w:r>
      <w:r w:rsidRPr="002832ED">
        <w:rPr>
          <w:i/>
          <w:iCs/>
          <w:vertAlign w:val="superscript"/>
        </w:rPr>
        <w:t>4</w:t>
      </w:r>
      <w:r w:rsidRPr="002832ED">
        <w:rPr>
          <w:i/>
          <w:iCs/>
        </w:rPr>
        <w:t>)</w:t>
      </w:r>
      <w:r>
        <w:t xml:space="preserve"> which is proportional to the training time of ST</w:t>
      </w:r>
      <w:r w:rsidR="00C674D3">
        <w:t xml:space="preserve"> (</w:t>
      </w:r>
      <w:proofErr w:type="spellStart"/>
      <w:r w:rsidR="00C674D3">
        <w:t>Shapelet</w:t>
      </w:r>
      <w:proofErr w:type="spellEnd"/>
      <w:r w:rsidR="00C674D3">
        <w:t>)</w:t>
      </w:r>
      <w:r>
        <w:t xml:space="preserve"> </w:t>
      </w:r>
      <w:r w:rsidR="00C674D3">
        <w:t>which</w:t>
      </w:r>
      <w:r>
        <w:t xml:space="preserve"> is too slow. In some research</w:t>
      </w:r>
      <w:r w:rsidR="00C674D3">
        <w:t>,</w:t>
      </w:r>
      <w:r>
        <w:t xml:space="preserve"> there were efforts to decrease the training time of ST that </w:t>
      </w:r>
      <w:r w:rsidR="00C674D3">
        <w:t>were</w:t>
      </w:r>
      <w:r>
        <w:t xml:space="preserve"> successful, but again </w:t>
      </w:r>
      <w:r w:rsidR="006C4780">
        <w:t>NN classifier is another obstacle for large datasets.</w:t>
      </w:r>
    </w:p>
    <w:p w14:paraId="66B0FE56" w14:textId="78F28192" w:rsidR="006C4780" w:rsidRDefault="006C4780" w:rsidP="00353220">
      <w:r>
        <w:t xml:space="preserve">Moreover, the parameters of </w:t>
      </w:r>
      <w:proofErr w:type="spellStart"/>
      <w:r>
        <w:t>ResNet</w:t>
      </w:r>
      <w:proofErr w:type="spellEnd"/>
      <w:r>
        <w:t xml:space="preserve"> </w:t>
      </w:r>
      <w:r w:rsidR="00C674D3">
        <w:t>were</w:t>
      </w:r>
      <w:r>
        <w:t xml:space="preserve"> not tuned for UCR/UEA dataset to keep the generality.</w:t>
      </w:r>
      <w:r w:rsidR="00C34E67">
        <w:t xml:space="preserve"> For example</w:t>
      </w:r>
      <w:r w:rsidR="003130FF">
        <w:t>,</w:t>
      </w:r>
      <w:r w:rsidR="00C34E67">
        <w:t xml:space="preserve"> in HIVE-COTE, </w:t>
      </w:r>
      <w:r w:rsidR="00C674D3">
        <w:t xml:space="preserve">the </w:t>
      </w:r>
      <w:r w:rsidR="00C34E67">
        <w:t xml:space="preserve">DTW warping area or the number of </w:t>
      </w:r>
      <w:r w:rsidR="00C674D3">
        <w:rPr>
          <w:i/>
          <w:iCs/>
        </w:rPr>
        <w:t>k</w:t>
      </w:r>
      <w:r w:rsidR="00C34E67">
        <w:t xml:space="preserve"> in </w:t>
      </w:r>
      <w:proofErr w:type="spellStart"/>
      <w:r w:rsidR="00C674D3">
        <w:t>k</w:t>
      </w:r>
      <w:r w:rsidR="00C34E67">
        <w:t>NN</w:t>
      </w:r>
      <w:proofErr w:type="spellEnd"/>
      <w:r w:rsidR="00C34E67">
        <w:t xml:space="preserve"> have been tuned to this dataset.</w:t>
      </w:r>
      <w:r>
        <w:t xml:space="preserve"> Thus, the performance of </w:t>
      </w:r>
      <w:proofErr w:type="spellStart"/>
      <w:r>
        <w:t>ResNet</w:t>
      </w:r>
      <w:proofErr w:type="spellEnd"/>
      <w:r>
        <w:t xml:space="preserve"> may increase by this tuning.</w:t>
      </w:r>
    </w:p>
    <w:p w14:paraId="72E0EF2C" w14:textId="61F2D321" w:rsidR="00FB1480" w:rsidRDefault="00C674D3" w:rsidP="00353220">
      <w:r>
        <w:rPr>
          <w:noProof/>
        </w:rPr>
        <mc:AlternateContent>
          <mc:Choice Requires="wps">
            <w:drawing>
              <wp:anchor distT="0" distB="91440" distL="114300" distR="114300" simplePos="0" relativeHeight="251684864" behindDoc="0" locked="0" layoutInCell="1" allowOverlap="1" wp14:anchorId="641EF2D1" wp14:editId="561D6070">
                <wp:simplePos x="0" y="0"/>
                <wp:positionH relativeFrom="margin">
                  <wp:posOffset>0</wp:posOffset>
                </wp:positionH>
                <wp:positionV relativeFrom="paragraph">
                  <wp:posOffset>604784</wp:posOffset>
                </wp:positionV>
                <wp:extent cx="5943600" cy="1463040"/>
                <wp:effectExtent l="0" t="0" r="0" b="3810"/>
                <wp:wrapTopAndBottom/>
                <wp:docPr id="28" name="Text Box 28"/>
                <wp:cNvGraphicFramePr/>
                <a:graphic xmlns:a="http://schemas.openxmlformats.org/drawingml/2006/main">
                  <a:graphicData uri="http://schemas.microsoft.com/office/word/2010/wordprocessingShape">
                    <wps:wsp>
                      <wps:cNvSpPr txBox="1"/>
                      <wps:spPr>
                        <a:xfrm>
                          <a:off x="0" y="0"/>
                          <a:ext cx="5943600" cy="1463040"/>
                        </a:xfrm>
                        <a:prstGeom prst="rect">
                          <a:avLst/>
                        </a:prstGeom>
                        <a:solidFill>
                          <a:schemeClr val="lt1"/>
                        </a:solidFill>
                        <a:ln w="6350">
                          <a:noFill/>
                        </a:ln>
                      </wps:spPr>
                      <wps:txbx>
                        <w:txbxContent>
                          <w:p w14:paraId="0F0C8A55" w14:textId="51CD0E2E" w:rsidR="002D38DB" w:rsidRDefault="002D38DB" w:rsidP="00926B5F">
                            <w:pPr>
                              <w:jc w:val="center"/>
                            </w:pPr>
                            <w:r>
                              <w:rPr>
                                <w:noProof/>
                              </w:rPr>
                              <w:drawing>
                                <wp:inline distT="0" distB="0" distL="0" distR="0" wp14:anchorId="42A5CEEE" wp14:editId="788B52A0">
                                  <wp:extent cx="4895815" cy="1005840"/>
                                  <wp:effectExtent l="0" t="0" r="63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5815" cy="1005840"/>
                                          </a:xfrm>
                                          <a:prstGeom prst="rect">
                                            <a:avLst/>
                                          </a:prstGeom>
                                        </pic:spPr>
                                      </pic:pic>
                                    </a:graphicData>
                                  </a:graphic>
                                </wp:inline>
                              </w:drawing>
                            </w:r>
                          </w:p>
                          <w:p w14:paraId="6F239FD7" w14:textId="36F692AB" w:rsidR="002D38DB" w:rsidRDefault="002D38DB" w:rsidP="00926B5F">
                            <w:pPr>
                              <w:pStyle w:val="Caption"/>
                            </w:pPr>
                            <w:bookmarkStart w:id="55" w:name="_Ref53255903"/>
                            <w:r>
                              <w:t xml:space="preserve">Figure </w:t>
                            </w:r>
                            <w:fldSimple w:instr=" SEQ Figure \* ARABIC ">
                              <w:r w:rsidR="006A007D">
                                <w:rPr>
                                  <w:noProof/>
                                </w:rPr>
                                <w:t>8</w:t>
                              </w:r>
                            </w:fldSimple>
                            <w:bookmarkEnd w:id="55"/>
                            <w:r>
                              <w:rPr>
                                <w:noProof/>
                              </w:rPr>
                              <w:t xml:space="preserve"> </w:t>
                            </w:r>
                            <w:r w:rsidRPr="004E4397">
                              <w:rPr>
                                <w:noProof/>
                              </w:rPr>
                              <w:t>Critical difference diagram showing pairwise statistical difference comparison of nine deep learning classifiers on the multivariate time series classification arch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EF2D1" id="Text Box 28" o:spid="_x0000_s1036" type="#_x0000_t202" style="position:absolute;left:0;text-align:left;margin-left:0;margin-top:47.6pt;width:468pt;height:115.2pt;z-index:251684864;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" fillcolor="white [3201]" stroked="f" strokeweight=".5pt">
                <v:textbox inset="0,0,0,0">
                  <w:txbxContent>
                    <w:p w14:paraId="0F0C8A55" w14:textId="51CD0E2E" w:rsidR="002D38DB" w:rsidRDefault="002D38DB" w:rsidP="00926B5F">
                      <w:pPr>
                        <w:jc w:val="center"/>
                      </w:pPr>
                      <w:r>
                        <w:rPr>
                          <w:noProof/>
                        </w:rPr>
                        <w:drawing>
                          <wp:inline distT="0" distB="0" distL="0" distR="0" wp14:anchorId="42A5CEEE" wp14:editId="788B52A0">
                            <wp:extent cx="4895815" cy="1005840"/>
                            <wp:effectExtent l="0" t="0" r="63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5815" cy="1005840"/>
                                    </a:xfrm>
                                    <a:prstGeom prst="rect">
                                      <a:avLst/>
                                    </a:prstGeom>
                                  </pic:spPr>
                                </pic:pic>
                              </a:graphicData>
                            </a:graphic>
                          </wp:inline>
                        </w:drawing>
                      </w:r>
                    </w:p>
                    <w:p w14:paraId="6F239FD7" w14:textId="36F692AB" w:rsidR="002D38DB" w:rsidRDefault="002D38DB" w:rsidP="00926B5F">
                      <w:pPr>
                        <w:pStyle w:val="Caption"/>
                      </w:pPr>
                      <w:bookmarkStart w:id="56" w:name="_Ref53255903"/>
                      <w:r>
                        <w:t xml:space="preserve">Figure </w:t>
                      </w:r>
                      <w:fldSimple w:instr=" SEQ Figure \* ARABIC ">
                        <w:r w:rsidR="006A007D">
                          <w:rPr>
                            <w:noProof/>
                          </w:rPr>
                          <w:t>8</w:t>
                        </w:r>
                      </w:fldSimple>
                      <w:bookmarkEnd w:id="56"/>
                      <w:r>
                        <w:rPr>
                          <w:noProof/>
                        </w:rPr>
                        <w:t xml:space="preserve"> </w:t>
                      </w:r>
                      <w:r w:rsidRPr="004E4397">
                        <w:rPr>
                          <w:noProof/>
                        </w:rPr>
                        <w:t>Critical difference diagram showing pairwise statistical difference comparison of nine deep learning classifiers on the multivariate time series classification archive.</w:t>
                      </w:r>
                    </w:p>
                  </w:txbxContent>
                </v:textbox>
                <w10:wrap type="topAndBottom" anchorx="margin"/>
              </v:shape>
            </w:pict>
          </mc:Fallback>
        </mc:AlternateContent>
      </w:r>
      <w:r w:rsidR="004407DF">
        <w:t>For multivariate case</w:t>
      </w:r>
      <w:r>
        <w:t>s</w:t>
      </w:r>
      <w:r w:rsidR="004407DF">
        <w:t xml:space="preserve">, a little different result </w:t>
      </w:r>
      <w:r w:rsidR="005F030D">
        <w:t>was</w:t>
      </w:r>
      <w:r w:rsidR="004407DF">
        <w:t xml:space="preserve"> derived as it is shown in </w:t>
      </w:r>
      <w:fldSimple w:instr=" REF _Ref53255903 ">
        <w:r w:rsidR="006A007D">
          <w:t xml:space="preserve">Figure </w:t>
        </w:r>
        <w:r w:rsidR="006A007D">
          <w:rPr>
            <w:noProof/>
          </w:rPr>
          <w:t>8</w:t>
        </w:r>
      </w:fldSimple>
      <w:r w:rsidR="004407DF">
        <w:t>.</w:t>
      </w:r>
      <w:r w:rsidR="005E57AB">
        <w:t xml:space="preserve"> Although Time-CNN and MCDCNN were originally proposed for MTS, three deep CNNs (</w:t>
      </w:r>
      <w:proofErr w:type="spellStart"/>
      <w:r w:rsidR="005E57AB">
        <w:t>ResNet</w:t>
      </w:r>
      <w:proofErr w:type="spellEnd"/>
      <w:r w:rsidR="005E57AB">
        <w:t>, FCN</w:t>
      </w:r>
      <w:r>
        <w:t>,</w:t>
      </w:r>
      <w:r w:rsidR="005E57AB">
        <w:t xml:space="preserve"> and Encoder) outperformed them.</w:t>
      </w:r>
    </w:p>
    <w:p w14:paraId="3E173A6D" w14:textId="6A0BACC5" w:rsidR="005F030D" w:rsidRDefault="00C674D3" w:rsidP="00353220">
      <w:r>
        <w:rPr>
          <w:noProof/>
        </w:rPr>
        <mc:AlternateContent>
          <mc:Choice Requires="wps">
            <w:drawing>
              <wp:anchor distT="0" distB="91440" distL="114300" distR="114300" simplePos="0" relativeHeight="251686912" behindDoc="0" locked="0" layoutInCell="1" allowOverlap="1" wp14:anchorId="5F7F3003" wp14:editId="2855547A">
                <wp:simplePos x="0" y="0"/>
                <wp:positionH relativeFrom="margin">
                  <wp:posOffset>0</wp:posOffset>
                </wp:positionH>
                <wp:positionV relativeFrom="paragraph">
                  <wp:posOffset>2471420</wp:posOffset>
                </wp:positionV>
                <wp:extent cx="5943600" cy="1463040"/>
                <wp:effectExtent l="0" t="0" r="0" b="3810"/>
                <wp:wrapTopAndBottom/>
                <wp:docPr id="30" name="Text Box 30"/>
                <wp:cNvGraphicFramePr/>
                <a:graphic xmlns:a="http://schemas.openxmlformats.org/drawingml/2006/main">
                  <a:graphicData uri="http://schemas.microsoft.com/office/word/2010/wordprocessingShape">
                    <wps:wsp>
                      <wps:cNvSpPr txBox="1"/>
                      <wps:spPr>
                        <a:xfrm>
                          <a:off x="0" y="0"/>
                          <a:ext cx="5943600" cy="1463040"/>
                        </a:xfrm>
                        <a:prstGeom prst="rect">
                          <a:avLst/>
                        </a:prstGeom>
                        <a:solidFill>
                          <a:schemeClr val="lt1"/>
                        </a:solidFill>
                        <a:ln w="6350">
                          <a:noFill/>
                        </a:ln>
                      </wps:spPr>
                      <wps:txbx>
                        <w:txbxContent>
                          <w:p w14:paraId="01DE4730" w14:textId="1D98B8D9" w:rsidR="002D38DB" w:rsidRDefault="002D38DB" w:rsidP="00926B5F">
                            <w:pPr>
                              <w:jc w:val="center"/>
                            </w:pPr>
                            <w:r>
                              <w:rPr>
                                <w:noProof/>
                              </w:rPr>
                              <w:drawing>
                                <wp:inline distT="0" distB="0" distL="0" distR="0" wp14:anchorId="06F81CC0" wp14:editId="59C2D25E">
                                  <wp:extent cx="4837958" cy="1005840"/>
                                  <wp:effectExtent l="0" t="0" r="127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37958" cy="1005840"/>
                                          </a:xfrm>
                                          <a:prstGeom prst="rect">
                                            <a:avLst/>
                                          </a:prstGeom>
                                        </pic:spPr>
                                      </pic:pic>
                                    </a:graphicData>
                                  </a:graphic>
                                </wp:inline>
                              </w:drawing>
                            </w:r>
                          </w:p>
                          <w:p w14:paraId="475DBD40" w14:textId="3AC41EF2" w:rsidR="002D38DB" w:rsidRDefault="002D38DB" w:rsidP="00926B5F">
                            <w:pPr>
                              <w:pStyle w:val="Caption"/>
                            </w:pPr>
                            <w:bookmarkStart w:id="57" w:name="_Ref53256936"/>
                            <w:r>
                              <w:t xml:space="preserve">Figure </w:t>
                            </w:r>
                            <w:fldSimple w:instr=" SEQ Figure \* ARABIC ">
                              <w:r w:rsidR="006A007D">
                                <w:rPr>
                                  <w:noProof/>
                                </w:rPr>
                                <w:t>9</w:t>
                              </w:r>
                            </w:fldSimple>
                            <w:bookmarkEnd w:id="57"/>
                            <w:r>
                              <w:rPr>
                                <w:noProof/>
                              </w:rPr>
                              <w:t xml:space="preserve"> </w:t>
                            </w:r>
                            <w:r w:rsidRPr="004E4397">
                              <w:rPr>
                                <w:noProof/>
                              </w:rPr>
                              <w:t>Critical difference diagram showing pairwise statistical difference comparison of nine deep learning classifiers on both univariate and multivariate time series classification archiv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F3003" id="Text Box 30" o:spid="_x0000_s1037" type="#_x0000_t202" style="position:absolute;left:0;text-align:left;margin-left:0;margin-top:194.6pt;width:468pt;height:115.2pt;z-index:251686912;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" fillcolor="white [3201]" stroked="f" strokeweight=".5pt">
                <v:textbox inset="0,0,0,0">
                  <w:txbxContent>
                    <w:p w14:paraId="01DE4730" w14:textId="1D98B8D9" w:rsidR="002D38DB" w:rsidRDefault="002D38DB" w:rsidP="00926B5F">
                      <w:pPr>
                        <w:jc w:val="center"/>
                      </w:pPr>
                      <w:r>
                        <w:rPr>
                          <w:noProof/>
                        </w:rPr>
                        <w:drawing>
                          <wp:inline distT="0" distB="0" distL="0" distR="0" wp14:anchorId="06F81CC0" wp14:editId="59C2D25E">
                            <wp:extent cx="4837958" cy="1005840"/>
                            <wp:effectExtent l="0" t="0" r="1270"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37958" cy="1005840"/>
                                    </a:xfrm>
                                    <a:prstGeom prst="rect">
                                      <a:avLst/>
                                    </a:prstGeom>
                                  </pic:spPr>
                                </pic:pic>
                              </a:graphicData>
                            </a:graphic>
                          </wp:inline>
                        </w:drawing>
                      </w:r>
                    </w:p>
                    <w:p w14:paraId="475DBD40" w14:textId="3AC41EF2" w:rsidR="002D38DB" w:rsidRDefault="002D38DB" w:rsidP="00926B5F">
                      <w:pPr>
                        <w:pStyle w:val="Caption"/>
                      </w:pPr>
                      <w:bookmarkStart w:id="58" w:name="_Ref53256936"/>
                      <w:r>
                        <w:t xml:space="preserve">Figure </w:t>
                      </w:r>
                      <w:fldSimple w:instr=" SEQ Figure \* ARABIC ">
                        <w:r w:rsidR="006A007D">
                          <w:rPr>
                            <w:noProof/>
                          </w:rPr>
                          <w:t>9</w:t>
                        </w:r>
                      </w:fldSimple>
                      <w:bookmarkEnd w:id="58"/>
                      <w:r>
                        <w:rPr>
                          <w:noProof/>
                        </w:rPr>
                        <w:t xml:space="preserve"> </w:t>
                      </w:r>
                      <w:r w:rsidRPr="004E4397">
                        <w:rPr>
                          <w:noProof/>
                        </w:rPr>
                        <w:t>Critical difference diagram showing pairwise statistical difference comparison of nine deep learning classifiers on both univariate and multivariate time series classification archives.</w:t>
                      </w:r>
                    </w:p>
                  </w:txbxContent>
                </v:textbox>
                <w10:wrap type="topAndBottom" anchorx="margin"/>
              </v:shape>
            </w:pict>
          </mc:Fallback>
        </mc:AlternateContent>
      </w:r>
      <w:r w:rsidR="005E57AB">
        <w:t xml:space="preserve">As </w:t>
      </w:r>
      <w:fldSimple w:instr=" REF _Ref53255903 ">
        <w:r w:rsidR="006A007D">
          <w:t xml:space="preserve">Figure </w:t>
        </w:r>
        <w:r w:rsidR="006A007D">
          <w:rPr>
            <w:noProof/>
          </w:rPr>
          <w:t>8</w:t>
        </w:r>
      </w:fldSimple>
      <w:r w:rsidR="005E57AB">
        <w:t xml:space="preserve"> indicates, the statistical test failed to find any significant differences between nine classifiers which is because of </w:t>
      </w:r>
      <w:r>
        <w:t xml:space="preserve">the </w:t>
      </w:r>
      <w:r w:rsidR="005E57AB">
        <w:t>small number of samples in</w:t>
      </w:r>
      <w:r>
        <w:t xml:space="preserve"> the</w:t>
      </w:r>
      <w:r w:rsidR="005E57AB">
        <w:t xml:space="preserve"> dataset. Therefore, the results of both datasets were </w:t>
      </w:r>
      <w:proofErr w:type="gramStart"/>
      <w:r w:rsidR="005E57AB">
        <w:t>used</w:t>
      </w:r>
      <w:proofErr w:type="gramEnd"/>
      <w:r w:rsidR="005E57AB">
        <w:t xml:space="preserve"> and the critical difference diagram of both dataset</w:t>
      </w:r>
      <w:r w:rsidR="004E4397">
        <w:t>s</w:t>
      </w:r>
      <w:r w:rsidR="005E57AB">
        <w:t xml:space="preserve"> is shown in </w:t>
      </w:r>
      <w:fldSimple w:instr=" REF _Ref53256936 ">
        <w:r w:rsidR="006A007D">
          <w:t xml:space="preserve">Figure </w:t>
        </w:r>
        <w:r w:rsidR="006A007D">
          <w:rPr>
            <w:noProof/>
          </w:rPr>
          <w:t>9</w:t>
        </w:r>
      </w:fldSimple>
      <w:r w:rsidR="005E57AB">
        <w:t>.</w:t>
      </w:r>
      <w:r w:rsidR="004E4397">
        <w:t xml:space="preserve"> Again, since there are 85 datasets in UCR/UEA in comparison to 12 MTS datasets in </w:t>
      </w:r>
      <w:proofErr w:type="spellStart"/>
      <w:r w:rsidR="004E4397">
        <w:t>Baydogan</w:t>
      </w:r>
      <w:proofErr w:type="spellEnd"/>
      <w:r w:rsidR="004E4397">
        <w:t xml:space="preserve">, </w:t>
      </w:r>
      <w:r>
        <w:t xml:space="preserve">a </w:t>
      </w:r>
      <w:r w:rsidR="004E4397">
        <w:t xml:space="preserve">significant difference between </w:t>
      </w:r>
      <w:fldSimple w:instr=" REF _Ref53256936 ">
        <w:r w:rsidR="006A007D">
          <w:t xml:space="preserve">Figure </w:t>
        </w:r>
        <w:r w:rsidR="006A007D">
          <w:rPr>
            <w:noProof/>
          </w:rPr>
          <w:t>9</w:t>
        </w:r>
      </w:fldSimple>
      <w:r w:rsidR="004E4397">
        <w:t xml:space="preserve"> and </w:t>
      </w:r>
      <w:fldSimple w:instr=" REF _Ref53255903 ">
        <w:r w:rsidR="006A007D">
          <w:t xml:space="preserve">Figure </w:t>
        </w:r>
        <w:r w:rsidR="006A007D">
          <w:rPr>
            <w:noProof/>
          </w:rPr>
          <w:t>8</w:t>
        </w:r>
      </w:fldSimple>
      <w:r w:rsidR="00C36486">
        <w:t xml:space="preserve"> </w:t>
      </w:r>
      <w:r w:rsidR="004E4397">
        <w:t>cannot be observed.</w:t>
      </w:r>
    </w:p>
    <w:p w14:paraId="4D27A4D4" w14:textId="105FCFCC" w:rsidR="00935EF1" w:rsidRDefault="00DC5860" w:rsidP="00353220">
      <w:r>
        <w:t xml:space="preserve">Another interesting observation in </w:t>
      </w:r>
      <w:r w:rsidR="00C674D3">
        <w:t xml:space="preserve">this </w:t>
      </w:r>
      <w:r>
        <w:t xml:space="preserve">experiment was that </w:t>
      </w:r>
      <w:proofErr w:type="spellStart"/>
      <w:r>
        <w:t>ResNet</w:t>
      </w:r>
      <w:proofErr w:type="spellEnd"/>
      <w:r>
        <w:t xml:space="preserve"> did very well on several unrelated themes. For example, in </w:t>
      </w:r>
      <w:fldSimple w:instr=" REF _Ref53257372 ">
        <w:r w:rsidR="006A007D">
          <w:t xml:space="preserve">Table </w:t>
        </w:r>
        <w:r w:rsidR="006A007D">
          <w:rPr>
            <w:noProof/>
          </w:rPr>
          <w:t>3</w:t>
        </w:r>
      </w:fldSimple>
      <w:r>
        <w:t xml:space="preserve">, </w:t>
      </w:r>
      <w:proofErr w:type="gramStart"/>
      <w:r>
        <w:t>it can be seen that there</w:t>
      </w:r>
      <w:proofErr w:type="gramEnd"/>
      <w:r>
        <w:t xml:space="preserve"> is a low relationship between these themes from device malfunction to electrocardiogram or spectrometer, but in all cases, </w:t>
      </w:r>
      <w:proofErr w:type="spellStart"/>
      <w:r>
        <w:t>ResNet</w:t>
      </w:r>
      <w:proofErr w:type="spellEnd"/>
      <w:r>
        <w:t xml:space="preserve"> works fine.</w:t>
      </w:r>
    </w:p>
    <w:p w14:paraId="6996BB03" w14:textId="0C22F34B" w:rsidR="00926B5F" w:rsidRDefault="00926B5F" w:rsidP="00353220"/>
    <w:p w14:paraId="222D2790" w14:textId="77777777" w:rsidR="004C18D3" w:rsidRDefault="004C18D3" w:rsidP="00353220"/>
    <w:p w14:paraId="282C09C5" w14:textId="4DFDF31F" w:rsidR="00256476" w:rsidRDefault="004C18D3" w:rsidP="00353220">
      <w:r>
        <w:rPr>
          <w:noProof/>
        </w:rPr>
        <w:lastRenderedPageBreak/>
        <mc:AlternateContent>
          <mc:Choice Requires="wps">
            <w:drawing>
              <wp:anchor distT="0" distB="91440" distL="114300" distR="114300" simplePos="0" relativeHeight="251770880" behindDoc="0" locked="0" layoutInCell="1" allowOverlap="1" wp14:anchorId="5044FFD4" wp14:editId="034B05C6">
                <wp:simplePos x="0" y="0"/>
                <wp:positionH relativeFrom="margin">
                  <wp:posOffset>0</wp:posOffset>
                </wp:positionH>
                <wp:positionV relativeFrom="paragraph">
                  <wp:posOffset>0</wp:posOffset>
                </wp:positionV>
                <wp:extent cx="5943600" cy="1645920"/>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943600" cy="1645920"/>
                        </a:xfrm>
                        <a:prstGeom prst="rect">
                          <a:avLst/>
                        </a:prstGeom>
                        <a:solidFill>
                          <a:schemeClr val="lt1"/>
                        </a:solidFill>
                        <a:ln w="6350">
                          <a:noFill/>
                        </a:ln>
                      </wps:spPr>
                      <wps:txbx>
                        <w:txbxContent>
                          <w:p w14:paraId="66FE4BEF" w14:textId="77777777" w:rsidR="002D38DB" w:rsidRDefault="002D38DB" w:rsidP="00EB6C87">
                            <w:pPr>
                              <w:spacing w:after="0"/>
                              <w:jc w:val="center"/>
                            </w:pPr>
                            <w:r>
                              <w:rPr>
                                <w:noProof/>
                              </w:rPr>
                              <w:drawing>
                                <wp:inline distT="0" distB="0" distL="0" distR="0" wp14:anchorId="48AA074E" wp14:editId="3DE70E95">
                                  <wp:extent cx="5453938" cy="128016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53938" cy="1280160"/>
                                          </a:xfrm>
                                          <a:prstGeom prst="rect">
                                            <a:avLst/>
                                          </a:prstGeom>
                                        </pic:spPr>
                                      </pic:pic>
                                    </a:graphicData>
                                  </a:graphic>
                                </wp:inline>
                              </w:drawing>
                            </w:r>
                          </w:p>
                          <w:p w14:paraId="44B4017E" w14:textId="22A6CA2B" w:rsidR="002D38DB" w:rsidRDefault="002D38DB" w:rsidP="004C18D3">
                            <w:pPr>
                              <w:pStyle w:val="Caption"/>
                            </w:pPr>
                            <w:bookmarkStart w:id="59" w:name="_Ref53257372"/>
                            <w:r>
                              <w:t xml:space="preserve">Table </w:t>
                            </w:r>
                            <w:fldSimple w:instr=" SEQ Table \* ARABIC ">
                              <w:r w:rsidR="006A007D">
                                <w:rPr>
                                  <w:noProof/>
                                </w:rPr>
                                <w:t>3</w:t>
                              </w:r>
                            </w:fldSimple>
                            <w:bookmarkEnd w:id="59"/>
                            <w:r>
                              <w:rPr>
                                <w:noProof/>
                              </w:rPr>
                              <w:t xml:space="preserve"> </w:t>
                            </w:r>
                            <w:r w:rsidRPr="0064724C">
                              <w:rPr>
                                <w:noProof/>
                              </w:rPr>
                              <w:t>Deep learning algorithms’ performance grouped by themes. Each entry is the percentage of dataset themes an algorithm is most accurate for. Bold indicates the be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4FFD4" id="Text Box 32" o:spid="_x0000_s1038" type="#_x0000_t202" style="position:absolute;left:0;text-align:left;margin-left:0;margin-top:0;width:468pt;height:129.6pt;z-index:251770880;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" fillcolor="white [3201]" stroked="f" strokeweight=".5pt">
                <v:textbox inset="0,0,0,0">
                  <w:txbxContent>
                    <w:p w14:paraId="66FE4BEF" w14:textId="77777777" w:rsidR="002D38DB" w:rsidRDefault="002D38DB" w:rsidP="00EB6C87">
                      <w:pPr>
                        <w:spacing w:after="0"/>
                        <w:jc w:val="center"/>
                      </w:pPr>
                      <w:r>
                        <w:rPr>
                          <w:noProof/>
                        </w:rPr>
                        <w:drawing>
                          <wp:inline distT="0" distB="0" distL="0" distR="0" wp14:anchorId="48AA074E" wp14:editId="3DE70E95">
                            <wp:extent cx="5453938" cy="128016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53938" cy="1280160"/>
                                    </a:xfrm>
                                    <a:prstGeom prst="rect">
                                      <a:avLst/>
                                    </a:prstGeom>
                                  </pic:spPr>
                                </pic:pic>
                              </a:graphicData>
                            </a:graphic>
                          </wp:inline>
                        </w:drawing>
                      </w:r>
                    </w:p>
                    <w:p w14:paraId="44B4017E" w14:textId="22A6CA2B" w:rsidR="002D38DB" w:rsidRDefault="002D38DB" w:rsidP="004C18D3">
                      <w:pPr>
                        <w:pStyle w:val="Caption"/>
                      </w:pPr>
                      <w:bookmarkStart w:id="60" w:name="_Ref53257372"/>
                      <w:r>
                        <w:t xml:space="preserve">Table </w:t>
                      </w:r>
                      <w:fldSimple w:instr=" SEQ Table \* ARABIC ">
                        <w:r w:rsidR="006A007D">
                          <w:rPr>
                            <w:noProof/>
                          </w:rPr>
                          <w:t>3</w:t>
                        </w:r>
                      </w:fldSimple>
                      <w:bookmarkEnd w:id="60"/>
                      <w:r>
                        <w:rPr>
                          <w:noProof/>
                        </w:rPr>
                        <w:t xml:space="preserve"> </w:t>
                      </w:r>
                      <w:r w:rsidRPr="0064724C">
                        <w:rPr>
                          <w:noProof/>
                        </w:rPr>
                        <w:t>Deep learning algorithms’ performance grouped by themes. Each entry is the percentage of dataset themes an algorithm is most accurate for. Bold indicates the best model.</w:t>
                      </w:r>
                    </w:p>
                  </w:txbxContent>
                </v:textbox>
                <w10:wrap type="topAndBottom" anchorx="margin"/>
              </v:shape>
            </w:pict>
          </mc:Fallback>
        </mc:AlternateContent>
      </w:r>
      <w:r>
        <w:t>The r</w:t>
      </w:r>
      <w:r w:rsidR="00DC5860">
        <w:t xml:space="preserve">esponse of every classifier to </w:t>
      </w:r>
      <w:r w:rsidR="00CA465D">
        <w:t>different</w:t>
      </w:r>
      <w:r w:rsidR="00DC5860">
        <w:t xml:space="preserve"> </w:t>
      </w:r>
      <w:r>
        <w:t>durations</w:t>
      </w:r>
      <w:r w:rsidR="00DC5860">
        <w:t xml:space="preserve"> of time series </w:t>
      </w:r>
      <w:r w:rsidR="00CA465D">
        <w:t xml:space="preserve">is shown in </w:t>
      </w:r>
      <w:fldSimple w:instr=" REF _Ref56381272 ">
        <w:r w:rsidR="006A007D">
          <w:t xml:space="preserve">Table </w:t>
        </w:r>
        <w:r w:rsidR="006A007D">
          <w:rPr>
            <w:noProof/>
          </w:rPr>
          <w:t>4</w:t>
        </w:r>
      </w:fldSimple>
      <w:r w:rsidR="00CA465D">
        <w:t xml:space="preserve">. The similarity of classifiers’ ranks in </w:t>
      </w:r>
      <w:fldSimple w:instr=" REF _Ref56381272 ">
        <w:r w:rsidR="006A007D">
          <w:t xml:space="preserve">Table </w:t>
        </w:r>
        <w:r w:rsidR="006A007D">
          <w:rPr>
            <w:noProof/>
          </w:rPr>
          <w:t>4</w:t>
        </w:r>
      </w:fldSimple>
      <w:r w:rsidR="001E6214">
        <w:rPr>
          <w:noProof/>
        </w:rPr>
        <w:t xml:space="preserve"> </w:t>
      </w:r>
      <w:r w:rsidR="00CA465D">
        <w:t xml:space="preserve">and </w:t>
      </w:r>
      <w:fldSimple w:instr=" REF _Ref53256936 ">
        <w:r w:rsidR="006A007D">
          <w:t xml:space="preserve">Figure </w:t>
        </w:r>
        <w:r w:rsidR="006A007D">
          <w:rPr>
            <w:noProof/>
          </w:rPr>
          <w:t>9</w:t>
        </w:r>
      </w:fldSimple>
      <w:r w:rsidR="00CA465D">
        <w:t xml:space="preserve"> depicts that DNNs are almost insensitive to </w:t>
      </w:r>
      <w:r>
        <w:t>the duration</w:t>
      </w:r>
      <w:r w:rsidR="00CA465D">
        <w:t xml:space="preserve"> of time series. The concerns about </w:t>
      </w:r>
      <w:r>
        <w:t>the duration</w:t>
      </w:r>
      <w:r w:rsidR="00CA465D">
        <w:t xml:space="preserve"> of time series become important when the time series gets very long. Some classifiers have vanishing gradient problem in</w:t>
      </w:r>
      <w:r>
        <w:t xml:space="preserve"> the</w:t>
      </w:r>
      <w:r w:rsidR="00CA465D">
        <w:t xml:space="preserve"> training step. The ESN is one of the classifiers which can handle very long time series without vanishing gradient problems.</w:t>
      </w:r>
      <w:r w:rsidR="001E6214" w:rsidRPr="001E6214">
        <w:rPr>
          <w:noProof/>
        </w:rPr>
        <w:t xml:space="preserve"> </w:t>
      </w:r>
      <w:r w:rsidR="001E6214">
        <w:rPr>
          <w:noProof/>
        </w:rPr>
        <mc:AlternateContent>
          <mc:Choice Requires="wps">
            <w:drawing>
              <wp:anchor distT="0" distB="91440" distL="114300" distR="114300" simplePos="0" relativeHeight="251795456" behindDoc="0" locked="0" layoutInCell="1" allowOverlap="1" wp14:anchorId="3D607EB5" wp14:editId="39E9A8AA">
                <wp:simplePos x="0" y="0"/>
                <wp:positionH relativeFrom="margin">
                  <wp:posOffset>0</wp:posOffset>
                </wp:positionH>
                <wp:positionV relativeFrom="paragraph">
                  <wp:posOffset>2698750</wp:posOffset>
                </wp:positionV>
                <wp:extent cx="5943600" cy="1371600"/>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943600" cy="1371600"/>
                        </a:xfrm>
                        <a:prstGeom prst="rect">
                          <a:avLst/>
                        </a:prstGeom>
                        <a:solidFill>
                          <a:schemeClr val="lt1"/>
                        </a:solidFill>
                        <a:ln w="6350">
                          <a:noFill/>
                        </a:ln>
                      </wps:spPr>
                      <wps:txbx>
                        <w:txbxContent>
                          <w:p w14:paraId="70293772" w14:textId="77777777" w:rsidR="002D38DB" w:rsidRDefault="002D38DB" w:rsidP="001E6214">
                            <w:pPr>
                              <w:spacing w:after="0"/>
                              <w:jc w:val="center"/>
                            </w:pPr>
                            <w:r>
                              <w:rPr>
                                <w:noProof/>
                              </w:rPr>
                              <w:drawing>
                                <wp:inline distT="0" distB="0" distL="0" distR="0" wp14:anchorId="725B4F54" wp14:editId="33FF38EF">
                                  <wp:extent cx="5329809" cy="1097280"/>
                                  <wp:effectExtent l="0" t="0" r="4445"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29809" cy="1097280"/>
                                          </a:xfrm>
                                          <a:prstGeom prst="rect">
                                            <a:avLst/>
                                          </a:prstGeom>
                                        </pic:spPr>
                                      </pic:pic>
                                    </a:graphicData>
                                  </a:graphic>
                                </wp:inline>
                              </w:drawing>
                            </w:r>
                          </w:p>
                          <w:p w14:paraId="78410B4C" w14:textId="77F3CA00" w:rsidR="002D38DB" w:rsidRDefault="002D38DB" w:rsidP="001E6214">
                            <w:pPr>
                              <w:pStyle w:val="Caption"/>
                            </w:pPr>
                            <w:bookmarkStart w:id="61" w:name="_Ref56381272"/>
                            <w:r>
                              <w:t xml:space="preserve">Table </w:t>
                            </w:r>
                            <w:fldSimple w:instr=" SEQ Table \* ARABIC ">
                              <w:r w:rsidR="006A007D">
                                <w:rPr>
                                  <w:noProof/>
                                </w:rPr>
                                <w:t>4</w:t>
                              </w:r>
                            </w:fldSimple>
                            <w:bookmarkEnd w:id="61"/>
                            <w:r>
                              <w:rPr>
                                <w:noProof/>
                              </w:rPr>
                              <w:t xml:space="preserve"> </w:t>
                            </w:r>
                            <w:r w:rsidRPr="006F2F62">
                              <w:rPr>
                                <w:noProof/>
                              </w:rPr>
                              <w:t xml:space="preserve"> Deep learning algorithms’ average ranks grouped by the datasets’ length. Bold indicates the be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07EB5" id="Text Box 34" o:spid="_x0000_s1039" type="#_x0000_t202" style="position:absolute;left:0;text-align:left;margin-left:0;margin-top:212.5pt;width:468pt;height:108pt;z-index:251795456;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" fillcolor="white [3201]" stroked="f" strokeweight=".5pt">
                <v:textbox inset="0,0,0,0">
                  <w:txbxContent>
                    <w:p w14:paraId="70293772" w14:textId="77777777" w:rsidR="002D38DB" w:rsidRDefault="002D38DB" w:rsidP="001E6214">
                      <w:pPr>
                        <w:spacing w:after="0"/>
                        <w:jc w:val="center"/>
                      </w:pPr>
                      <w:r>
                        <w:rPr>
                          <w:noProof/>
                        </w:rPr>
                        <w:drawing>
                          <wp:inline distT="0" distB="0" distL="0" distR="0" wp14:anchorId="725B4F54" wp14:editId="33FF38EF">
                            <wp:extent cx="5329809" cy="1097280"/>
                            <wp:effectExtent l="0" t="0" r="4445"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29809" cy="1097280"/>
                                    </a:xfrm>
                                    <a:prstGeom prst="rect">
                                      <a:avLst/>
                                    </a:prstGeom>
                                  </pic:spPr>
                                </pic:pic>
                              </a:graphicData>
                            </a:graphic>
                          </wp:inline>
                        </w:drawing>
                      </w:r>
                    </w:p>
                    <w:p w14:paraId="78410B4C" w14:textId="77F3CA00" w:rsidR="002D38DB" w:rsidRDefault="002D38DB" w:rsidP="001E6214">
                      <w:pPr>
                        <w:pStyle w:val="Caption"/>
                      </w:pPr>
                      <w:bookmarkStart w:id="62" w:name="_Ref56381272"/>
                      <w:r>
                        <w:t xml:space="preserve">Table </w:t>
                      </w:r>
                      <w:fldSimple w:instr=" SEQ Table \* ARABIC ">
                        <w:r w:rsidR="006A007D">
                          <w:rPr>
                            <w:noProof/>
                          </w:rPr>
                          <w:t>4</w:t>
                        </w:r>
                      </w:fldSimple>
                      <w:bookmarkEnd w:id="62"/>
                      <w:r>
                        <w:rPr>
                          <w:noProof/>
                        </w:rPr>
                        <w:t xml:space="preserve"> </w:t>
                      </w:r>
                      <w:r w:rsidRPr="006F2F62">
                        <w:rPr>
                          <w:noProof/>
                        </w:rPr>
                        <w:t xml:space="preserve"> Deep learning algorithms’ average ranks grouped by the datasets’ length. Bold indicates the best model.</w:t>
                      </w:r>
                    </w:p>
                  </w:txbxContent>
                </v:textbox>
                <w10:wrap type="topAndBottom" anchorx="margin"/>
              </v:shape>
            </w:pict>
          </mc:Fallback>
        </mc:AlternateContent>
      </w:r>
    </w:p>
    <w:p w14:paraId="0E96D876" w14:textId="4BDED1B4" w:rsidR="00996B02" w:rsidRDefault="00CA465D" w:rsidP="00353220">
      <w:r>
        <w:t>The number of samples in</w:t>
      </w:r>
      <w:r w:rsidR="00996B02">
        <w:t xml:space="preserve"> the</w:t>
      </w:r>
      <w:r>
        <w:t xml:space="preserve"> train set was another parameter </w:t>
      </w:r>
      <w:r w:rsidR="00996B02">
        <w:t>that was</w:t>
      </w:r>
      <w:r>
        <w:t xml:space="preserve"> investigated.</w:t>
      </w:r>
      <w:r w:rsidR="00F504A7">
        <w:t xml:space="preserve"> Again, </w:t>
      </w:r>
      <w:proofErr w:type="spellStart"/>
      <w:r w:rsidR="00F504A7">
        <w:t>ResNet</w:t>
      </w:r>
      <w:proofErr w:type="spellEnd"/>
      <w:r w:rsidR="00F504A7">
        <w:t xml:space="preserve"> and FCN achieved the best response. But in practice, it was observed that on very small size datasets, the performance of </w:t>
      </w:r>
      <w:proofErr w:type="spellStart"/>
      <w:r w:rsidR="00F504A7">
        <w:t>ResNet</w:t>
      </w:r>
      <w:proofErr w:type="spellEnd"/>
      <w:r w:rsidR="00F504A7">
        <w:t xml:space="preserve"> and FCN becomes very poor in comparison with competitors</w:t>
      </w:r>
      <w:r w:rsidR="00A92178">
        <w:t xml:space="preserve"> because of overfitting.</w:t>
      </w:r>
      <w:r w:rsidR="00871019">
        <w:t xml:space="preserve"> This fact can be seen in </w:t>
      </w:r>
      <w:fldSimple w:instr=" REF _Ref53258234 ">
        <w:r w:rsidR="006A007D">
          <w:t xml:space="preserve">Figure </w:t>
        </w:r>
        <w:r w:rsidR="006A007D">
          <w:rPr>
            <w:noProof/>
          </w:rPr>
          <w:t>10</w:t>
        </w:r>
      </w:fldSimple>
      <w:r w:rsidR="00871019">
        <w:t xml:space="preserve"> that when the number of instances in </w:t>
      </w:r>
      <w:r w:rsidR="00996B02">
        <w:t xml:space="preserve">the </w:t>
      </w:r>
      <w:r w:rsidR="00871019">
        <w:t>training set decrease</w:t>
      </w:r>
      <w:r w:rsidR="00996B02">
        <w:t>s</w:t>
      </w:r>
      <w:r w:rsidR="00871019">
        <w:t xml:space="preserve">, the performance of </w:t>
      </w:r>
      <w:proofErr w:type="spellStart"/>
      <w:r w:rsidR="00871019">
        <w:t>ResNet</w:t>
      </w:r>
      <w:proofErr w:type="spellEnd"/>
      <w:r w:rsidR="00871019">
        <w:t xml:space="preserve"> drops down quickly</w:t>
      </w:r>
      <w:r w:rsidR="00996B02">
        <w:t xml:space="preserve">. The performances of other DNNs to the training sets size are shown in </w:t>
      </w:r>
      <w:fldSimple w:instr=" REF _Ref55162918 ">
        <w:r w:rsidR="006A007D">
          <w:t xml:space="preserve">Table </w:t>
        </w:r>
        <w:r w:rsidR="006A007D">
          <w:rPr>
            <w:noProof/>
          </w:rPr>
          <w:t>5</w:t>
        </w:r>
      </w:fldSimple>
      <w:r w:rsidR="00871019">
        <w:t>.</w:t>
      </w:r>
      <w:r w:rsidR="00996B02" w:rsidRPr="00996B02">
        <w:rPr>
          <w:noProof/>
        </w:rPr>
        <w:t xml:space="preserve"> </w:t>
      </w:r>
      <w:r w:rsidR="00996B02">
        <w:rPr>
          <w:noProof/>
        </w:rPr>
        <mc:AlternateContent>
          <mc:Choice Requires="wps">
            <w:drawing>
              <wp:anchor distT="0" distB="91440" distL="114300" distR="114300" simplePos="0" relativeHeight="251772928" behindDoc="0" locked="0" layoutInCell="1" allowOverlap="1" wp14:anchorId="1075CCFE" wp14:editId="1245F8EE">
                <wp:simplePos x="0" y="0"/>
                <wp:positionH relativeFrom="margin">
                  <wp:posOffset>0</wp:posOffset>
                </wp:positionH>
                <wp:positionV relativeFrom="paragraph">
                  <wp:posOffset>2649855</wp:posOffset>
                </wp:positionV>
                <wp:extent cx="5943600" cy="2651760"/>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43600" cy="2651760"/>
                        </a:xfrm>
                        <a:prstGeom prst="rect">
                          <a:avLst/>
                        </a:prstGeom>
                        <a:solidFill>
                          <a:schemeClr val="lt1"/>
                        </a:solidFill>
                        <a:ln w="6350">
                          <a:noFill/>
                        </a:ln>
                      </wps:spPr>
                      <wps:txbx>
                        <w:txbxContent>
                          <w:p w14:paraId="4A5BB5AF" w14:textId="77777777" w:rsidR="002D38DB" w:rsidRDefault="002D38DB" w:rsidP="00996B02">
                            <w:pPr>
                              <w:spacing w:after="0"/>
                              <w:jc w:val="center"/>
                            </w:pPr>
                            <w:r>
                              <w:rPr>
                                <w:noProof/>
                              </w:rPr>
                              <w:drawing>
                                <wp:inline distT="0" distB="0" distL="0" distR="0" wp14:anchorId="66A8D957" wp14:editId="76A6DD15">
                                  <wp:extent cx="3116205" cy="2377440"/>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16205" cy="2377440"/>
                                          </a:xfrm>
                                          <a:prstGeom prst="rect">
                                            <a:avLst/>
                                          </a:prstGeom>
                                        </pic:spPr>
                                      </pic:pic>
                                    </a:graphicData>
                                  </a:graphic>
                                </wp:inline>
                              </w:drawing>
                            </w:r>
                          </w:p>
                          <w:p w14:paraId="3B55D3BD" w14:textId="78454BF8" w:rsidR="002D38DB" w:rsidRDefault="002D38DB" w:rsidP="00996B02">
                            <w:pPr>
                              <w:pStyle w:val="Caption"/>
                            </w:pPr>
                            <w:bookmarkStart w:id="63" w:name="_Ref53258234"/>
                            <w:r>
                              <w:t xml:space="preserve">Figure </w:t>
                            </w:r>
                            <w:fldSimple w:instr=" SEQ Figure \* ARABIC ">
                              <w:r w:rsidR="006A007D">
                                <w:rPr>
                                  <w:noProof/>
                                </w:rPr>
                                <w:t>10</w:t>
                              </w:r>
                            </w:fldSimple>
                            <w:bookmarkEnd w:id="63"/>
                            <w:r>
                              <w:rPr>
                                <w:noProof/>
                              </w:rPr>
                              <w:t xml:space="preserve"> </w:t>
                            </w:r>
                            <w:r w:rsidRPr="003A513F">
                              <w:rPr>
                                <w:noProof/>
                              </w:rPr>
                              <w:t xml:space="preserve"> ResNet’s accuracy variation with respect to the amount of training instances in the TwoPatterns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5CCFE" id="Text Box 38" o:spid="_x0000_s1040" type="#_x0000_t202" style="position:absolute;left:0;text-align:left;margin-left:0;margin-top:208.65pt;width:468pt;height:208.8pt;z-index:251772928;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" fillcolor="white [3201]" stroked="f" strokeweight=".5pt">
                <v:textbox inset="0,0,0,0">
                  <w:txbxContent>
                    <w:p w14:paraId="4A5BB5AF" w14:textId="77777777" w:rsidR="002D38DB" w:rsidRDefault="002D38DB" w:rsidP="00996B02">
                      <w:pPr>
                        <w:spacing w:after="0"/>
                        <w:jc w:val="center"/>
                      </w:pPr>
                      <w:r>
                        <w:rPr>
                          <w:noProof/>
                        </w:rPr>
                        <w:drawing>
                          <wp:inline distT="0" distB="0" distL="0" distR="0" wp14:anchorId="66A8D957" wp14:editId="76A6DD15">
                            <wp:extent cx="3116205" cy="2377440"/>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16205" cy="2377440"/>
                                    </a:xfrm>
                                    <a:prstGeom prst="rect">
                                      <a:avLst/>
                                    </a:prstGeom>
                                  </pic:spPr>
                                </pic:pic>
                              </a:graphicData>
                            </a:graphic>
                          </wp:inline>
                        </w:drawing>
                      </w:r>
                    </w:p>
                    <w:p w14:paraId="3B55D3BD" w14:textId="78454BF8" w:rsidR="002D38DB" w:rsidRDefault="002D38DB" w:rsidP="00996B02">
                      <w:pPr>
                        <w:pStyle w:val="Caption"/>
                      </w:pPr>
                      <w:bookmarkStart w:id="64" w:name="_Ref53258234"/>
                      <w:r>
                        <w:t xml:space="preserve">Figure </w:t>
                      </w:r>
                      <w:fldSimple w:instr=" SEQ Figure \* ARABIC ">
                        <w:r w:rsidR="006A007D">
                          <w:rPr>
                            <w:noProof/>
                          </w:rPr>
                          <w:t>10</w:t>
                        </w:r>
                      </w:fldSimple>
                      <w:bookmarkEnd w:id="64"/>
                      <w:r>
                        <w:rPr>
                          <w:noProof/>
                        </w:rPr>
                        <w:t xml:space="preserve"> </w:t>
                      </w:r>
                      <w:r w:rsidRPr="003A513F">
                        <w:rPr>
                          <w:noProof/>
                        </w:rPr>
                        <w:t xml:space="preserve"> ResNet’s accuracy variation with respect to the amount of training instances in the TwoPatterns dataset.</w:t>
                      </w:r>
                    </w:p>
                  </w:txbxContent>
                </v:textbox>
                <w10:wrap type="topAndBottom" anchorx="margin"/>
              </v:shape>
            </w:pict>
          </mc:Fallback>
        </mc:AlternateContent>
      </w:r>
    </w:p>
    <w:p w14:paraId="28AC096B" w14:textId="0C764BB0" w:rsidR="00BA698E" w:rsidRDefault="004C18D3" w:rsidP="00353220">
      <w:r>
        <w:rPr>
          <w:noProof/>
        </w:rPr>
        <w:lastRenderedPageBreak/>
        <mc:AlternateContent>
          <mc:Choice Requires="wps">
            <w:drawing>
              <wp:anchor distT="0" distB="91440" distL="114300" distR="114300" simplePos="0" relativeHeight="251693056" behindDoc="0" locked="0" layoutInCell="1" allowOverlap="1" wp14:anchorId="2FF1A79B" wp14:editId="06FB5672">
                <wp:simplePos x="0" y="0"/>
                <wp:positionH relativeFrom="margin">
                  <wp:posOffset>0</wp:posOffset>
                </wp:positionH>
                <wp:positionV relativeFrom="paragraph">
                  <wp:posOffset>0</wp:posOffset>
                </wp:positionV>
                <wp:extent cx="5943600" cy="1097280"/>
                <wp:effectExtent l="0" t="0" r="0" b="7620"/>
                <wp:wrapTopAndBottom/>
                <wp:docPr id="36" name="Text Box 36"/>
                <wp:cNvGraphicFramePr/>
                <a:graphic xmlns:a="http://schemas.openxmlformats.org/drawingml/2006/main">
                  <a:graphicData uri="http://schemas.microsoft.com/office/word/2010/wordprocessingShape">
                    <wps:wsp>
                      <wps:cNvSpPr txBox="1"/>
                      <wps:spPr>
                        <a:xfrm>
                          <a:off x="0" y="0"/>
                          <a:ext cx="5943600" cy="1097280"/>
                        </a:xfrm>
                        <a:prstGeom prst="rect">
                          <a:avLst/>
                        </a:prstGeom>
                        <a:solidFill>
                          <a:schemeClr val="lt1"/>
                        </a:solidFill>
                        <a:ln w="6350">
                          <a:noFill/>
                        </a:ln>
                      </wps:spPr>
                      <wps:txbx>
                        <w:txbxContent>
                          <w:p w14:paraId="114A29C5" w14:textId="618D29F9" w:rsidR="002D38DB" w:rsidRDefault="002D38DB" w:rsidP="00EB6C87">
                            <w:pPr>
                              <w:spacing w:after="0"/>
                              <w:jc w:val="center"/>
                            </w:pPr>
                            <w:r>
                              <w:rPr>
                                <w:noProof/>
                              </w:rPr>
                              <w:drawing>
                                <wp:inline distT="0" distB="0" distL="0" distR="0" wp14:anchorId="7F90113E" wp14:editId="579B4C08">
                                  <wp:extent cx="5268744" cy="82296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68744" cy="822960"/>
                                          </a:xfrm>
                                          <a:prstGeom prst="rect">
                                            <a:avLst/>
                                          </a:prstGeom>
                                        </pic:spPr>
                                      </pic:pic>
                                    </a:graphicData>
                                  </a:graphic>
                                </wp:inline>
                              </w:drawing>
                            </w:r>
                          </w:p>
                          <w:p w14:paraId="653121B6" w14:textId="1CC28BC0" w:rsidR="002D38DB" w:rsidRDefault="002D38DB" w:rsidP="005C5FE2">
                            <w:pPr>
                              <w:pStyle w:val="Caption"/>
                            </w:pPr>
                            <w:bookmarkStart w:id="65" w:name="_Ref55162918"/>
                            <w:r>
                              <w:t xml:space="preserve">Table </w:t>
                            </w:r>
                            <w:fldSimple w:instr=" SEQ Table \* ARABIC ">
                              <w:r w:rsidR="006A007D">
                                <w:rPr>
                                  <w:noProof/>
                                </w:rPr>
                                <w:t>5</w:t>
                              </w:r>
                            </w:fldSimple>
                            <w:bookmarkEnd w:id="65"/>
                            <w:r>
                              <w:rPr>
                                <w:noProof/>
                              </w:rPr>
                              <w:t xml:space="preserve"> </w:t>
                            </w:r>
                            <w:r w:rsidRPr="00E2416B">
                              <w:rPr>
                                <w:noProof/>
                              </w:rPr>
                              <w:t>Deep learning algorithms’ average ranks grouped by the training sizes. Bold indicates the be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1A79B" id="Text Box 36" o:spid="_x0000_s1041" type="#_x0000_t202" style="position:absolute;left:0;text-align:left;margin-left:0;margin-top:0;width:468pt;height:86.4pt;z-index:251693056;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" fillcolor="white [3201]" stroked="f" strokeweight=".5pt">
                <v:textbox inset="0,0,0,0">
                  <w:txbxContent>
                    <w:p w14:paraId="114A29C5" w14:textId="618D29F9" w:rsidR="002D38DB" w:rsidRDefault="002D38DB" w:rsidP="00EB6C87">
                      <w:pPr>
                        <w:spacing w:after="0"/>
                        <w:jc w:val="center"/>
                      </w:pPr>
                      <w:r>
                        <w:rPr>
                          <w:noProof/>
                        </w:rPr>
                        <w:drawing>
                          <wp:inline distT="0" distB="0" distL="0" distR="0" wp14:anchorId="7F90113E" wp14:editId="579B4C08">
                            <wp:extent cx="5268744" cy="82296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68744" cy="822960"/>
                                    </a:xfrm>
                                    <a:prstGeom prst="rect">
                                      <a:avLst/>
                                    </a:prstGeom>
                                  </pic:spPr>
                                </pic:pic>
                              </a:graphicData>
                            </a:graphic>
                          </wp:inline>
                        </w:drawing>
                      </w:r>
                    </w:p>
                    <w:p w14:paraId="653121B6" w14:textId="1CC28BC0" w:rsidR="002D38DB" w:rsidRDefault="002D38DB" w:rsidP="005C5FE2">
                      <w:pPr>
                        <w:pStyle w:val="Caption"/>
                      </w:pPr>
                      <w:bookmarkStart w:id="66" w:name="_Ref55162918"/>
                      <w:r>
                        <w:t xml:space="preserve">Table </w:t>
                      </w:r>
                      <w:fldSimple w:instr=" SEQ Table \* ARABIC ">
                        <w:r w:rsidR="006A007D">
                          <w:rPr>
                            <w:noProof/>
                          </w:rPr>
                          <w:t>5</w:t>
                        </w:r>
                      </w:fldSimple>
                      <w:bookmarkEnd w:id="66"/>
                      <w:r>
                        <w:rPr>
                          <w:noProof/>
                        </w:rPr>
                        <w:t xml:space="preserve"> </w:t>
                      </w:r>
                      <w:r w:rsidRPr="00E2416B">
                        <w:rPr>
                          <w:noProof/>
                        </w:rPr>
                        <w:t>Deep learning algorithms’ average ranks grouped by the training sizes. Bold indicates the best model.</w:t>
                      </w:r>
                    </w:p>
                  </w:txbxContent>
                </v:textbox>
                <w10:wrap type="topAndBottom" anchorx="margin"/>
              </v:shape>
            </w:pict>
          </mc:Fallback>
        </mc:AlternateContent>
      </w:r>
      <w:r w:rsidR="00BA698E">
        <w:t>For evaluation of random initialization, every network’s performance with several random initialization</w:t>
      </w:r>
      <w:r w:rsidR="00996B02">
        <w:t>s</w:t>
      </w:r>
      <w:r w:rsidR="00BA698E">
        <w:t xml:space="preserve"> computed. The output variance of accuracy for </w:t>
      </w:r>
      <w:proofErr w:type="spellStart"/>
      <w:r w:rsidR="00BA698E">
        <w:t>ResNet</w:t>
      </w:r>
      <w:proofErr w:type="spellEnd"/>
      <w:r w:rsidR="00BA698E">
        <w:t xml:space="preserve"> was 1.48 and for FCN was 1.70 which shows less sensitivity of </w:t>
      </w:r>
      <w:proofErr w:type="spellStart"/>
      <w:r w:rsidR="00BA698E">
        <w:t>ResNet</w:t>
      </w:r>
      <w:proofErr w:type="spellEnd"/>
      <w:r w:rsidR="00BA698E">
        <w:t xml:space="preserve"> with respect to</w:t>
      </w:r>
      <w:r w:rsidR="00996B02">
        <w:t xml:space="preserve"> the</w:t>
      </w:r>
      <w:r w:rsidR="00BA698E">
        <w:t xml:space="preserve"> random initialization.</w:t>
      </w:r>
    </w:p>
    <w:p w14:paraId="138D4012" w14:textId="063219EC" w:rsidR="00F504A7" w:rsidRDefault="00E8384B" w:rsidP="000A66BF">
      <w:r>
        <w:t xml:space="preserve">Finally, it can be said that </w:t>
      </w:r>
      <w:proofErr w:type="spellStart"/>
      <w:r>
        <w:t>ResNet</w:t>
      </w:r>
      <w:proofErr w:type="spellEnd"/>
      <w:r>
        <w:t xml:space="preserve"> has the best performance in DNNs while FCN and Encoder follow it.</w:t>
      </w:r>
    </w:p>
    <w:p w14:paraId="49DD6581" w14:textId="2969AE88" w:rsidR="009D3A35" w:rsidRDefault="00B116C9" w:rsidP="00353220">
      <w:r>
        <w:t>The Class Activation Map (CAM) helps an interpretable visualization method to find out how a classifier works. The CAM highlight</w:t>
      </w:r>
      <w:r w:rsidR="00996B02">
        <w:t>s</w:t>
      </w:r>
      <w:r>
        <w:t xml:space="preserve"> the parts of an image that contribute</w:t>
      </w:r>
      <w:r w:rsidR="00996B02">
        <w:t>s</w:t>
      </w:r>
      <w:r>
        <w:t xml:space="preserve"> the most </w:t>
      </w:r>
      <w:r w:rsidR="00996B02">
        <w:t>to</w:t>
      </w:r>
      <w:r>
        <w:t xml:space="preserve"> a given class. The original CAM was introduced for images, but it extended for 1D patterns like </w:t>
      </w:r>
      <w:r w:rsidR="00996B02">
        <w:t xml:space="preserve">the </w:t>
      </w:r>
      <w:r>
        <w:t>time series</w:t>
      </w:r>
      <w:r w:rsidR="00996B02">
        <w:t>,</w:t>
      </w:r>
      <w:r>
        <w:t xml:space="preserve"> later. This approach can only be applied to DNNs which have probabilities output, such as </w:t>
      </w:r>
      <w:proofErr w:type="spellStart"/>
      <w:r>
        <w:t>softmax</w:t>
      </w:r>
      <w:proofErr w:type="spellEnd"/>
      <w:r>
        <w:t xml:space="preserve">. </w:t>
      </w:r>
      <w:r w:rsidR="009D3A35">
        <w:t xml:space="preserve">If </w:t>
      </w:r>
      <w:r w:rsidR="009D3A35" w:rsidRPr="008F32D7">
        <w:rPr>
          <w:i/>
          <w:iCs/>
        </w:rPr>
        <w:t>A</w:t>
      </w:r>
      <w:r w:rsidR="009D3A35" w:rsidRPr="008F32D7">
        <w:rPr>
          <w:i/>
          <w:iCs/>
          <w:vertAlign w:val="subscript"/>
        </w:rPr>
        <w:t>m</w:t>
      </w:r>
      <w:r w:rsidR="009D3A35">
        <w:t>(</w:t>
      </w:r>
      <w:r w:rsidR="009D3A35" w:rsidRPr="008F32D7">
        <w:rPr>
          <w:i/>
          <w:iCs/>
        </w:rPr>
        <w:t>t</w:t>
      </w:r>
      <w:r w:rsidR="009D3A35">
        <w:t xml:space="preserve">) be the result of the last convolutional layer with M variables and </w:t>
      </w:r>
      <m:oMath>
        <m:r>
          <w:rPr>
            <w:rFonts w:ascii="Cambria Math" w:hAnsi="Cambria Math"/>
          </w:rPr>
          <m:t>m∈</m:t>
        </m:r>
        <m:d>
          <m:dPr>
            <m:begChr m:val="["/>
            <m:endChr m:val="]"/>
            <m:ctrlPr>
              <w:rPr>
                <w:rFonts w:ascii="Cambria Math" w:hAnsi="Cambria Math"/>
                <w:i/>
              </w:rPr>
            </m:ctrlPr>
          </m:dPr>
          <m:e>
            <m:r>
              <w:rPr>
                <w:rFonts w:ascii="Cambria Math" w:hAnsi="Cambria Math"/>
              </w:rPr>
              <m:t>1,m</m:t>
            </m:r>
          </m:e>
        </m:d>
      </m:oMath>
      <w:r w:rsidR="009D3A35">
        <w:t xml:space="preserve"> and </w:t>
      </w:r>
      <m:oMath>
        <m:sSubSup>
          <m:sSubSupPr>
            <m:ctrlPr>
              <w:rPr>
                <w:rFonts w:ascii="Cambria Math" w:hAnsi="Cambria Math"/>
                <w:i/>
              </w:rPr>
            </m:ctrlPr>
          </m:sSubSupPr>
          <m:e>
            <m:r>
              <w:rPr>
                <w:rFonts w:ascii="Cambria Math" w:hAnsi="Cambria Math"/>
              </w:rPr>
              <m:t>w</m:t>
            </m:r>
          </m:e>
          <m:sub>
            <m:r>
              <w:rPr>
                <w:rFonts w:ascii="Cambria Math" w:hAnsi="Cambria Math"/>
              </w:rPr>
              <m:t>m</m:t>
            </m:r>
          </m:sub>
          <m:sup>
            <m:r>
              <w:rPr>
                <w:rFonts w:ascii="Cambria Math" w:hAnsi="Cambria Math"/>
              </w:rPr>
              <m:t>c</m:t>
            </m:r>
          </m:sup>
        </m:sSubSup>
      </m:oMath>
      <w:r w:rsidR="009D3A35">
        <w:t xml:space="preserve"> be the weight between the </w:t>
      </w:r>
      <w:proofErr w:type="spellStart"/>
      <w:r w:rsidR="009D3A35">
        <w:t>m</w:t>
      </w:r>
      <w:r w:rsidR="009D3A35" w:rsidRPr="009D3A35">
        <w:rPr>
          <w:vertAlign w:val="superscript"/>
        </w:rPr>
        <w:t>th</w:t>
      </w:r>
      <w:proofErr w:type="spellEnd"/>
      <w:r w:rsidR="009D3A35">
        <w:t xml:space="preserve"> filter and the output neuron of class </w:t>
      </w:r>
      <w:r w:rsidR="009D3A35" w:rsidRPr="008F32D7">
        <w:rPr>
          <w:i/>
          <w:iCs/>
        </w:rPr>
        <w:t>c</w:t>
      </w:r>
      <w:r w:rsidR="009D3A35">
        <w:t xml:space="preserve">, then input to the neuron of class c can be </w:t>
      </w:r>
      <w:r w:rsidR="00E55FF8">
        <w:t xml:space="preserve">computed as </w:t>
      </w:r>
      <w:proofErr w:type="spellStart"/>
      <w:r w:rsidR="00E55FF8" w:rsidRPr="008F32D7">
        <w:rPr>
          <w:i/>
          <w:iCs/>
        </w:rPr>
        <w:t>z</w:t>
      </w:r>
      <w:r w:rsidR="00E55FF8" w:rsidRPr="008F32D7">
        <w:rPr>
          <w:i/>
          <w:iCs/>
          <w:vertAlign w:val="subscript"/>
        </w:rPr>
        <w:t>c</w:t>
      </w:r>
      <w:proofErr w:type="spellEnd"/>
      <w:r w:rsidR="00E55FF8">
        <w:t>:</w:t>
      </w:r>
    </w:p>
    <w:p w14:paraId="37C6A676" w14:textId="013BB1C3"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c</m:t>
            </m:r>
          </m:sub>
        </m:sSub>
        <m:r>
          <m:rPr>
            <m:sty m:val="p"/>
          </m:rPr>
          <w:rPr>
            <w:rFonts w:ascii="Cambria Math" w:hAnsi="Cambria Math" w:cstheme="majorBidi"/>
          </w:rPr>
          <m:t>=</m:t>
        </m:r>
        <m:nary>
          <m:naryPr>
            <m:chr m:val="∑"/>
            <m:limLoc m:val="undOvr"/>
            <m:supHide m:val="1"/>
            <m:ctrlPr>
              <w:rPr>
                <w:rFonts w:ascii="Cambria Math" w:hAnsi="Cambria Math" w:cstheme="majorBidi"/>
              </w:rPr>
            </m:ctrlPr>
          </m:naryPr>
          <m:sub>
            <m:r>
              <w:rPr>
                <w:rFonts w:ascii="Cambria Math" w:hAnsi="Cambria Math" w:cstheme="majorBidi"/>
              </w:rPr>
              <m:t>m</m:t>
            </m:r>
          </m:sub>
          <m:sup/>
          <m:e>
            <m:sSubSup>
              <m:sSubSupPr>
                <m:ctrlPr>
                  <w:rPr>
                    <w:rFonts w:ascii="Cambria Math" w:hAnsi="Cambria Math" w:cstheme="majorBidi"/>
                  </w:rPr>
                </m:ctrlPr>
              </m:sSubSupPr>
              <m:e>
                <m:r>
                  <w:rPr>
                    <w:rFonts w:ascii="Cambria Math" w:hAnsi="Cambria Math" w:cstheme="majorBidi"/>
                  </w:rPr>
                  <m:t>ω</m:t>
                </m:r>
              </m:e>
              <m:sub>
                <m:r>
                  <w:rPr>
                    <w:rFonts w:ascii="Cambria Math" w:hAnsi="Cambria Math" w:cstheme="majorBidi"/>
                  </w:rPr>
                  <m:t>m</m:t>
                </m:r>
              </m:sub>
              <m:sup>
                <m:r>
                  <w:rPr>
                    <w:rFonts w:ascii="Cambria Math" w:hAnsi="Cambria Math" w:cstheme="majorBidi"/>
                  </w:rPr>
                  <m:t>c</m:t>
                </m:r>
              </m:sup>
            </m:sSubSup>
            <m:nary>
              <m:naryPr>
                <m:chr m:val="∑"/>
                <m:limLoc m:val="undOvr"/>
                <m:supHide m:val="1"/>
                <m:ctrlPr>
                  <w:rPr>
                    <w:rFonts w:ascii="Cambria Math" w:hAnsi="Cambria Math" w:cstheme="majorBidi"/>
                  </w:rPr>
                </m:ctrlPr>
              </m:naryPr>
              <m:sub>
                <m:r>
                  <w:rPr>
                    <w:rFonts w:ascii="Cambria Math" w:hAnsi="Cambria Math" w:cstheme="majorBidi"/>
                  </w:rPr>
                  <m:t>t</m:t>
                </m:r>
              </m:sub>
              <m:sup/>
              <m:e>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m</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e>
            </m:nary>
          </m:e>
        </m:nary>
      </m:oMath>
      <w:r w:rsidR="00A908D8" w:rsidRPr="00341180">
        <w:rPr>
          <w:rFonts w:asciiTheme="majorBidi" w:hAnsiTheme="majorBidi" w:cstheme="majorBidi"/>
        </w:rPr>
        <w:tab/>
        <w:t>(10)</w:t>
      </w:r>
    </w:p>
    <w:p w14:paraId="463F6ED4" w14:textId="1D800CDB" w:rsidR="00E55FF8" w:rsidRDefault="00E55FF8" w:rsidP="00353220">
      <w:r>
        <w:t xml:space="preserve">If the </w:t>
      </w:r>
      <w:proofErr w:type="spellStart"/>
      <w:r w:rsidRPr="00C82751">
        <w:rPr>
          <w:i/>
          <w:iCs/>
        </w:rPr>
        <w:t>z</w:t>
      </w:r>
      <w:r w:rsidRPr="00E55FF8">
        <w:rPr>
          <w:vertAlign w:val="subscript"/>
        </w:rPr>
        <w:t>c</w:t>
      </w:r>
      <w:proofErr w:type="spellEnd"/>
      <w:r>
        <w:t xml:space="preserve"> </w:t>
      </w:r>
      <w:r w:rsidR="00996B02">
        <w:t xml:space="preserve">is </w:t>
      </w:r>
      <w:r>
        <w:t xml:space="preserve">rewritten as following, then CAM </w:t>
      </w:r>
      <w:r w:rsidR="00996B02">
        <w:t xml:space="preserve">can </w:t>
      </w:r>
      <w:r>
        <w:t>be defined.</w:t>
      </w:r>
    </w:p>
    <w:p w14:paraId="12CDD6C7" w14:textId="2DA33F21"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c</m:t>
            </m:r>
          </m:sub>
        </m:sSub>
        <m:r>
          <m:rPr>
            <m:sty m:val="p"/>
          </m:rPr>
          <w:rPr>
            <w:rFonts w:ascii="Cambria Math" w:hAnsi="Cambria Math" w:cstheme="majorBidi"/>
          </w:rPr>
          <m:t>=</m:t>
        </m:r>
        <m:nary>
          <m:naryPr>
            <m:chr m:val="∑"/>
            <m:limLoc m:val="undOvr"/>
            <m:supHide m:val="1"/>
            <m:ctrlPr>
              <w:rPr>
                <w:rFonts w:ascii="Cambria Math" w:hAnsi="Cambria Math" w:cstheme="majorBidi"/>
              </w:rPr>
            </m:ctrlPr>
          </m:naryPr>
          <m:sub>
            <m:r>
              <w:rPr>
                <w:rFonts w:ascii="Cambria Math" w:hAnsi="Cambria Math" w:cstheme="majorBidi"/>
              </w:rPr>
              <m:t>t</m:t>
            </m:r>
          </m:sub>
          <m:sup/>
          <m:e>
            <m:nary>
              <m:naryPr>
                <m:chr m:val="∑"/>
                <m:limLoc m:val="undOvr"/>
                <m:supHide m:val="1"/>
                <m:ctrlPr>
                  <w:rPr>
                    <w:rFonts w:ascii="Cambria Math" w:hAnsi="Cambria Math" w:cstheme="majorBidi"/>
                  </w:rPr>
                </m:ctrlPr>
              </m:naryPr>
              <m:sub>
                <m:r>
                  <w:rPr>
                    <w:rFonts w:ascii="Cambria Math" w:hAnsi="Cambria Math" w:cstheme="majorBidi"/>
                  </w:rPr>
                  <m:t>m</m:t>
                </m:r>
              </m:sub>
              <m:sup/>
              <m:e>
                <m:sSubSup>
                  <m:sSubSupPr>
                    <m:ctrlPr>
                      <w:rPr>
                        <w:rFonts w:ascii="Cambria Math" w:hAnsi="Cambria Math" w:cstheme="majorBidi"/>
                      </w:rPr>
                    </m:ctrlPr>
                  </m:sSubSupPr>
                  <m:e>
                    <m:r>
                      <w:rPr>
                        <w:rFonts w:ascii="Cambria Math" w:hAnsi="Cambria Math" w:cstheme="majorBidi"/>
                      </w:rPr>
                      <m:t>ω</m:t>
                    </m:r>
                  </m:e>
                  <m:sub>
                    <m:r>
                      <w:rPr>
                        <w:rFonts w:ascii="Cambria Math" w:hAnsi="Cambria Math" w:cstheme="majorBidi"/>
                      </w:rPr>
                      <m:t>m</m:t>
                    </m:r>
                  </m:sub>
                  <m:sup>
                    <m:r>
                      <w:rPr>
                        <w:rFonts w:ascii="Cambria Math" w:hAnsi="Cambria Math" w:cstheme="majorBidi"/>
                      </w:rPr>
                      <m:t>c</m:t>
                    </m:r>
                  </m:sup>
                </m:sSubSup>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m</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e>
            </m:nary>
          </m:e>
        </m:nary>
      </m:oMath>
      <w:r w:rsidR="00A908D8" w:rsidRPr="00341180">
        <w:rPr>
          <w:rFonts w:asciiTheme="majorBidi" w:hAnsiTheme="majorBidi" w:cstheme="majorBidi"/>
        </w:rPr>
        <w:tab/>
        <w:t>(11)</w:t>
      </w:r>
    </w:p>
    <w:p w14:paraId="48DDD9EA" w14:textId="6AB8A8C8"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CAM</m:t>
            </m:r>
          </m:e>
          <m:sub>
            <m:r>
              <w:rPr>
                <w:rFonts w:ascii="Cambria Math" w:hAnsi="Cambria Math" w:cstheme="majorBidi"/>
              </w:rPr>
              <m:t>c</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nary>
          <m:naryPr>
            <m:chr m:val="∑"/>
            <m:limLoc m:val="undOvr"/>
            <m:supHide m:val="1"/>
            <m:ctrlPr>
              <w:rPr>
                <w:rFonts w:ascii="Cambria Math" w:hAnsi="Cambria Math" w:cstheme="majorBidi"/>
              </w:rPr>
            </m:ctrlPr>
          </m:naryPr>
          <m:sub>
            <m:r>
              <w:rPr>
                <w:rFonts w:ascii="Cambria Math" w:hAnsi="Cambria Math" w:cstheme="majorBidi"/>
              </w:rPr>
              <m:t>m</m:t>
            </m:r>
          </m:sub>
          <m:sup/>
          <m:e>
            <m:sSubSup>
              <m:sSubSupPr>
                <m:ctrlPr>
                  <w:rPr>
                    <w:rFonts w:ascii="Cambria Math" w:hAnsi="Cambria Math" w:cstheme="majorBidi"/>
                  </w:rPr>
                </m:ctrlPr>
              </m:sSubSupPr>
              <m:e>
                <m:r>
                  <w:rPr>
                    <w:rFonts w:ascii="Cambria Math" w:hAnsi="Cambria Math" w:cstheme="majorBidi"/>
                  </w:rPr>
                  <m:t>ω</m:t>
                </m:r>
              </m:e>
              <m:sub>
                <m:r>
                  <w:rPr>
                    <w:rFonts w:ascii="Cambria Math" w:hAnsi="Cambria Math" w:cstheme="majorBidi"/>
                  </w:rPr>
                  <m:t>m</m:t>
                </m:r>
              </m:sub>
              <m:sup>
                <m:r>
                  <w:rPr>
                    <w:rFonts w:ascii="Cambria Math" w:hAnsi="Cambria Math" w:cstheme="majorBidi"/>
                  </w:rPr>
                  <m:t>c</m:t>
                </m:r>
              </m:sup>
            </m:sSubSup>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m</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e>
        </m:nary>
      </m:oMath>
      <w:r w:rsidR="00A908D8" w:rsidRPr="00341180">
        <w:rPr>
          <w:rFonts w:asciiTheme="majorBidi" w:hAnsiTheme="majorBidi" w:cstheme="majorBidi"/>
        </w:rPr>
        <w:tab/>
        <w:t>(12)</w:t>
      </w:r>
    </w:p>
    <w:p w14:paraId="6054A349" w14:textId="18F43977" w:rsidR="00B116C9" w:rsidRDefault="0022193D" w:rsidP="00353220">
      <w:fldSimple w:instr=" REF _Ref53317904 ">
        <w:r w:rsidR="006A007D">
          <w:t xml:space="preserve">Figure </w:t>
        </w:r>
        <w:r w:rsidR="006A007D">
          <w:rPr>
            <w:noProof/>
          </w:rPr>
          <w:t>11</w:t>
        </w:r>
      </w:fldSimple>
      <w:r w:rsidR="00B116C9">
        <w:t xml:space="preserve"> shows the CAM for</w:t>
      </w:r>
      <w:r w:rsidR="00996B02">
        <w:t xml:space="preserve"> the</w:t>
      </w:r>
      <w:r w:rsidR="00B116C9">
        <w:t xml:space="preserve"> </w:t>
      </w:r>
      <w:proofErr w:type="spellStart"/>
      <w:r w:rsidR="00B116C9">
        <w:t>GunPoint</w:t>
      </w:r>
      <w:proofErr w:type="spellEnd"/>
      <w:r w:rsidR="00B116C9">
        <w:t xml:space="preserve"> dataset.</w:t>
      </w:r>
      <w:r w:rsidR="009D3A35">
        <w:t xml:space="preserve"> </w:t>
      </w:r>
      <w:r w:rsidR="00E55FF8">
        <w:t xml:space="preserve">This dataset has been selected </w:t>
      </w:r>
      <w:proofErr w:type="gramStart"/>
      <w:r w:rsidR="00E55FF8">
        <w:t>because</w:t>
      </w:r>
      <w:proofErr w:type="gramEnd"/>
    </w:p>
    <w:p w14:paraId="563D3420" w14:textId="3C8C5100" w:rsidR="00E55FF8" w:rsidRDefault="00E55FF8" w:rsidP="00353220">
      <w:pPr>
        <w:pStyle w:val="ListParagraph"/>
        <w:numPr>
          <w:ilvl w:val="0"/>
          <w:numId w:val="17"/>
        </w:numPr>
      </w:pPr>
      <w:r>
        <w:t>It is easy to visualize</w:t>
      </w:r>
      <w:r w:rsidR="00996B02">
        <w:t>,</w:t>
      </w:r>
      <w:r>
        <w:t xml:space="preserve"> unlike other nois</w:t>
      </w:r>
      <w:r w:rsidR="00996B02">
        <w:t>y</w:t>
      </w:r>
      <w:r>
        <w:t xml:space="preserve"> datasets.</w:t>
      </w:r>
    </w:p>
    <w:p w14:paraId="477E0BB7" w14:textId="47565DD6" w:rsidR="00E55FF8" w:rsidRDefault="00E55FF8" w:rsidP="00353220">
      <w:pPr>
        <w:pStyle w:val="ListParagraph"/>
        <w:numPr>
          <w:ilvl w:val="0"/>
          <w:numId w:val="17"/>
        </w:numPr>
      </w:pPr>
      <w:r>
        <w:t xml:space="preserve">Both FCN and </w:t>
      </w:r>
      <w:proofErr w:type="spellStart"/>
      <w:r>
        <w:t>ResNet</w:t>
      </w:r>
      <w:proofErr w:type="spellEnd"/>
      <w:r>
        <w:t xml:space="preserve"> models achieved almost 100% accuracy.</w:t>
      </w:r>
    </w:p>
    <w:p w14:paraId="575AB5C7" w14:textId="2F961C30" w:rsidR="00E55FF8" w:rsidRDefault="00E55FF8" w:rsidP="00353220">
      <w:pPr>
        <w:pStyle w:val="ListParagraph"/>
        <w:numPr>
          <w:ilvl w:val="0"/>
          <w:numId w:val="17"/>
        </w:numPr>
      </w:pPr>
      <w:r>
        <w:t>There are just two classes which makes the visual comparison easy.</w:t>
      </w:r>
    </w:p>
    <w:p w14:paraId="4FAAD9D1" w14:textId="21234828" w:rsidR="00E55FF8" w:rsidRDefault="00E55FF8" w:rsidP="00353220">
      <w:r>
        <w:t>It is obvious that both classifiers neglecting the plateau non-discriminative regions. Also, both classifiers find out</w:t>
      </w:r>
      <w:r w:rsidR="00996B02">
        <w:t xml:space="preserve"> the</w:t>
      </w:r>
      <w:r>
        <w:t xml:space="preserve"> most critical points. Moreover, the CNN works as it was expected, </w:t>
      </w:r>
      <w:proofErr w:type="gramStart"/>
      <w:r>
        <w:t>e.g.</w:t>
      </w:r>
      <w:proofErr w:type="gramEnd"/>
      <w:r>
        <w:t xml:space="preserve"> they found local discriminative areas regardless of where they appeared in time series</w:t>
      </w:r>
      <w:r w:rsidR="00996B02">
        <w:t>; which</w:t>
      </w:r>
      <w:r>
        <w:t xml:space="preserve"> shows CNN is a time-invariant classifier.</w:t>
      </w:r>
      <w:r w:rsidR="00893D7F">
        <w:t xml:space="preserve"> The critical points can be discovered by </w:t>
      </w:r>
      <w:proofErr w:type="spellStart"/>
      <w:r w:rsidR="00893D7F">
        <w:t>shapelet</w:t>
      </w:r>
      <w:proofErr w:type="spellEnd"/>
      <w:r w:rsidR="00893D7F">
        <w:t xml:space="preserve">-based classifiers too, but since </w:t>
      </w:r>
      <w:proofErr w:type="spellStart"/>
      <w:r w:rsidR="00893D7F">
        <w:t>shapelet</w:t>
      </w:r>
      <w:proofErr w:type="spellEnd"/>
      <w:r w:rsidR="00893D7F">
        <w:t xml:space="preserve"> classifiers are</w:t>
      </w:r>
      <w:r w:rsidR="00996B02">
        <w:t xml:space="preserve"> an</w:t>
      </w:r>
      <w:r w:rsidR="00893D7F">
        <w:t xml:space="preserve"> ensemble of classifiers, it is unclear how the final decision is affected by individual classifiers, while DNNs are end-to-end classifiers and CAM can give a good explanation.</w:t>
      </w:r>
    </w:p>
    <w:p w14:paraId="33F82A1B" w14:textId="35AF91EB" w:rsidR="005C5FE2" w:rsidRDefault="005C5FE2" w:rsidP="00353220">
      <w:r>
        <w:rPr>
          <w:noProof/>
        </w:rPr>
        <w:lastRenderedPageBreak/>
        <mc:AlternateContent>
          <mc:Choice Requires="wps">
            <w:drawing>
              <wp:anchor distT="0" distB="91440" distL="114300" distR="114300" simplePos="0" relativeHeight="251697152" behindDoc="0" locked="0" layoutInCell="1" allowOverlap="1" wp14:anchorId="2B7DB9DE" wp14:editId="04D3BA37">
                <wp:simplePos x="0" y="0"/>
                <wp:positionH relativeFrom="margin">
                  <wp:align>right</wp:align>
                </wp:positionH>
                <wp:positionV relativeFrom="paragraph">
                  <wp:posOffset>311785</wp:posOffset>
                </wp:positionV>
                <wp:extent cx="5943600" cy="5212080"/>
                <wp:effectExtent l="0" t="0" r="0" b="7620"/>
                <wp:wrapTopAndBottom/>
                <wp:docPr id="40" name="Text Box 40"/>
                <wp:cNvGraphicFramePr/>
                <a:graphic xmlns:a="http://schemas.openxmlformats.org/drawingml/2006/main">
                  <a:graphicData uri="http://schemas.microsoft.com/office/word/2010/wordprocessingShape">
                    <wps:wsp>
                      <wps:cNvSpPr txBox="1"/>
                      <wps:spPr>
                        <a:xfrm>
                          <a:off x="0" y="0"/>
                          <a:ext cx="5943600" cy="5212080"/>
                        </a:xfrm>
                        <a:prstGeom prst="rect">
                          <a:avLst/>
                        </a:prstGeom>
                        <a:solidFill>
                          <a:schemeClr val="lt1"/>
                        </a:solidFill>
                        <a:ln w="6350">
                          <a:noFill/>
                        </a:ln>
                      </wps:spPr>
                      <wps:txbx>
                        <w:txbxContent>
                          <w:p w14:paraId="5274210E" w14:textId="00F48739" w:rsidR="002D38DB" w:rsidRDefault="002D38DB" w:rsidP="005C5FE2">
                            <w:pPr>
                              <w:jc w:val="center"/>
                            </w:pPr>
                            <w:r>
                              <w:rPr>
                                <w:noProof/>
                              </w:rPr>
                              <w:drawing>
                                <wp:inline distT="0" distB="0" distL="0" distR="0" wp14:anchorId="3FF44FA0" wp14:editId="6574F3BA">
                                  <wp:extent cx="5209875" cy="4572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09875" cy="4572000"/>
                                          </a:xfrm>
                                          <a:prstGeom prst="rect">
                                            <a:avLst/>
                                          </a:prstGeom>
                                        </pic:spPr>
                                      </pic:pic>
                                    </a:graphicData>
                                  </a:graphic>
                                </wp:inline>
                              </w:drawing>
                            </w:r>
                          </w:p>
                          <w:p w14:paraId="4C24E85B" w14:textId="060C2B8F" w:rsidR="002D38DB" w:rsidRDefault="002D38DB" w:rsidP="005C5FE2">
                            <w:pPr>
                              <w:pStyle w:val="Caption"/>
                            </w:pPr>
                            <w:bookmarkStart w:id="67" w:name="_Ref53317904"/>
                            <w:r>
                              <w:t xml:space="preserve">Figure </w:t>
                            </w:r>
                            <w:fldSimple w:instr=" SEQ Figure \* ARABIC ">
                              <w:r w:rsidR="006A007D">
                                <w:rPr>
                                  <w:noProof/>
                                </w:rPr>
                                <w:t>11</w:t>
                              </w:r>
                            </w:fldSimple>
                            <w:bookmarkEnd w:id="67"/>
                            <w:r>
                              <w:rPr>
                                <w:noProof/>
                              </w:rPr>
                              <w:t xml:space="preserve"> </w:t>
                            </w:r>
                            <w:r w:rsidRPr="00B5488F">
                              <w:rPr>
                                <w:noProof/>
                              </w:rPr>
                              <w:t>Highlighting with the Class Activation Map the contribution of each time series region for both classes in GunPoint when using the FCN and ResNet classifiers. Red corresponds to high contribution and blue to almost no</w:t>
                            </w:r>
                            <w:r>
                              <w:rPr>
                                <w:noProof/>
                              </w:rPr>
                              <w:t xml:space="preserve"> </w:t>
                            </w:r>
                            <w:r w:rsidRPr="00B5488F">
                              <w:rPr>
                                <w:noProof/>
                              </w:rPr>
                              <w:t xml:space="preserve">contribution to the correct class </w:t>
                            </w:r>
                            <w:r w:rsidRPr="00B116C9">
                              <w:rPr>
                                <w:noProof/>
                              </w:rPr>
                              <w:t>identification (smoothed for visual clarity and best viewed in color)</w:t>
                            </w: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DB9DE" id="Text Box 40" o:spid="_x0000_s1042" type="#_x0000_t202" style="position:absolute;left:0;text-align:left;margin-left:416.8pt;margin-top:24.55pt;width:468pt;height:410.4pt;z-index:251697152;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" fillcolor="white [3201]" stroked="f" strokeweight=".5pt">
                <v:textbox inset="0,0,0,0">
                  <w:txbxContent>
                    <w:p w14:paraId="5274210E" w14:textId="00F48739" w:rsidR="002D38DB" w:rsidRDefault="002D38DB" w:rsidP="005C5FE2">
                      <w:pPr>
                        <w:jc w:val="center"/>
                      </w:pPr>
                      <w:r>
                        <w:rPr>
                          <w:noProof/>
                        </w:rPr>
                        <w:drawing>
                          <wp:inline distT="0" distB="0" distL="0" distR="0" wp14:anchorId="3FF44FA0" wp14:editId="6574F3BA">
                            <wp:extent cx="5209875" cy="45720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09875" cy="4572000"/>
                                    </a:xfrm>
                                    <a:prstGeom prst="rect">
                                      <a:avLst/>
                                    </a:prstGeom>
                                  </pic:spPr>
                                </pic:pic>
                              </a:graphicData>
                            </a:graphic>
                          </wp:inline>
                        </w:drawing>
                      </w:r>
                    </w:p>
                    <w:p w14:paraId="4C24E85B" w14:textId="060C2B8F" w:rsidR="002D38DB" w:rsidRDefault="002D38DB" w:rsidP="005C5FE2">
                      <w:pPr>
                        <w:pStyle w:val="Caption"/>
                      </w:pPr>
                      <w:bookmarkStart w:id="68" w:name="_Ref53317904"/>
                      <w:r>
                        <w:t xml:space="preserve">Figure </w:t>
                      </w:r>
                      <w:fldSimple w:instr=" SEQ Figure \* ARABIC ">
                        <w:r w:rsidR="006A007D">
                          <w:rPr>
                            <w:noProof/>
                          </w:rPr>
                          <w:t>11</w:t>
                        </w:r>
                      </w:fldSimple>
                      <w:bookmarkEnd w:id="68"/>
                      <w:r>
                        <w:rPr>
                          <w:noProof/>
                        </w:rPr>
                        <w:t xml:space="preserve"> </w:t>
                      </w:r>
                      <w:r w:rsidRPr="00B5488F">
                        <w:rPr>
                          <w:noProof/>
                        </w:rPr>
                        <w:t>Highlighting with the Class Activation Map the contribution of each time series region for both classes in GunPoint when using the FCN and ResNet classifiers. Red corresponds to high contribution and blue to almost no</w:t>
                      </w:r>
                      <w:r>
                        <w:rPr>
                          <w:noProof/>
                        </w:rPr>
                        <w:t xml:space="preserve"> </w:t>
                      </w:r>
                      <w:r w:rsidRPr="00B5488F">
                        <w:rPr>
                          <w:noProof/>
                        </w:rPr>
                        <w:t xml:space="preserve">contribution to the correct class </w:t>
                      </w:r>
                      <w:r w:rsidRPr="00B116C9">
                        <w:rPr>
                          <w:noProof/>
                        </w:rPr>
                        <w:t>identification (smoothed for visual clarity and best viewed in color)</w:t>
                      </w:r>
                      <w:r>
                        <w:rPr>
                          <w:noProof/>
                        </w:rPr>
                        <w:t>.</w:t>
                      </w:r>
                    </w:p>
                  </w:txbxContent>
                </v:textbox>
                <w10:wrap type="topAndBottom" anchorx="margin"/>
              </v:shape>
            </w:pict>
          </mc:Fallback>
        </mc:AlternateContent>
      </w:r>
    </w:p>
    <w:p w14:paraId="3452F39A" w14:textId="21BB226C" w:rsidR="00871019" w:rsidRDefault="0022193D" w:rsidP="00353220">
      <w:fldSimple w:instr=" REF _Ref53319527 ">
        <w:r w:rsidR="006A007D">
          <w:t xml:space="preserve">Figure </w:t>
        </w:r>
        <w:r w:rsidR="006A007D">
          <w:rPr>
            <w:noProof/>
          </w:rPr>
          <w:t>12</w:t>
        </w:r>
      </w:fldSimple>
      <w:r w:rsidR="00893D7F">
        <w:t xml:space="preserve"> shows another example from </w:t>
      </w:r>
      <w:r w:rsidR="00996B02">
        <w:t xml:space="preserve">the </w:t>
      </w:r>
      <w:r w:rsidR="00893D7F">
        <w:t xml:space="preserve">Meat dataset. This dataset has three classes and </w:t>
      </w:r>
      <w:proofErr w:type="spellStart"/>
      <w:r w:rsidR="00893D7F">
        <w:t>ResNet</w:t>
      </w:r>
      <w:proofErr w:type="spellEnd"/>
      <w:r w:rsidR="00893D7F">
        <w:t xml:space="preserve"> and FCN accuracy were different with 97% and 83% respectively. The darker colors of </w:t>
      </w:r>
      <w:proofErr w:type="spellStart"/>
      <w:r w:rsidR="00893D7F">
        <w:t>ResNet</w:t>
      </w:r>
      <w:proofErr w:type="spellEnd"/>
      <w:r w:rsidR="00893D7F">
        <w:t xml:space="preserve"> show more certainty about the decisions while the light color of FCN shows it could not find complete distinctive areas. This observation is very strong for class</w:t>
      </w:r>
      <w:r w:rsidR="00196113">
        <w:t xml:space="preserve"> </w:t>
      </w:r>
      <w:r w:rsidR="00893D7F">
        <w:t xml:space="preserve">2 where </w:t>
      </w:r>
      <w:proofErr w:type="spellStart"/>
      <w:r w:rsidR="00893D7F">
        <w:t>ResNet</w:t>
      </w:r>
      <w:proofErr w:type="spellEnd"/>
      <w:r w:rsidR="00893D7F">
        <w:t xml:space="preserve"> completely reject</w:t>
      </w:r>
      <w:r w:rsidR="00196113">
        <w:t>s the</w:t>
      </w:r>
      <w:r w:rsidR="00893D7F">
        <w:t xml:space="preserve"> discriminative capability of some areas while FCN thinks they are discriminative yet.</w:t>
      </w:r>
      <w:r w:rsidR="00E7521D">
        <w:t xml:space="preserve"> This ability can be attributed</w:t>
      </w:r>
      <w:r w:rsidR="00E7521D" w:rsidRPr="00E7521D">
        <w:t xml:space="preserve"> to the main characteristic of </w:t>
      </w:r>
      <w:proofErr w:type="spellStart"/>
      <w:r w:rsidR="00E7521D" w:rsidRPr="00E7521D">
        <w:t>ResNet</w:t>
      </w:r>
      <w:proofErr w:type="spellEnd"/>
      <w:r w:rsidR="00E7521D" w:rsidRPr="00E7521D">
        <w:t xml:space="preserve"> which is composed of the residual connections between the convolutional blocks that enable the model to </w:t>
      </w:r>
      <w:r w:rsidR="00E7521D" w:rsidRPr="00E7521D">
        <w:rPr>
          <w:i/>
          <w:iCs/>
        </w:rPr>
        <w:t xml:space="preserve">learn to skip </w:t>
      </w:r>
      <w:r w:rsidR="00E7521D" w:rsidRPr="00E7521D">
        <w:t>unnecessary convolutions by dint of its shortcut links</w:t>
      </w:r>
      <w:r w:rsidR="00567434">
        <w:t xml:space="preserve"> </w:t>
      </w:r>
      <w:r w:rsidR="00567434" w:rsidRPr="00567434">
        <w:t>(He et al., 2016)</w:t>
      </w:r>
      <w:r w:rsidR="00E7521D">
        <w:t>.</w:t>
      </w:r>
    </w:p>
    <w:p w14:paraId="5E34DC4E" w14:textId="7B920B30" w:rsidR="005C5FE2" w:rsidRDefault="005C5FE2" w:rsidP="00353220">
      <w:r>
        <w:rPr>
          <w:noProof/>
        </w:rPr>
        <w:lastRenderedPageBreak/>
        <mc:AlternateContent>
          <mc:Choice Requires="wps">
            <w:drawing>
              <wp:anchor distT="0" distB="0" distL="114300" distR="114300" simplePos="0" relativeHeight="251699200" behindDoc="0" locked="0" layoutInCell="1" allowOverlap="1" wp14:anchorId="2CC43909" wp14:editId="5C0AF2C0">
                <wp:simplePos x="0" y="0"/>
                <wp:positionH relativeFrom="margin">
                  <wp:align>right</wp:align>
                </wp:positionH>
                <wp:positionV relativeFrom="paragraph">
                  <wp:posOffset>312420</wp:posOffset>
                </wp:positionV>
                <wp:extent cx="5942330" cy="7909560"/>
                <wp:effectExtent l="0" t="0" r="1270" b="0"/>
                <wp:wrapTopAndBottom/>
                <wp:docPr id="42" name="Text Box 42"/>
                <wp:cNvGraphicFramePr/>
                <a:graphic xmlns:a="http://schemas.openxmlformats.org/drawingml/2006/main">
                  <a:graphicData uri="http://schemas.microsoft.com/office/word/2010/wordprocessingShape">
                    <wps:wsp>
                      <wps:cNvSpPr txBox="1"/>
                      <wps:spPr>
                        <a:xfrm>
                          <a:off x="0" y="0"/>
                          <a:ext cx="5942330" cy="7909560"/>
                        </a:xfrm>
                        <a:prstGeom prst="rect">
                          <a:avLst/>
                        </a:prstGeom>
                        <a:solidFill>
                          <a:schemeClr val="lt1"/>
                        </a:solidFill>
                        <a:ln w="6350">
                          <a:noFill/>
                        </a:ln>
                      </wps:spPr>
                      <wps:txbx>
                        <w:txbxContent>
                          <w:p w14:paraId="2CF480F7" w14:textId="7CB1C6B7" w:rsidR="002D38DB" w:rsidRDefault="002D38DB" w:rsidP="005C5FE2">
                            <w:pPr>
                              <w:jc w:val="center"/>
                            </w:pPr>
                            <w:r>
                              <w:rPr>
                                <w:noProof/>
                              </w:rPr>
                              <w:drawing>
                                <wp:inline distT="0" distB="0" distL="0" distR="0" wp14:anchorId="4B215450" wp14:editId="0765E2BF">
                                  <wp:extent cx="5423469" cy="722376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3469" cy="7223760"/>
                                          </a:xfrm>
                                          <a:prstGeom prst="rect">
                                            <a:avLst/>
                                          </a:prstGeom>
                                        </pic:spPr>
                                      </pic:pic>
                                    </a:graphicData>
                                  </a:graphic>
                                </wp:inline>
                              </w:drawing>
                            </w:r>
                          </w:p>
                          <w:p w14:paraId="3B045B66" w14:textId="145FC13C" w:rsidR="002D38DB" w:rsidRDefault="002D38DB" w:rsidP="005C5FE2">
                            <w:pPr>
                              <w:pStyle w:val="Caption"/>
                            </w:pPr>
                            <w:bookmarkStart w:id="69" w:name="_Ref53319527"/>
                            <w:r>
                              <w:t xml:space="preserve">Figure </w:t>
                            </w:r>
                            <w:fldSimple w:instr=" SEQ Figure \* ARABIC ">
                              <w:r w:rsidR="006A007D">
                                <w:rPr>
                                  <w:noProof/>
                                </w:rPr>
                                <w:t>12</w:t>
                              </w:r>
                            </w:fldSimple>
                            <w:bookmarkEnd w:id="69"/>
                            <w:r w:rsidRPr="009D3A35">
                              <w:rPr>
                                <w:rFonts w:ascii="CMR10" w:hAnsi="CMR10"/>
                                <w:color w:val="000000"/>
                                <w:sz w:val="22"/>
                                <w:szCs w:val="22"/>
                              </w:rPr>
                              <w:t xml:space="preserve"> </w:t>
                            </w:r>
                            <w:r w:rsidRPr="009D3A35">
                              <w:t>Highlighting with the Class Activation Map the contribution of each time series region</w:t>
                            </w:r>
                            <w:r>
                              <w:t xml:space="preserve"> </w:t>
                            </w:r>
                            <w:r w:rsidRPr="009D3A35">
                              <w:t xml:space="preserve">for the three classes in Meat when using the FCN and </w:t>
                            </w:r>
                            <w:proofErr w:type="spellStart"/>
                            <w:r w:rsidRPr="009D3A35">
                              <w:t>ResNet</w:t>
                            </w:r>
                            <w:proofErr w:type="spellEnd"/>
                            <w:r w:rsidRPr="009D3A35">
                              <w:t xml:space="preserve"> classifiers. Red corresponds to high</w:t>
                            </w:r>
                            <w:r>
                              <w:t xml:space="preserve"> </w:t>
                            </w:r>
                            <w:r w:rsidRPr="009D3A35">
                              <w:t>contribution and blue to almost no contribution to the correct class identification (smoothed for</w:t>
                            </w:r>
                            <w:r>
                              <w:t xml:space="preserve"> </w:t>
                            </w:r>
                            <w:r w:rsidRPr="009D3A35">
                              <w:t>visual clarity and</w:t>
                            </w:r>
                            <w:r>
                              <w:t xml:space="preserve"> </w:t>
                            </w:r>
                            <w:r w:rsidRPr="009D3A35">
                              <w:t>best viewed in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C43909" id="Text Box 42" o:spid="_x0000_s1043" type="#_x0000_t202" style="position:absolute;left:0;text-align:left;margin-left:416.7pt;margin-top:24.6pt;width:467.9pt;height:622.8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" fillcolor="white [3201]" stroked="f" strokeweight=".5pt">
                <v:textbox inset="0,0,0,0">
                  <w:txbxContent>
                    <w:p w14:paraId="2CF480F7" w14:textId="7CB1C6B7" w:rsidR="002D38DB" w:rsidRDefault="002D38DB" w:rsidP="005C5FE2">
                      <w:pPr>
                        <w:jc w:val="center"/>
                      </w:pPr>
                      <w:r>
                        <w:rPr>
                          <w:noProof/>
                        </w:rPr>
                        <w:drawing>
                          <wp:inline distT="0" distB="0" distL="0" distR="0" wp14:anchorId="4B215450" wp14:editId="0765E2BF">
                            <wp:extent cx="5423469" cy="722376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3469" cy="7223760"/>
                                    </a:xfrm>
                                    <a:prstGeom prst="rect">
                                      <a:avLst/>
                                    </a:prstGeom>
                                  </pic:spPr>
                                </pic:pic>
                              </a:graphicData>
                            </a:graphic>
                          </wp:inline>
                        </w:drawing>
                      </w:r>
                    </w:p>
                    <w:p w14:paraId="3B045B66" w14:textId="145FC13C" w:rsidR="002D38DB" w:rsidRDefault="002D38DB" w:rsidP="005C5FE2">
                      <w:pPr>
                        <w:pStyle w:val="Caption"/>
                      </w:pPr>
                      <w:bookmarkStart w:id="70" w:name="_Ref53319527"/>
                      <w:r>
                        <w:t xml:space="preserve">Figure </w:t>
                      </w:r>
                      <w:fldSimple w:instr=" SEQ Figure \* ARABIC ">
                        <w:r w:rsidR="006A007D">
                          <w:rPr>
                            <w:noProof/>
                          </w:rPr>
                          <w:t>12</w:t>
                        </w:r>
                      </w:fldSimple>
                      <w:bookmarkEnd w:id="70"/>
                      <w:r w:rsidRPr="009D3A35">
                        <w:rPr>
                          <w:rFonts w:ascii="CMR10" w:hAnsi="CMR10"/>
                          <w:color w:val="000000"/>
                          <w:sz w:val="22"/>
                          <w:szCs w:val="22"/>
                        </w:rPr>
                        <w:t xml:space="preserve"> </w:t>
                      </w:r>
                      <w:r w:rsidRPr="009D3A35">
                        <w:t>Highlighting with the Class Activation Map the contribution of each time series region</w:t>
                      </w:r>
                      <w:r>
                        <w:t xml:space="preserve"> </w:t>
                      </w:r>
                      <w:r w:rsidRPr="009D3A35">
                        <w:t xml:space="preserve">for the three classes in Meat when using the FCN and </w:t>
                      </w:r>
                      <w:proofErr w:type="spellStart"/>
                      <w:r w:rsidRPr="009D3A35">
                        <w:t>ResNet</w:t>
                      </w:r>
                      <w:proofErr w:type="spellEnd"/>
                      <w:r w:rsidRPr="009D3A35">
                        <w:t xml:space="preserve"> classifiers. Red corresponds to high</w:t>
                      </w:r>
                      <w:r>
                        <w:t xml:space="preserve"> </w:t>
                      </w:r>
                      <w:r w:rsidRPr="009D3A35">
                        <w:t>contribution and blue to almost no contribution to the correct class identification (smoothed for</w:t>
                      </w:r>
                      <w:r>
                        <w:t xml:space="preserve"> </w:t>
                      </w:r>
                      <w:r w:rsidRPr="009D3A35">
                        <w:t>visual clarity and</w:t>
                      </w:r>
                      <w:r>
                        <w:t xml:space="preserve"> </w:t>
                      </w:r>
                      <w:r w:rsidRPr="009D3A35">
                        <w:t>best viewed in color)</w:t>
                      </w:r>
                    </w:p>
                  </w:txbxContent>
                </v:textbox>
                <w10:wrap type="topAndBottom" anchorx="margin"/>
              </v:shape>
            </w:pict>
          </mc:Fallback>
        </mc:AlternateContent>
      </w:r>
    </w:p>
    <w:p w14:paraId="2198B73E" w14:textId="71953178" w:rsidR="0061691F" w:rsidRDefault="0061691F" w:rsidP="00196113">
      <w:r>
        <w:lastRenderedPageBreak/>
        <w:t xml:space="preserve">Another good method for visualization of individual samples spatially is Multi-Dimensional Scaling (MDS) which uses </w:t>
      </w:r>
      <w:r w:rsidR="00196113">
        <w:t xml:space="preserve">a </w:t>
      </w:r>
      <w:r>
        <w:t>pairwise distance matrix as input and aims at placing each object in a</w:t>
      </w:r>
      <w:r w:rsidR="00196113">
        <w:t>n</w:t>
      </w:r>
      <w:r>
        <w:t xml:space="preserve"> N-dimensional space such as the between-object distances are preserved as well as possible. It started with Euclidean Distance (ED) and then by distance matrix finds the appropriate spatial position of each sample. With this plot, it is possible to find out the separability capacity of a specific classifier in comparison to its competitors. Again, like before, the MDS has been implemented for </w:t>
      </w:r>
      <w:proofErr w:type="spellStart"/>
      <w:r>
        <w:t>ResNet</w:t>
      </w:r>
      <w:proofErr w:type="spellEnd"/>
      <w:r>
        <w:t xml:space="preserve"> and FCN because</w:t>
      </w:r>
      <w:r w:rsidR="00196113">
        <w:t xml:space="preserve"> t</w:t>
      </w:r>
      <w:r>
        <w:t>hey have the highest rank on UCR/</w:t>
      </w:r>
      <w:proofErr w:type="gramStart"/>
      <w:r>
        <w:t>UEA</w:t>
      </w:r>
      <w:proofErr w:type="gramEnd"/>
      <w:r w:rsidR="00196113">
        <w:t xml:space="preserve"> and b</w:t>
      </w:r>
      <w:r>
        <w:t>oth have</w:t>
      </w:r>
      <w:r w:rsidR="00196113">
        <w:t xml:space="preserve"> the</w:t>
      </w:r>
      <w:r>
        <w:t xml:space="preserve"> GAP layer with </w:t>
      </w:r>
      <w:proofErr w:type="spellStart"/>
      <w:r>
        <w:t>softmax</w:t>
      </w:r>
      <w:proofErr w:type="spellEnd"/>
      <w:r>
        <w:t xml:space="preserve"> which make</w:t>
      </w:r>
      <w:r w:rsidR="00196113">
        <w:t>s</w:t>
      </w:r>
      <w:r>
        <w:t xml:space="preserve"> the number of latent features invariant to the time series length.</w:t>
      </w:r>
    </w:p>
    <w:p w14:paraId="692C184C" w14:textId="6B703259" w:rsidR="0061691F" w:rsidRDefault="0061691F" w:rsidP="00196113">
      <w:pPr>
        <w:spacing w:after="0"/>
      </w:pPr>
      <w:r>
        <w:t>The process of finding the MDS is as follows. First</w:t>
      </w:r>
      <w:r w:rsidR="00196113">
        <w:t>,</w:t>
      </w:r>
      <w:r>
        <w:t xml:space="preserve"> the </w:t>
      </w:r>
      <w:r w:rsidR="00B30C99">
        <w:t>EDs of</w:t>
      </w:r>
      <w:r w:rsidR="00196113">
        <w:t xml:space="preserve"> the</w:t>
      </w:r>
      <w:r w:rsidR="00B30C99">
        <w:t xml:space="preserve"> 128-dimensional output vector of </w:t>
      </w:r>
      <w:r w:rsidR="00196113">
        <w:t xml:space="preserve">the </w:t>
      </w:r>
      <w:r w:rsidR="00B30C99">
        <w:t xml:space="preserve">last convolutional layer </w:t>
      </w:r>
      <w:r w:rsidR="00196113">
        <w:t>is</w:t>
      </w:r>
      <w:r w:rsidR="00B30C99">
        <w:t xml:space="preserve"> calculated. Then the procedure tries to minimize a cost function which is called Stress.</w:t>
      </w:r>
    </w:p>
    <w:p w14:paraId="31E88EA1" w14:textId="47F69DCC" w:rsidR="00C248FF"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Stress</m:t>
            </m:r>
          </m:e>
          <m:sub>
            <m:r>
              <w:rPr>
                <w:rFonts w:ascii="Cambria Math" w:hAnsi="Cambria Math" w:cstheme="majorBidi"/>
              </w:rPr>
              <m:t>D</m:t>
            </m:r>
          </m:sub>
        </m:sSub>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X</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N</m:t>
                </m:r>
              </m:sub>
            </m:sSub>
          </m:e>
        </m:d>
        <m:r>
          <m:rPr>
            <m:sty m:val="p"/>
          </m:rPr>
          <w:rPr>
            <w:rFonts w:ascii="Cambria Math" w:hAnsi="Cambria Math" w:cstheme="majorBidi"/>
          </w:rPr>
          <m:t>=</m:t>
        </m:r>
        <m:sSup>
          <m:sSupPr>
            <m:ctrlPr>
              <w:rPr>
                <w:rFonts w:ascii="Cambria Math" w:hAnsi="Cambria Math" w:cstheme="majorBidi"/>
              </w:rPr>
            </m:ctrlPr>
          </m:sSupPr>
          <m:e>
            <m:d>
              <m:dPr>
                <m:ctrlPr>
                  <w:rPr>
                    <w:rFonts w:ascii="Cambria Math" w:hAnsi="Cambria Math" w:cstheme="majorBidi"/>
                  </w:rPr>
                </m:ctrlPr>
              </m:dPr>
              <m:e>
                <m:f>
                  <m:fPr>
                    <m:ctrlPr>
                      <w:rPr>
                        <w:rFonts w:ascii="Cambria Math" w:hAnsi="Cambria Math" w:cstheme="majorBidi"/>
                      </w:rPr>
                    </m:ctrlPr>
                  </m:fPr>
                  <m:num>
                    <m:nary>
                      <m:naryPr>
                        <m:chr m:val="∑"/>
                        <m:limLoc m:val="subSup"/>
                        <m:supHide m:val="1"/>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m:t>
                        </m:r>
                        <m:r>
                          <w:rPr>
                            <w:rFonts w:ascii="Cambria Math" w:hAnsi="Cambria Math" w:cstheme="majorBidi"/>
                          </w:rPr>
                          <m:t>j</m:t>
                        </m:r>
                      </m:sub>
                      <m:sup/>
                      <m:e>
                        <m:sSup>
                          <m:sSupPr>
                            <m:ctrlPr>
                              <w:rPr>
                                <w:rFonts w:ascii="Cambria Math" w:hAnsi="Cambria Math" w:cstheme="majorBidi"/>
                              </w:rPr>
                            </m:ctrlPr>
                          </m:sSupPr>
                          <m:e>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d</m:t>
                                    </m:r>
                                  </m:e>
                                  <m:sub>
                                    <m:r>
                                      <w:rPr>
                                        <w:rFonts w:ascii="Cambria Math" w:hAnsi="Cambria Math" w:cstheme="majorBidi"/>
                                      </w:rPr>
                                      <m:t>ij</m:t>
                                    </m:r>
                                  </m:sub>
                                </m:sSub>
                                <m:r>
                                  <m:rPr>
                                    <m:sty m:val="p"/>
                                  </m:rPr>
                                  <w:rPr>
                                    <w:rFonts w:ascii="Cambria Math" w:hAnsi="Cambria Math" w:cstheme="majorBidi"/>
                                  </w:rPr>
                                  <m:t>-</m:t>
                                </m:r>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i</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j</m:t>
                                        </m:r>
                                      </m:sub>
                                    </m:sSub>
                                  </m:e>
                                </m:d>
                              </m:e>
                            </m:d>
                          </m:e>
                          <m:sup>
                            <m:r>
                              <m:rPr>
                                <m:sty m:val="p"/>
                              </m:rPr>
                              <w:rPr>
                                <w:rFonts w:ascii="Cambria Math" w:hAnsi="Cambria Math" w:cstheme="majorBidi"/>
                              </w:rPr>
                              <m:t>2</m:t>
                            </m:r>
                          </m:sup>
                        </m:sSup>
                      </m:e>
                    </m:nary>
                  </m:num>
                  <m:den>
                    <m:nary>
                      <m:naryPr>
                        <m:chr m:val="∑"/>
                        <m:limLoc m:val="subSup"/>
                        <m:supHide m:val="1"/>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m:t>
                        </m:r>
                        <m:r>
                          <w:rPr>
                            <w:rFonts w:ascii="Cambria Math" w:hAnsi="Cambria Math" w:cstheme="majorBidi"/>
                          </w:rPr>
                          <m:t>j</m:t>
                        </m:r>
                      </m:sub>
                      <m:sup/>
                      <m:e>
                        <m:sSubSup>
                          <m:sSubSupPr>
                            <m:ctrlPr>
                              <w:rPr>
                                <w:rFonts w:ascii="Cambria Math" w:hAnsi="Cambria Math" w:cstheme="majorBidi"/>
                              </w:rPr>
                            </m:ctrlPr>
                          </m:sSubSupPr>
                          <m:e>
                            <m:r>
                              <w:rPr>
                                <w:rFonts w:ascii="Cambria Math" w:hAnsi="Cambria Math" w:cstheme="majorBidi"/>
                              </w:rPr>
                              <m:t>d</m:t>
                            </m:r>
                          </m:e>
                          <m:sub>
                            <m:r>
                              <w:rPr>
                                <w:rFonts w:ascii="Cambria Math" w:hAnsi="Cambria Math" w:cstheme="majorBidi"/>
                              </w:rPr>
                              <m:t>ij</m:t>
                            </m:r>
                          </m:sub>
                          <m:sup>
                            <m:r>
                              <m:rPr>
                                <m:sty m:val="p"/>
                              </m:rPr>
                              <w:rPr>
                                <w:rFonts w:ascii="Cambria Math" w:hAnsi="Cambria Math" w:cstheme="majorBidi"/>
                              </w:rPr>
                              <m:t>2</m:t>
                            </m:r>
                          </m:sup>
                        </m:sSubSup>
                      </m:e>
                    </m:nary>
                  </m:den>
                </m:f>
              </m:e>
            </m:d>
          </m:e>
          <m:sup>
            <m:f>
              <m:fPr>
                <m:type m:val="skw"/>
                <m:ctrlPr>
                  <w:rPr>
                    <w:rFonts w:ascii="Cambria Math" w:hAnsi="Cambria Math" w:cstheme="majorBidi"/>
                  </w:rPr>
                </m:ctrlPr>
              </m:fPr>
              <m:num>
                <m:r>
                  <m:rPr>
                    <m:sty m:val="p"/>
                  </m:rPr>
                  <w:rPr>
                    <w:rFonts w:ascii="Cambria Math" w:hAnsi="Cambria Math" w:cstheme="majorBidi"/>
                  </w:rPr>
                  <m:t>1</m:t>
                </m:r>
              </m:num>
              <m:den>
                <m:r>
                  <m:rPr>
                    <m:sty m:val="p"/>
                  </m:rPr>
                  <w:rPr>
                    <w:rFonts w:ascii="Cambria Math" w:hAnsi="Cambria Math" w:cstheme="majorBidi"/>
                  </w:rPr>
                  <m:t>2</m:t>
                </m:r>
              </m:den>
            </m:f>
          </m:sup>
        </m:sSup>
      </m:oMath>
      <w:r w:rsidR="00DC3031" w:rsidRPr="00341180">
        <w:rPr>
          <w:rFonts w:asciiTheme="majorBidi" w:hAnsiTheme="majorBidi" w:cstheme="majorBidi"/>
        </w:rPr>
        <w:tab/>
        <w:t>(13)</w:t>
      </w:r>
    </w:p>
    <w:p w14:paraId="23602910" w14:textId="4A4880C2" w:rsidR="00196113" w:rsidRDefault="00196113" w:rsidP="00196113">
      <w:r>
        <w:rPr>
          <w:noProof/>
        </w:rPr>
        <mc:AlternateContent>
          <mc:Choice Requires="wps">
            <w:drawing>
              <wp:anchor distT="0" distB="91440" distL="114300" distR="114300" simplePos="0" relativeHeight="251774976" behindDoc="0" locked="0" layoutInCell="1" allowOverlap="1" wp14:anchorId="0592FED0" wp14:editId="4C4D9FAB">
                <wp:simplePos x="0" y="0"/>
                <wp:positionH relativeFrom="margin">
                  <wp:posOffset>0</wp:posOffset>
                </wp:positionH>
                <wp:positionV relativeFrom="paragraph">
                  <wp:posOffset>318506</wp:posOffset>
                </wp:positionV>
                <wp:extent cx="5943600" cy="4796155"/>
                <wp:effectExtent l="0" t="0" r="0" b="4445"/>
                <wp:wrapTopAndBottom/>
                <wp:docPr id="45" name="Text Box 45"/>
                <wp:cNvGraphicFramePr/>
                <a:graphic xmlns:a="http://schemas.openxmlformats.org/drawingml/2006/main">
                  <a:graphicData uri="http://schemas.microsoft.com/office/word/2010/wordprocessingShape">
                    <wps:wsp>
                      <wps:cNvSpPr txBox="1"/>
                      <wps:spPr>
                        <a:xfrm>
                          <a:off x="0" y="0"/>
                          <a:ext cx="5943600" cy="4796155"/>
                        </a:xfrm>
                        <a:prstGeom prst="rect">
                          <a:avLst/>
                        </a:prstGeom>
                        <a:solidFill>
                          <a:schemeClr val="lt1"/>
                        </a:solidFill>
                        <a:ln w="6350">
                          <a:noFill/>
                        </a:ln>
                      </wps:spPr>
                      <wps:txbx>
                        <w:txbxContent>
                          <w:p w14:paraId="5FCDAC95" w14:textId="77777777" w:rsidR="002D38DB" w:rsidRDefault="002D38DB" w:rsidP="00196113">
                            <w:pPr>
                              <w:spacing w:after="0"/>
                              <w:jc w:val="center"/>
                            </w:pPr>
                            <w:r>
                              <w:rPr>
                                <w:noProof/>
                              </w:rPr>
                              <w:drawing>
                                <wp:inline distT="0" distB="0" distL="0" distR="0" wp14:anchorId="14531E71" wp14:editId="79CBF2F6">
                                  <wp:extent cx="4764883"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64883" cy="4114800"/>
                                          </a:xfrm>
                                          <a:prstGeom prst="rect">
                                            <a:avLst/>
                                          </a:prstGeom>
                                        </pic:spPr>
                                      </pic:pic>
                                    </a:graphicData>
                                  </a:graphic>
                                </wp:inline>
                              </w:drawing>
                            </w:r>
                          </w:p>
                          <w:p w14:paraId="7062AB50" w14:textId="05770331" w:rsidR="002D38DB" w:rsidRDefault="002D38DB" w:rsidP="00196113">
                            <w:pPr>
                              <w:pStyle w:val="Caption"/>
                            </w:pPr>
                            <w:bookmarkStart w:id="71" w:name="_Ref53322956"/>
                            <w:r>
                              <w:t xml:space="preserve">Figure </w:t>
                            </w:r>
                            <w:fldSimple w:instr=" SEQ Figure \* ARABIC ">
                              <w:r w:rsidR="006A007D">
                                <w:rPr>
                                  <w:noProof/>
                                </w:rPr>
                                <w:t>13</w:t>
                              </w:r>
                            </w:fldSimple>
                            <w:bookmarkEnd w:id="71"/>
                            <w:r>
                              <w:t xml:space="preserve"> </w:t>
                            </w:r>
                            <w:r w:rsidRPr="00B30C99">
                              <w:t xml:space="preserve">Multi-Dimensional Scaling (MDS) applied on </w:t>
                            </w:r>
                            <w:proofErr w:type="spellStart"/>
                            <w:r w:rsidRPr="00B30C99">
                              <w:t>GunPoint</w:t>
                            </w:r>
                            <w:proofErr w:type="spellEnd"/>
                            <w:r w:rsidRPr="00B30C99">
                              <w:t xml:space="preserve"> for: (top) the raw input time series;</w:t>
                            </w:r>
                            <w:r>
                              <w:t xml:space="preserve"> </w:t>
                            </w:r>
                            <w:r w:rsidRPr="00B30C99">
                              <w:t>(bottom) the learned features from the Global Average Pooling (GAP) layer for FCN (left) and</w:t>
                            </w:r>
                            <w:r>
                              <w:t xml:space="preserve"> </w:t>
                            </w:r>
                            <w:proofErr w:type="spellStart"/>
                            <w:r w:rsidRPr="00B30C99">
                              <w:t>ResNet</w:t>
                            </w:r>
                            <w:proofErr w:type="spellEnd"/>
                            <w:r w:rsidRPr="00B30C99">
                              <w:t xml:space="preserve"> (right) - (best viewed in </w:t>
                            </w:r>
                            <w:r>
                              <w:t>c</w:t>
                            </w:r>
                            <w:r w:rsidRPr="00B30C99">
                              <w:t xml:space="preserve">olor). This figure shows how the </w:t>
                            </w:r>
                            <w:proofErr w:type="spellStart"/>
                            <w:r w:rsidRPr="00B30C99">
                              <w:t>ResNet</w:t>
                            </w:r>
                            <w:proofErr w:type="spellEnd"/>
                            <w:r w:rsidRPr="00B30C99">
                              <w:t xml:space="preserve"> and FCN are projecting</w:t>
                            </w:r>
                            <w:r>
                              <w:t xml:space="preserve"> </w:t>
                            </w:r>
                            <w:r w:rsidRPr="00B30C99">
                              <w:t>the time series from a non-linearly separable 2D space (when using the raw input), into a linearly</w:t>
                            </w:r>
                            <w:r>
                              <w:t xml:space="preserve"> </w:t>
                            </w:r>
                            <w:r w:rsidRPr="00B30C99">
                              <w:t>separable 2D space (when using the latent re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2FED0" id="Text Box 45" o:spid="_x0000_s1044" type="#_x0000_t202" style="position:absolute;left:0;text-align:left;margin-left:0;margin-top:25.1pt;width:468pt;height:377.65pt;z-index:251774976;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" fillcolor="white [3201]" stroked="f" strokeweight=".5pt">
                <v:textbox inset="0,0,0,0">
                  <w:txbxContent>
                    <w:p w14:paraId="5FCDAC95" w14:textId="77777777" w:rsidR="002D38DB" w:rsidRDefault="002D38DB" w:rsidP="00196113">
                      <w:pPr>
                        <w:spacing w:after="0"/>
                        <w:jc w:val="center"/>
                      </w:pPr>
                      <w:r>
                        <w:rPr>
                          <w:noProof/>
                        </w:rPr>
                        <w:drawing>
                          <wp:inline distT="0" distB="0" distL="0" distR="0" wp14:anchorId="14531E71" wp14:editId="79CBF2F6">
                            <wp:extent cx="4764883"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64883" cy="4114800"/>
                                    </a:xfrm>
                                    <a:prstGeom prst="rect">
                                      <a:avLst/>
                                    </a:prstGeom>
                                  </pic:spPr>
                                </pic:pic>
                              </a:graphicData>
                            </a:graphic>
                          </wp:inline>
                        </w:drawing>
                      </w:r>
                    </w:p>
                    <w:p w14:paraId="7062AB50" w14:textId="05770331" w:rsidR="002D38DB" w:rsidRDefault="002D38DB" w:rsidP="00196113">
                      <w:pPr>
                        <w:pStyle w:val="Caption"/>
                      </w:pPr>
                      <w:bookmarkStart w:id="72" w:name="_Ref53322956"/>
                      <w:r>
                        <w:t xml:space="preserve">Figure </w:t>
                      </w:r>
                      <w:fldSimple w:instr=" SEQ Figure \* ARABIC ">
                        <w:r w:rsidR="006A007D">
                          <w:rPr>
                            <w:noProof/>
                          </w:rPr>
                          <w:t>13</w:t>
                        </w:r>
                      </w:fldSimple>
                      <w:bookmarkEnd w:id="72"/>
                      <w:r>
                        <w:t xml:space="preserve"> </w:t>
                      </w:r>
                      <w:r w:rsidRPr="00B30C99">
                        <w:t xml:space="preserve">Multi-Dimensional Scaling (MDS) applied on </w:t>
                      </w:r>
                      <w:proofErr w:type="spellStart"/>
                      <w:r w:rsidRPr="00B30C99">
                        <w:t>GunPoint</w:t>
                      </w:r>
                      <w:proofErr w:type="spellEnd"/>
                      <w:r w:rsidRPr="00B30C99">
                        <w:t xml:space="preserve"> for: (top) the raw input time series;</w:t>
                      </w:r>
                      <w:r>
                        <w:t xml:space="preserve"> </w:t>
                      </w:r>
                      <w:r w:rsidRPr="00B30C99">
                        <w:t>(bottom) the learned features from the Global Average Pooling (GAP) layer for FCN (left) and</w:t>
                      </w:r>
                      <w:r>
                        <w:t xml:space="preserve"> </w:t>
                      </w:r>
                      <w:proofErr w:type="spellStart"/>
                      <w:r w:rsidRPr="00B30C99">
                        <w:t>ResNet</w:t>
                      </w:r>
                      <w:proofErr w:type="spellEnd"/>
                      <w:r w:rsidRPr="00B30C99">
                        <w:t xml:space="preserve"> (right) - (best viewed in </w:t>
                      </w:r>
                      <w:r>
                        <w:t>c</w:t>
                      </w:r>
                      <w:r w:rsidRPr="00B30C99">
                        <w:t xml:space="preserve">olor). This figure shows how the </w:t>
                      </w:r>
                      <w:proofErr w:type="spellStart"/>
                      <w:r w:rsidRPr="00B30C99">
                        <w:t>ResNet</w:t>
                      </w:r>
                      <w:proofErr w:type="spellEnd"/>
                      <w:r w:rsidRPr="00B30C99">
                        <w:t xml:space="preserve"> and FCN are projecting</w:t>
                      </w:r>
                      <w:r>
                        <w:t xml:space="preserve"> </w:t>
                      </w:r>
                      <w:r w:rsidRPr="00B30C99">
                        <w:t>the time series from a non-linearly separable 2D space (when using the raw input), into a linearly</w:t>
                      </w:r>
                      <w:r>
                        <w:t xml:space="preserve"> </w:t>
                      </w:r>
                      <w:r w:rsidRPr="00B30C99">
                        <w:t>separable 2D space (when using the latent representation)</w:t>
                      </w:r>
                    </w:p>
                  </w:txbxContent>
                </v:textbox>
                <w10:wrap type="topAndBottom" anchorx="margin"/>
              </v:shape>
            </w:pict>
          </mc:Fallback>
        </mc:AlternateContent>
      </w:r>
      <w:r>
        <w:t xml:space="preserve">wher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196113">
        <w:t xml:space="preserve"> is the ED between the GAP vectors of time seri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196113">
        <w:t xml:space="preserve"> and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196113">
        <w:t>.</w:t>
      </w:r>
    </w:p>
    <w:p w14:paraId="4DBB038D" w14:textId="40DFC418" w:rsidR="0061691F" w:rsidRDefault="0022193D" w:rsidP="00196113">
      <w:fldSimple w:instr=" REF _Ref53322956 ">
        <w:r w:rsidR="006A007D">
          <w:t xml:space="preserve">Figure </w:t>
        </w:r>
        <w:r w:rsidR="006A007D">
          <w:rPr>
            <w:noProof/>
          </w:rPr>
          <w:t>13</w:t>
        </w:r>
      </w:fldSimple>
      <w:r w:rsidR="00B30C99">
        <w:t xml:space="preserve"> shows three MDS plots for the </w:t>
      </w:r>
      <w:proofErr w:type="spellStart"/>
      <w:r w:rsidR="00B30C99">
        <w:t>GunPoint</w:t>
      </w:r>
      <w:proofErr w:type="spellEnd"/>
      <w:r w:rsidR="00B30C99">
        <w:t xml:space="preserve"> dataset in three </w:t>
      </w:r>
      <w:proofErr w:type="gramStart"/>
      <w:r w:rsidR="00B30C99">
        <w:t>formats;</w:t>
      </w:r>
      <w:proofErr w:type="gramEnd"/>
      <w:r w:rsidR="00B30C99">
        <w:t xml:space="preserve"> the raw input time series, the learned latent features from the GAP layer for FCN and </w:t>
      </w:r>
      <w:proofErr w:type="spellStart"/>
      <w:r w:rsidR="00B30C99">
        <w:t>ResNet</w:t>
      </w:r>
      <w:proofErr w:type="spellEnd"/>
      <w:r w:rsidR="00B30C99">
        <w:t xml:space="preserve">. The overlap in </w:t>
      </w:r>
      <w:fldSimple w:instr=" REF _Ref53322956 ">
        <w:r w:rsidR="006A007D">
          <w:t xml:space="preserve">Figure </w:t>
        </w:r>
        <w:r w:rsidR="006A007D">
          <w:rPr>
            <w:noProof/>
          </w:rPr>
          <w:t>13</w:t>
        </w:r>
      </w:fldSimple>
      <w:r w:rsidR="00B30C99">
        <w:t>a shows that the two classes cannot</w:t>
      </w:r>
      <w:r w:rsidR="00F57583">
        <w:t xml:space="preserve"> </w:t>
      </w:r>
      <w:r w:rsidR="00B30C99">
        <w:t>completely</w:t>
      </w:r>
      <w:r w:rsidR="00F57583" w:rsidRPr="00F57583">
        <w:t xml:space="preserve"> </w:t>
      </w:r>
      <w:r w:rsidR="00F57583">
        <w:t>be</w:t>
      </w:r>
      <w:r w:rsidR="00B30C99">
        <w:t xml:space="preserve"> separated. On the other hand, b</w:t>
      </w:r>
      <w:r w:rsidR="00F57583">
        <w:t>y</w:t>
      </w:r>
      <w:r w:rsidR="00B30C99">
        <w:t xml:space="preserve"> the nonlinear transformations that FCN </w:t>
      </w:r>
      <w:r w:rsidR="00B30C99">
        <w:lastRenderedPageBreak/>
        <w:t xml:space="preserve">and </w:t>
      </w:r>
      <w:proofErr w:type="spellStart"/>
      <w:r w:rsidR="00B30C99">
        <w:t>ResNet</w:t>
      </w:r>
      <w:proofErr w:type="spellEnd"/>
      <w:r w:rsidR="00B30C99">
        <w:t xml:space="preserve"> bring, the two classes are linearly separable in </w:t>
      </w:r>
      <w:fldSimple w:instr=" REF _Ref53322956 ">
        <w:r w:rsidR="006A007D">
          <w:t xml:space="preserve">Figure </w:t>
        </w:r>
        <w:r w:rsidR="006A007D">
          <w:rPr>
            <w:noProof/>
          </w:rPr>
          <w:t>13</w:t>
        </w:r>
      </w:fldSimple>
      <w:r w:rsidR="00B30C99">
        <w:t xml:space="preserve">b and </w:t>
      </w:r>
      <w:fldSimple w:instr=" REF _Ref53322956 ">
        <w:r w:rsidR="006A007D">
          <w:t xml:space="preserve">Figure </w:t>
        </w:r>
        <w:r w:rsidR="006A007D">
          <w:rPr>
            <w:noProof/>
          </w:rPr>
          <w:t>13</w:t>
        </w:r>
      </w:fldSimple>
      <w:r w:rsidR="00B30C99">
        <w:t>c. This linear separable space proves again</w:t>
      </w:r>
      <w:r w:rsidR="00F57583">
        <w:t xml:space="preserve"> the</w:t>
      </w:r>
      <w:r w:rsidR="00B30C99">
        <w:t xml:space="preserve"> accuracy of these two models on</w:t>
      </w:r>
      <w:r w:rsidR="00F57583">
        <w:t xml:space="preserve"> the</w:t>
      </w:r>
      <w:r w:rsidR="00B30C99">
        <w:t xml:space="preserve"> </w:t>
      </w:r>
      <w:proofErr w:type="spellStart"/>
      <w:r w:rsidR="00B30C99">
        <w:t>GunPoint</w:t>
      </w:r>
      <w:proofErr w:type="spellEnd"/>
      <w:r w:rsidR="00B30C99">
        <w:t xml:space="preserve"> dataset which is 100%.</w:t>
      </w:r>
      <w:r w:rsidR="00196113" w:rsidRPr="00196113">
        <w:rPr>
          <w:noProof/>
        </w:rPr>
        <w:t xml:space="preserve"> </w:t>
      </w:r>
    </w:p>
    <w:p w14:paraId="07F811F4" w14:textId="66C7F3EE" w:rsidR="0061691F" w:rsidRDefault="005C5FE2" w:rsidP="00196113">
      <w:r>
        <w:rPr>
          <w:noProof/>
        </w:rPr>
        <mc:AlternateContent>
          <mc:Choice Requires="wps">
            <w:drawing>
              <wp:anchor distT="0" distB="91440" distL="114300" distR="114300" simplePos="0" relativeHeight="251703296" behindDoc="0" locked="0" layoutInCell="1" allowOverlap="1" wp14:anchorId="78950F40" wp14:editId="267A14B7">
                <wp:simplePos x="0" y="0"/>
                <wp:positionH relativeFrom="margin">
                  <wp:align>right</wp:align>
                </wp:positionH>
                <wp:positionV relativeFrom="paragraph">
                  <wp:posOffset>0</wp:posOffset>
                </wp:positionV>
                <wp:extent cx="5943600" cy="4846320"/>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943600" cy="4846320"/>
                        </a:xfrm>
                        <a:prstGeom prst="rect">
                          <a:avLst/>
                        </a:prstGeom>
                        <a:solidFill>
                          <a:schemeClr val="lt1"/>
                        </a:solidFill>
                        <a:ln w="6350">
                          <a:noFill/>
                        </a:ln>
                      </wps:spPr>
                      <wps:txbx>
                        <w:txbxContent>
                          <w:p w14:paraId="42B4BDF6" w14:textId="7199DE2B" w:rsidR="002D38DB" w:rsidRDefault="002D38DB" w:rsidP="00196113">
                            <w:pPr>
                              <w:spacing w:after="0"/>
                              <w:jc w:val="center"/>
                            </w:pPr>
                            <w:r>
                              <w:rPr>
                                <w:noProof/>
                              </w:rPr>
                              <w:drawing>
                                <wp:inline distT="0" distB="0" distL="0" distR="0" wp14:anchorId="36ED108E" wp14:editId="67969BAE">
                                  <wp:extent cx="4817930" cy="4114800"/>
                                  <wp:effectExtent l="0" t="0" r="190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17930" cy="4114800"/>
                                          </a:xfrm>
                                          <a:prstGeom prst="rect">
                                            <a:avLst/>
                                          </a:prstGeom>
                                        </pic:spPr>
                                      </pic:pic>
                                    </a:graphicData>
                                  </a:graphic>
                                </wp:inline>
                              </w:drawing>
                            </w:r>
                          </w:p>
                          <w:p w14:paraId="2AE85DA9" w14:textId="4662BCFF" w:rsidR="002D38DB" w:rsidRDefault="002D38DB" w:rsidP="005C5FE2">
                            <w:pPr>
                              <w:pStyle w:val="Caption"/>
                            </w:pPr>
                            <w:bookmarkStart w:id="73" w:name="_Ref53326416"/>
                            <w:r>
                              <w:t xml:space="preserve">Figure </w:t>
                            </w:r>
                            <w:fldSimple w:instr=" SEQ Figure \* ARABIC ">
                              <w:r w:rsidR="006A007D">
                                <w:rPr>
                                  <w:noProof/>
                                </w:rPr>
                                <w:t>14</w:t>
                              </w:r>
                            </w:fldSimple>
                            <w:bookmarkEnd w:id="73"/>
                            <w:r>
                              <w:t xml:space="preserve"> </w:t>
                            </w:r>
                            <w:r w:rsidRPr="006C33C5">
                              <w:t>Multi-Dimensional Scaling (MDS) applied on Wine for: (top) the raw input time series;</w:t>
                            </w:r>
                            <w:r>
                              <w:t xml:space="preserve"> </w:t>
                            </w:r>
                            <w:r w:rsidRPr="006C33C5">
                              <w:t>(bottom) the learned features from the Global Average Pooling (GAP) layer for FCN (left) and</w:t>
                            </w:r>
                            <w:r>
                              <w:t xml:space="preserve"> </w:t>
                            </w:r>
                            <w:proofErr w:type="spellStart"/>
                            <w:r w:rsidRPr="006C33C5">
                              <w:t>ResNet</w:t>
                            </w:r>
                            <w:proofErr w:type="spellEnd"/>
                            <w:r w:rsidRPr="006C33C5">
                              <w:t xml:space="preserve"> (right) - (best viewed in</w:t>
                            </w:r>
                            <w:r>
                              <w:t xml:space="preserve"> </w:t>
                            </w:r>
                            <w:r w:rsidRPr="006C33C5">
                              <w:t xml:space="preserve">color). This figure shows how </w:t>
                            </w:r>
                            <w:proofErr w:type="spellStart"/>
                            <w:r w:rsidRPr="006C33C5">
                              <w:t>ResNet</w:t>
                            </w:r>
                            <w:proofErr w:type="spellEnd"/>
                            <w:r w:rsidRPr="006C33C5">
                              <w:t>, unlike FCN, is able to project</w:t>
                            </w:r>
                            <w:r>
                              <w:t xml:space="preserve"> </w:t>
                            </w:r>
                            <w:r w:rsidRPr="006C33C5">
                              <w:t>the data into an easily separable space when</w:t>
                            </w:r>
                            <w:r>
                              <w:t xml:space="preserve"> </w:t>
                            </w:r>
                            <w:r w:rsidRPr="006C33C5">
                              <w:t xml:space="preserve">using the learned features from the GAP </w:t>
                            </w:r>
                            <w:proofErr w:type="gramStart"/>
                            <w:r w:rsidRPr="006C33C5">
                              <w:t>lay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50F40" id="Text Box 47" o:spid="_x0000_s1045" type="#_x0000_t202" style="position:absolute;left:0;text-align:left;margin-left:416.8pt;margin-top:0;width:468pt;height:381.6pt;z-index:251703296;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" fillcolor="white [3201]" stroked="f" strokeweight=".5pt">
                <v:textbox inset="0,0,0,0">
                  <w:txbxContent>
                    <w:p w14:paraId="42B4BDF6" w14:textId="7199DE2B" w:rsidR="002D38DB" w:rsidRDefault="002D38DB" w:rsidP="00196113">
                      <w:pPr>
                        <w:spacing w:after="0"/>
                        <w:jc w:val="center"/>
                      </w:pPr>
                      <w:r>
                        <w:rPr>
                          <w:noProof/>
                        </w:rPr>
                        <w:drawing>
                          <wp:inline distT="0" distB="0" distL="0" distR="0" wp14:anchorId="36ED108E" wp14:editId="67969BAE">
                            <wp:extent cx="4817930" cy="4114800"/>
                            <wp:effectExtent l="0" t="0" r="190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17930" cy="4114800"/>
                                    </a:xfrm>
                                    <a:prstGeom prst="rect">
                                      <a:avLst/>
                                    </a:prstGeom>
                                  </pic:spPr>
                                </pic:pic>
                              </a:graphicData>
                            </a:graphic>
                          </wp:inline>
                        </w:drawing>
                      </w:r>
                    </w:p>
                    <w:p w14:paraId="2AE85DA9" w14:textId="4662BCFF" w:rsidR="002D38DB" w:rsidRDefault="002D38DB" w:rsidP="005C5FE2">
                      <w:pPr>
                        <w:pStyle w:val="Caption"/>
                      </w:pPr>
                      <w:bookmarkStart w:id="74" w:name="_Ref53326416"/>
                      <w:r>
                        <w:t xml:space="preserve">Figure </w:t>
                      </w:r>
                      <w:fldSimple w:instr=" SEQ Figure \* ARABIC ">
                        <w:r w:rsidR="006A007D">
                          <w:rPr>
                            <w:noProof/>
                          </w:rPr>
                          <w:t>14</w:t>
                        </w:r>
                      </w:fldSimple>
                      <w:bookmarkEnd w:id="74"/>
                      <w:r>
                        <w:t xml:space="preserve"> </w:t>
                      </w:r>
                      <w:r w:rsidRPr="006C33C5">
                        <w:t>Multi-Dimensional Scaling (MDS) applied on Wine for: (top) the raw input time series;</w:t>
                      </w:r>
                      <w:r>
                        <w:t xml:space="preserve"> </w:t>
                      </w:r>
                      <w:r w:rsidRPr="006C33C5">
                        <w:t>(bottom) the learned features from the Global Average Pooling (GAP) layer for FCN (left) and</w:t>
                      </w:r>
                      <w:r>
                        <w:t xml:space="preserve"> </w:t>
                      </w:r>
                      <w:proofErr w:type="spellStart"/>
                      <w:r w:rsidRPr="006C33C5">
                        <w:t>ResNet</w:t>
                      </w:r>
                      <w:proofErr w:type="spellEnd"/>
                      <w:r w:rsidRPr="006C33C5">
                        <w:t xml:space="preserve"> (right) - (best viewed in</w:t>
                      </w:r>
                      <w:r>
                        <w:t xml:space="preserve"> </w:t>
                      </w:r>
                      <w:r w:rsidRPr="006C33C5">
                        <w:t xml:space="preserve">color). This figure shows how </w:t>
                      </w:r>
                      <w:proofErr w:type="spellStart"/>
                      <w:r w:rsidRPr="006C33C5">
                        <w:t>ResNet</w:t>
                      </w:r>
                      <w:proofErr w:type="spellEnd"/>
                      <w:r w:rsidRPr="006C33C5">
                        <w:t>, unlike FCN, is able to project</w:t>
                      </w:r>
                      <w:r>
                        <w:t xml:space="preserve"> </w:t>
                      </w:r>
                      <w:r w:rsidRPr="006C33C5">
                        <w:t>the data into an easily separable space when</w:t>
                      </w:r>
                      <w:r>
                        <w:t xml:space="preserve"> </w:t>
                      </w:r>
                      <w:r w:rsidRPr="006C33C5">
                        <w:t xml:space="preserve">using the learned features from the GAP </w:t>
                      </w:r>
                      <w:proofErr w:type="gramStart"/>
                      <w:r w:rsidRPr="006C33C5">
                        <w:t>layer</w:t>
                      </w:r>
                      <w:proofErr w:type="gramEnd"/>
                    </w:p>
                  </w:txbxContent>
                </v:textbox>
                <w10:wrap type="topAndBottom" anchorx="margin"/>
              </v:shape>
            </w:pict>
          </mc:Fallback>
        </mc:AlternateContent>
      </w:r>
      <w:r w:rsidR="006C33C5">
        <w:t xml:space="preserve">Although the MDS visualization on </w:t>
      </w:r>
      <w:proofErr w:type="spellStart"/>
      <w:r w:rsidR="006C33C5">
        <w:t>GunPoint</w:t>
      </w:r>
      <w:proofErr w:type="spellEnd"/>
      <w:r w:rsidR="006C33C5">
        <w:t xml:space="preserve"> datasets gives the reason </w:t>
      </w:r>
      <w:r w:rsidR="00F57583">
        <w:t>for</w:t>
      </w:r>
      <w:r w:rsidR="006C33C5">
        <w:t xml:space="preserve"> 100% accuracy for both classifiers, it does not show the difference between classifiers. Therefore, the MDS </w:t>
      </w:r>
      <w:r w:rsidR="00F57583">
        <w:t xml:space="preserve">was </w:t>
      </w:r>
      <w:r w:rsidR="006C33C5">
        <w:t xml:space="preserve">implemented on </w:t>
      </w:r>
      <w:r w:rsidR="00F57583">
        <w:t xml:space="preserve">the </w:t>
      </w:r>
      <w:r w:rsidR="006C33C5">
        <w:t xml:space="preserve">Wine dataset too. </w:t>
      </w:r>
      <w:fldSimple w:instr=" REF _Ref53326416 ">
        <w:r w:rsidR="006A007D">
          <w:t xml:space="preserve">Figure </w:t>
        </w:r>
        <w:r w:rsidR="006A007D">
          <w:rPr>
            <w:noProof/>
          </w:rPr>
          <w:t>14</w:t>
        </w:r>
      </w:fldSimple>
      <w:r w:rsidR="006C33C5">
        <w:t xml:space="preserve"> shows the MDS visualization on </w:t>
      </w:r>
      <w:r w:rsidR="00F57583">
        <w:t xml:space="preserve">the </w:t>
      </w:r>
      <w:r w:rsidR="006C33C5">
        <w:t xml:space="preserve">classification result of FCN and </w:t>
      </w:r>
      <w:proofErr w:type="spellStart"/>
      <w:r w:rsidR="006C33C5">
        <w:t>ResNet</w:t>
      </w:r>
      <w:proofErr w:type="spellEnd"/>
      <w:r w:rsidR="006C33C5">
        <w:t xml:space="preserve">. In </w:t>
      </w:r>
      <w:fldSimple w:instr=" REF _Ref53326416 ">
        <w:r w:rsidR="006A007D">
          <w:t xml:space="preserve">Figure </w:t>
        </w:r>
        <w:r w:rsidR="006A007D">
          <w:rPr>
            <w:noProof/>
          </w:rPr>
          <w:t>14</w:t>
        </w:r>
      </w:fldSimple>
      <w:r w:rsidR="006C33C5">
        <w:t>a</w:t>
      </w:r>
      <w:r w:rsidR="00DE10FF">
        <w:t>,</w:t>
      </w:r>
      <w:r w:rsidR="006C33C5">
        <w:t xml:space="preserve"> the raw data has been plotted. With FCN transformation, as it can be seen in </w:t>
      </w:r>
      <w:fldSimple w:instr=" REF _Ref53326416 ">
        <w:r w:rsidR="006A007D">
          <w:t xml:space="preserve">Figure </w:t>
        </w:r>
        <w:r w:rsidR="006A007D">
          <w:rPr>
            <w:noProof/>
          </w:rPr>
          <w:t>14</w:t>
        </w:r>
      </w:fldSimple>
      <w:r w:rsidR="006C33C5">
        <w:t xml:space="preserve">b, the separator surface is complex and hard to extract. While in </w:t>
      </w:r>
      <w:fldSimple w:instr=" REF _Ref53326416 ">
        <w:r w:rsidR="006A007D">
          <w:t xml:space="preserve">Figure </w:t>
        </w:r>
        <w:r w:rsidR="006A007D">
          <w:rPr>
            <w:noProof/>
          </w:rPr>
          <w:t>14</w:t>
        </w:r>
      </w:fldSimple>
      <w:r w:rsidR="006C33C5">
        <w:t xml:space="preserve">c it is obvious that </w:t>
      </w:r>
      <w:proofErr w:type="spellStart"/>
      <w:r w:rsidR="006C33C5">
        <w:t>ResNet</w:t>
      </w:r>
      <w:proofErr w:type="spellEnd"/>
      <w:r w:rsidR="006C33C5">
        <w:t xml:space="preserve"> transformation make</w:t>
      </w:r>
      <w:r w:rsidR="00F57583">
        <w:t>s</w:t>
      </w:r>
      <w:r w:rsidR="006C33C5">
        <w:t xml:space="preserve"> it possible to have</w:t>
      </w:r>
      <w:r w:rsidR="00F57583">
        <w:t xml:space="preserve"> a</w:t>
      </w:r>
      <w:r w:rsidR="006C33C5">
        <w:t xml:space="preserve"> very smooth separator surface. This smooth separator surface can be a good reason that why the </w:t>
      </w:r>
      <w:proofErr w:type="spellStart"/>
      <w:r w:rsidR="006C33C5">
        <w:t>ResNet</w:t>
      </w:r>
      <w:proofErr w:type="spellEnd"/>
      <w:r w:rsidR="006C33C5">
        <w:t xml:space="preserve"> gives better results compared to FCN.</w:t>
      </w:r>
    </w:p>
    <w:p w14:paraId="12C87509" w14:textId="0645A08F" w:rsidR="0061691F" w:rsidRDefault="00D166BB" w:rsidP="002F7DE3">
      <w:pPr>
        <w:pStyle w:val="Heading1"/>
      </w:pPr>
      <w:bookmarkStart w:id="75" w:name="_Ref56357956"/>
      <w:bookmarkStart w:id="76" w:name="section_08"/>
      <w:r>
        <w:t>Unsupervised Clustering</w:t>
      </w:r>
      <w:bookmarkEnd w:id="75"/>
    </w:p>
    <w:bookmarkEnd w:id="76"/>
    <w:p w14:paraId="295E4EB8" w14:textId="2C24E38A" w:rsidR="00D166BB" w:rsidRDefault="00D166BB" w:rsidP="00353220">
      <w:r>
        <w:t xml:space="preserve">In many practical cases, the category information of time series is not </w:t>
      </w:r>
      <w:proofErr w:type="gramStart"/>
      <w:r>
        <w:t>available</w:t>
      </w:r>
      <w:proofErr w:type="gramEnd"/>
      <w:r>
        <w:t xml:space="preserve"> or it is not totally reliable. </w:t>
      </w:r>
      <w:r w:rsidR="00F57583">
        <w:t>Moreover, w</w:t>
      </w:r>
      <w:r>
        <w:t>hen the signal is long and non-stationary behavior is observed on that, using sequence</w:t>
      </w:r>
      <w:r w:rsidR="00F57583">
        <w:t>-</w:t>
      </w:r>
      <w:r>
        <w:t>to</w:t>
      </w:r>
      <w:r w:rsidR="00F57583">
        <w:t>-</w:t>
      </w:r>
      <w:r>
        <w:t>sequence</w:t>
      </w:r>
      <w:r w:rsidR="00F57583">
        <w:t xml:space="preserve"> (seq2seq) processing</w:t>
      </w:r>
      <w:r>
        <w:t xml:space="preserve"> would be necessary. In </w:t>
      </w:r>
      <w:r w:rsidR="00F57583">
        <w:t>the next two</w:t>
      </w:r>
      <w:r>
        <w:t xml:space="preserve"> section</w:t>
      </w:r>
      <w:r w:rsidR="00F57583">
        <w:t>s,</w:t>
      </w:r>
      <w:r>
        <w:t xml:space="preserve"> we specifically talk about two approaches for unsupervised learning of time series. The first one tries to use a model</w:t>
      </w:r>
      <w:r w:rsidR="00016CA1">
        <w:t>-</w:t>
      </w:r>
      <w:r>
        <w:t>based approach which is called Deep Temporal Clustering Representation (DTCR)</w:t>
      </w:r>
      <w:r w:rsidR="00016CA1">
        <w:t xml:space="preserve"> and the second one uses Echo State Networks on Electroencephalogram signals.</w:t>
      </w:r>
    </w:p>
    <w:p w14:paraId="6654700A" w14:textId="61B569C1" w:rsidR="00016CA1" w:rsidRDefault="00016CA1" w:rsidP="00F57583">
      <w:pPr>
        <w:pStyle w:val="Heading2"/>
      </w:pPr>
      <w:bookmarkStart w:id="77" w:name="_Ref56357960"/>
      <w:bookmarkStart w:id="78" w:name="section_09"/>
      <w:r>
        <w:lastRenderedPageBreak/>
        <w:t>Deep Temporal Clustering Representation (DTCR)</w:t>
      </w:r>
      <w:bookmarkEnd w:id="77"/>
    </w:p>
    <w:bookmarkEnd w:id="78"/>
    <w:p w14:paraId="37FEC30E" w14:textId="2C2C29C1" w:rsidR="00E634D2" w:rsidRDefault="00F57583" w:rsidP="00353220">
      <w:r>
        <w:t>DTCR aims</w:t>
      </w:r>
      <w:r w:rsidR="00E634D2">
        <w:t xml:space="preserve"> to learn a nonlinear temporal representation for time series clustering using the seq2seq model. The seq2seq approach helps to find the dynamics and multi-scale characteristics of time series.</w:t>
      </w:r>
      <w:r>
        <w:t xml:space="preserve"> </w:t>
      </w:r>
      <w:r w:rsidR="00E634D2">
        <w:t xml:space="preserve">DTCR adapts bidirectional dilated recurrent neural networks as the encoder. This representation forms a cluster structure with the guidance of the </w:t>
      </w:r>
      <w:r>
        <w:t>K-MEANS</w:t>
      </w:r>
      <w:r w:rsidR="00E634D2">
        <w:t xml:space="preserve"> objective. A fake-sample generation strategy has been used to enhance the ability of the encoder.</w:t>
      </w:r>
    </w:p>
    <w:p w14:paraId="33F7A646" w14:textId="433E93F2" w:rsidR="00E634D2" w:rsidRDefault="009D57BF" w:rsidP="00353220">
      <w:r>
        <w:rPr>
          <w:noProof/>
        </w:rPr>
        <mc:AlternateContent>
          <mc:Choice Requires="wps">
            <w:drawing>
              <wp:anchor distT="0" distB="91440" distL="114300" distR="114300" simplePos="0" relativeHeight="251777024" behindDoc="0" locked="0" layoutInCell="1" allowOverlap="1" wp14:anchorId="57AF78FB" wp14:editId="3FD0E982">
                <wp:simplePos x="0" y="0"/>
                <wp:positionH relativeFrom="margin">
                  <wp:align>right</wp:align>
                </wp:positionH>
                <wp:positionV relativeFrom="paragraph">
                  <wp:posOffset>560717</wp:posOffset>
                </wp:positionV>
                <wp:extent cx="5943600" cy="2286000"/>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5943600" cy="2286000"/>
                        </a:xfrm>
                        <a:prstGeom prst="rect">
                          <a:avLst/>
                        </a:prstGeom>
                        <a:solidFill>
                          <a:schemeClr val="lt1"/>
                        </a:solidFill>
                        <a:ln w="6350">
                          <a:noFill/>
                        </a:ln>
                      </wps:spPr>
                      <wps:txbx>
                        <w:txbxContent>
                          <w:p w14:paraId="508D7967" w14:textId="77777777" w:rsidR="002D38DB" w:rsidRDefault="002D38DB" w:rsidP="009D57BF">
                            <w:pPr>
                              <w:jc w:val="center"/>
                            </w:pPr>
                            <w:r>
                              <w:rPr>
                                <w:noProof/>
                              </w:rPr>
                              <w:drawing>
                                <wp:inline distT="0" distB="0" distL="0" distR="0" wp14:anchorId="234DF11A" wp14:editId="00273EBA">
                                  <wp:extent cx="4937760" cy="1951373"/>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37760" cy="1951373"/>
                                          </a:xfrm>
                                          <a:prstGeom prst="rect">
                                            <a:avLst/>
                                          </a:prstGeom>
                                        </pic:spPr>
                                      </pic:pic>
                                    </a:graphicData>
                                  </a:graphic>
                                </wp:inline>
                              </w:drawing>
                            </w:r>
                          </w:p>
                          <w:p w14:paraId="5E7756E8" w14:textId="77162845" w:rsidR="002D38DB" w:rsidRDefault="002D38DB" w:rsidP="009D57BF">
                            <w:pPr>
                              <w:pStyle w:val="Caption"/>
                            </w:pPr>
                            <w:bookmarkStart w:id="79" w:name="_Ref53354119"/>
                            <w:r>
                              <w:t xml:space="preserve">Figure </w:t>
                            </w:r>
                            <w:fldSimple w:instr=" SEQ Figure \* ARABIC ">
                              <w:r w:rsidR="006A007D">
                                <w:rPr>
                                  <w:noProof/>
                                </w:rPr>
                                <w:t>15</w:t>
                              </w:r>
                            </w:fldSimple>
                            <w:bookmarkEnd w:id="79"/>
                            <w:r>
                              <w:rPr>
                                <w:noProof/>
                              </w:rPr>
                              <w:t xml:space="preserve"> </w:t>
                            </w:r>
                            <w:r w:rsidRPr="00BC4FE2">
                              <w:rPr>
                                <w:noProof/>
                              </w:rPr>
                              <w:t>The general architecture of the Deep Temporal Clustering Representation (DTC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F78FB" id="Text Box 49" o:spid="_x0000_s1046" type="#_x0000_t202" style="position:absolute;left:0;text-align:left;margin-left:416.8pt;margin-top:44.15pt;width:468pt;height:180pt;z-index:251777024;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" fillcolor="white [3201]" stroked="f" strokeweight=".5pt">
                <v:textbox inset="0,0,0,0">
                  <w:txbxContent>
                    <w:p w14:paraId="508D7967" w14:textId="77777777" w:rsidR="002D38DB" w:rsidRDefault="002D38DB" w:rsidP="009D57BF">
                      <w:pPr>
                        <w:jc w:val="center"/>
                      </w:pPr>
                      <w:r>
                        <w:rPr>
                          <w:noProof/>
                        </w:rPr>
                        <w:drawing>
                          <wp:inline distT="0" distB="0" distL="0" distR="0" wp14:anchorId="234DF11A" wp14:editId="00273EBA">
                            <wp:extent cx="4937760" cy="1951373"/>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37760" cy="1951373"/>
                                    </a:xfrm>
                                    <a:prstGeom prst="rect">
                                      <a:avLst/>
                                    </a:prstGeom>
                                  </pic:spPr>
                                </pic:pic>
                              </a:graphicData>
                            </a:graphic>
                          </wp:inline>
                        </w:drawing>
                      </w:r>
                    </w:p>
                    <w:p w14:paraId="5E7756E8" w14:textId="77162845" w:rsidR="002D38DB" w:rsidRDefault="002D38DB" w:rsidP="009D57BF">
                      <w:pPr>
                        <w:pStyle w:val="Caption"/>
                      </w:pPr>
                      <w:bookmarkStart w:id="80" w:name="_Ref53354119"/>
                      <w:r>
                        <w:t xml:space="preserve">Figure </w:t>
                      </w:r>
                      <w:fldSimple w:instr=" SEQ Figure \* ARABIC ">
                        <w:r w:rsidR="006A007D">
                          <w:rPr>
                            <w:noProof/>
                          </w:rPr>
                          <w:t>15</w:t>
                        </w:r>
                      </w:fldSimple>
                      <w:bookmarkEnd w:id="80"/>
                      <w:r>
                        <w:rPr>
                          <w:noProof/>
                        </w:rPr>
                        <w:t xml:space="preserve"> </w:t>
                      </w:r>
                      <w:r w:rsidRPr="00BC4FE2">
                        <w:rPr>
                          <w:noProof/>
                        </w:rPr>
                        <w:t>The general architecture of the Deep Temporal Clustering Representation (DTCR).</w:t>
                      </w:r>
                    </w:p>
                  </w:txbxContent>
                </v:textbox>
                <w10:wrap type="topAndBottom" anchorx="margin"/>
              </v:shape>
            </w:pict>
          </mc:Fallback>
        </mc:AlternateContent>
      </w:r>
      <w:r w:rsidR="002D46A4">
        <w:t xml:space="preserve">The general architecture of DTCR is shown in </w:t>
      </w:r>
      <w:fldSimple w:instr=" REF _Ref53354119 ">
        <w:r w:rsidR="006A007D">
          <w:t xml:space="preserve">Figure </w:t>
        </w:r>
        <w:r w:rsidR="006A007D">
          <w:rPr>
            <w:noProof/>
          </w:rPr>
          <w:t>15</w:t>
        </w:r>
      </w:fldSimple>
      <w:r w:rsidR="002D46A4">
        <w:t>. As it can be seen, the encoder maps</w:t>
      </w:r>
      <w:r>
        <w:t xml:space="preserve"> the</w:t>
      </w:r>
      <w:r w:rsidR="002D46A4">
        <w:t xml:space="preserve"> original time series into a latent space of representations. The representations are used to reconstruct the input data with the decoder. Simultaneously, a </w:t>
      </w:r>
      <w:r w:rsidR="00F57583">
        <w:t>K-MEANS</w:t>
      </w:r>
      <w:r w:rsidR="002D46A4">
        <w:t xml:space="preserve"> objective guides the representation learning.</w:t>
      </w:r>
      <w:r w:rsidRPr="009D57BF">
        <w:rPr>
          <w:noProof/>
        </w:rPr>
        <w:t xml:space="preserve"> </w:t>
      </w:r>
    </w:p>
    <w:p w14:paraId="6F7CB1DC" w14:textId="006991EB" w:rsidR="00260928" w:rsidRDefault="00260928" w:rsidP="007208C8">
      <w:r>
        <w:t>Given a set of n times series</w:t>
      </w:r>
      <w:r w:rsidR="00255A84">
        <w:t xml:space="preserve"> </w:t>
      </w:r>
      <m:oMath>
        <m:r>
          <w:rPr>
            <w:rFonts w:ascii="Cambria Math" w:hAnsi="Cambria Math"/>
          </w:rPr>
          <m:t>D=</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d>
      </m:oMath>
      <w:r>
        <w:t xml:space="preserve">, each time series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255A84">
        <w:t xml:space="preserve"> </w:t>
      </w:r>
      <w:r>
        <w:t xml:space="preserve">contains </w:t>
      </w:r>
      <w:r w:rsidRPr="00255A84">
        <w:rPr>
          <w:i/>
          <w:iCs/>
        </w:rPr>
        <w:t>T</w:t>
      </w:r>
      <w:r>
        <w:t xml:space="preserve"> ordered real values samples denoted as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d>
      </m:oMath>
      <w:r>
        <w:t xml:space="preserve">. Two nonlinear mappings </w:t>
      </w:r>
      <m:oMath>
        <m:sSub>
          <m:sSubPr>
            <m:ctrlPr>
              <w:rPr>
                <w:rFonts w:ascii="Cambria Math" w:hAnsi="Cambria Math"/>
                <w:i/>
              </w:rPr>
            </m:ctrlPr>
          </m:sSubPr>
          <m:e>
            <m:r>
              <w:rPr>
                <w:rFonts w:ascii="Cambria Math" w:hAnsi="Cambria Math"/>
              </w:rPr>
              <m:t>f</m:t>
            </m:r>
          </m:e>
          <m:sub>
            <m:r>
              <w:rPr>
                <w:rFonts w:ascii="Cambria Math" w:hAnsi="Cambria Math"/>
              </w:rPr>
              <m:t>enc</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i</m:t>
            </m:r>
          </m:sub>
        </m:sSub>
      </m:oMath>
      <w:r>
        <w:t xml:space="preserve"> for encoding and </w:t>
      </w:r>
      <m:oMath>
        <m:sSub>
          <m:sSubPr>
            <m:ctrlPr>
              <w:rPr>
                <w:rFonts w:ascii="Cambria Math" w:hAnsi="Cambria Math"/>
                <w:i/>
              </w:rPr>
            </m:ctrlPr>
          </m:sSubPr>
          <m:e>
            <m:r>
              <w:rPr>
                <w:rFonts w:ascii="Cambria Math" w:hAnsi="Cambria Math"/>
              </w:rPr>
              <m:t>f</m:t>
            </m:r>
          </m:e>
          <m:sub>
            <m:r>
              <w:rPr>
                <w:rFonts w:ascii="Cambria Math" w:hAnsi="Cambria Math"/>
              </w:rPr>
              <m:t>dec</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x</m:t>
                </m:r>
              </m:e>
            </m:acc>
          </m:e>
          <m:sub>
            <m:r>
              <w:rPr>
                <w:rFonts w:ascii="Cambria Math" w:hAnsi="Cambria Math"/>
              </w:rPr>
              <m:t>i</m:t>
            </m:r>
          </m:sub>
        </m:sSub>
      </m:oMath>
      <w:r>
        <w:t xml:space="preserve"> for decoding will be defined for</w:t>
      </w:r>
      <w:r w:rsidR="007208C8">
        <w:t xml:space="preserve"> </w:t>
      </w:r>
      <m:oMath>
        <m:sSub>
          <m:sSubPr>
            <m:ctrlPr>
              <w:rPr>
                <w:rFonts w:ascii="Cambria Math" w:hAnsi="Cambria Math"/>
                <w:i/>
              </w:rPr>
            </m:ctrlPr>
          </m:sSubPr>
          <m:e>
            <m:r>
              <m:rPr>
                <m:sty m:val="bi"/>
              </m:rPr>
              <w:rPr>
                <w:rFonts w:ascii="Cambria Math" w:hAnsi="Cambria Math"/>
              </w:rPr>
              <m:t>h</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t xml:space="preserve"> which is </w:t>
      </w:r>
      <w:r w:rsidR="009D57BF">
        <w:t xml:space="preserve">the </w:t>
      </w:r>
      <w:r w:rsidRPr="009D57BF">
        <w:rPr>
          <w:i/>
          <w:iCs/>
        </w:rPr>
        <w:t>m</w:t>
      </w:r>
      <w:r>
        <w:t xml:space="preserve">-dimensional latent representation of time seri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208C8">
        <w:t>,</w:t>
      </w:r>
      <w:r>
        <w:t xml:space="preserve"> defined by </w:t>
      </w:r>
      <m:oMath>
        <m:sSub>
          <m:sSubPr>
            <m:ctrlPr>
              <w:rPr>
                <w:rFonts w:ascii="Cambria Math" w:hAnsi="Cambria Math"/>
                <w:i/>
              </w:rPr>
            </m:ctrlPr>
          </m:sSubPr>
          <m:e>
            <m:r>
              <m:rPr>
                <m:sty m:val="bi"/>
              </m:rP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nc</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i</m:t>
            </m:r>
          </m:sub>
        </m:sSub>
        <m:r>
          <w:rPr>
            <w:rFonts w:ascii="Cambria Math" w:hAnsi="Cambria Math"/>
          </w:rPr>
          <m:t>)</m:t>
        </m:r>
      </m:oMath>
      <w:r w:rsidR="007208C8">
        <w:t>.</w:t>
      </w:r>
    </w:p>
    <w:p w14:paraId="086833D5" w14:textId="7D9862FA" w:rsidR="0014311D" w:rsidRDefault="00260928" w:rsidP="00353220">
      <w:r>
        <w:t xml:space="preserve">The goal is to train a good </w:t>
      </w:r>
      <m:oMath>
        <m:sSub>
          <m:sSubPr>
            <m:ctrlPr>
              <w:rPr>
                <w:rFonts w:ascii="Cambria Math" w:hAnsi="Cambria Math"/>
                <w:i/>
              </w:rPr>
            </m:ctrlPr>
          </m:sSubPr>
          <m:e>
            <m:r>
              <w:rPr>
                <w:rFonts w:ascii="Cambria Math" w:hAnsi="Cambria Math"/>
              </w:rPr>
              <m:t>f</m:t>
            </m:r>
          </m:e>
          <m:sub>
            <m:r>
              <w:rPr>
                <w:rFonts w:ascii="Cambria Math" w:hAnsi="Cambria Math"/>
              </w:rPr>
              <m:t>enc</m:t>
            </m:r>
          </m:sub>
        </m:sSub>
      </m:oMath>
      <w:r>
        <w:t xml:space="preserve"> to facilitate the clustering task.</w:t>
      </w:r>
      <w:r w:rsidR="0014311D">
        <w:t xml:space="preserve"> The dilated RNN</w:t>
      </w:r>
      <w:r w:rsidR="00DE10FF">
        <w:t xml:space="preserve"> </w:t>
      </w:r>
      <w:r w:rsidR="00DE10FF" w:rsidRPr="00DE10FF">
        <w:t>(Chang et al., 2017)</w:t>
      </w:r>
      <w:r w:rsidR="0014311D">
        <w:t xml:space="preserve"> is used to implement this nonlinear encoder.</w:t>
      </w:r>
      <w:r w:rsidR="009D57BF">
        <w:t xml:space="preserve"> </w:t>
      </w:r>
      <w:r w:rsidR="0014311D">
        <w:t>Decoding is defined to produce</w:t>
      </w:r>
      <w:r w:rsidR="007208C8">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oMath>
      <w:r w:rsidR="007208C8">
        <w:t xml:space="preserve">, wher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x</m:t>
                </m:r>
              </m:e>
            </m:acc>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7208C8">
        <w:t xml:space="preserve"> by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nc</m:t>
            </m:r>
          </m:sub>
        </m:sSub>
        <m:r>
          <w:rPr>
            <w:rFonts w:ascii="Cambria Math" w:hAnsi="Cambria Math"/>
          </w:rPr>
          <m:t>(</m:t>
        </m:r>
        <m:sSub>
          <m:sSubPr>
            <m:ctrlPr>
              <w:rPr>
                <w:rFonts w:ascii="Cambria Math" w:hAnsi="Cambria Math"/>
                <w:b/>
                <w:bCs/>
                <w:i/>
              </w:rPr>
            </m:ctrlPr>
          </m:sSubPr>
          <m:e>
            <m:r>
              <m:rPr>
                <m:sty m:val="bi"/>
              </m:rPr>
              <w:rPr>
                <w:rFonts w:ascii="Cambria Math" w:hAnsi="Cambria Math"/>
              </w:rPr>
              <m:t>h</m:t>
            </m:r>
          </m:e>
          <m:sub>
            <m:r>
              <w:rPr>
                <w:rFonts w:ascii="Cambria Math" w:hAnsi="Cambria Math"/>
              </w:rPr>
              <m:t>i</m:t>
            </m:r>
          </m:sub>
        </m:sSub>
        <m:r>
          <w:rPr>
            <w:rFonts w:ascii="Cambria Math" w:hAnsi="Cambria Math"/>
          </w:rPr>
          <m:t>)</m:t>
        </m:r>
      </m:oMath>
      <w:r w:rsidR="007208C8">
        <w:t>.</w:t>
      </w:r>
      <w:r w:rsidR="009D57BF">
        <w:t xml:space="preserve"> </w:t>
      </w:r>
      <w:r w:rsidR="0014311D">
        <w:t>And Mean Square Error (MSE) is used for reconstruction loss as follow</w:t>
      </w:r>
      <w:r w:rsidR="009D57BF">
        <w:t>s</w:t>
      </w:r>
      <w:r w:rsidR="0014311D">
        <w:t>:</w:t>
      </w:r>
    </w:p>
    <w:p w14:paraId="7918DE81" w14:textId="044FFE45"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reconstruction</m:t>
            </m:r>
          </m:sub>
        </m:sSub>
        <m:r>
          <m:rPr>
            <m:sty m:val="p"/>
          </m:rP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r>
              <w:rPr>
                <w:rFonts w:ascii="Cambria Math" w:hAnsi="Cambria Math" w:cstheme="majorBidi"/>
              </w:rPr>
              <m:t>n</m:t>
            </m:r>
          </m:den>
        </m:f>
        <m:nary>
          <m:naryPr>
            <m:chr m:val="∑"/>
            <m:limLoc m:val="undOvr"/>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1</m:t>
            </m:r>
          </m:sub>
          <m:sup>
            <m:r>
              <w:rPr>
                <w:rFonts w:ascii="Cambria Math" w:hAnsi="Cambria Math" w:cstheme="majorBidi"/>
              </w:rPr>
              <m:t>n</m:t>
            </m:r>
          </m:sup>
          <m:e>
            <m:sSubSup>
              <m:sSubSupPr>
                <m:ctrlPr>
                  <w:rPr>
                    <w:rFonts w:ascii="Cambria Math" w:hAnsi="Cambria Math" w:cstheme="majorBidi"/>
                  </w:rPr>
                </m:ctrlPr>
              </m:sSubSupPr>
              <m:e>
                <m:d>
                  <m:dPr>
                    <m:begChr m:val="‖"/>
                    <m:endChr m:val="‖"/>
                    <m:ctrlPr>
                      <w:rPr>
                        <w:rFonts w:ascii="Cambria Math" w:hAnsi="Cambria Math" w:cstheme="majorBidi"/>
                      </w:rPr>
                    </m:ctrlPr>
                  </m:dPr>
                  <m:e>
                    <m:sSub>
                      <m:sSubPr>
                        <m:ctrlPr>
                          <w:rPr>
                            <w:rFonts w:ascii="Cambria Math" w:hAnsi="Cambria Math" w:cstheme="majorBidi"/>
                          </w:rPr>
                        </m:ctrlPr>
                      </m:sSubPr>
                      <m:e>
                        <m:r>
                          <m:rPr>
                            <m:sty m:val="bi"/>
                          </m:rPr>
                          <w:rPr>
                            <w:rFonts w:ascii="Cambria Math" w:hAnsi="Cambria Math" w:cstheme="majorBidi"/>
                          </w:rPr>
                          <m:t>x</m:t>
                        </m:r>
                      </m:e>
                      <m:sub>
                        <m:r>
                          <w:rPr>
                            <w:rFonts w:ascii="Cambria Math" w:hAnsi="Cambria Math" w:cstheme="majorBidi"/>
                          </w:rPr>
                          <m:t>i</m:t>
                        </m:r>
                      </m:sub>
                    </m:sSub>
                    <m:sSub>
                      <m:sSubPr>
                        <m:ctrlPr>
                          <w:rPr>
                            <w:rFonts w:ascii="Cambria Math" w:hAnsi="Cambria Math" w:cstheme="majorBidi"/>
                          </w:rPr>
                        </m:ctrlPr>
                      </m:sSubPr>
                      <m:e>
                        <m:r>
                          <m:rPr>
                            <m:sty m:val="p"/>
                          </m:rPr>
                          <w:rPr>
                            <w:rFonts w:ascii="Cambria Math" w:hAnsi="Cambria Math" w:cstheme="majorBidi"/>
                          </w:rPr>
                          <m:t>-</m:t>
                        </m:r>
                        <m:acc>
                          <m:accPr>
                            <m:ctrlPr>
                              <w:rPr>
                                <w:rFonts w:ascii="Cambria Math" w:hAnsi="Cambria Math" w:cstheme="majorBidi"/>
                              </w:rPr>
                            </m:ctrlPr>
                          </m:accPr>
                          <m:e>
                            <m:r>
                              <m:rPr>
                                <m:sty m:val="bi"/>
                              </m:rPr>
                              <w:rPr>
                                <w:rFonts w:ascii="Cambria Math" w:hAnsi="Cambria Math" w:cstheme="majorBidi"/>
                              </w:rPr>
                              <m:t>x</m:t>
                            </m:r>
                          </m:e>
                        </m:acc>
                      </m:e>
                      <m:sub>
                        <m:r>
                          <w:rPr>
                            <w:rFonts w:ascii="Cambria Math" w:hAnsi="Cambria Math" w:cstheme="majorBidi"/>
                          </w:rPr>
                          <m:t>i</m:t>
                        </m:r>
                      </m:sub>
                    </m:sSub>
                  </m:e>
                </m:d>
              </m:e>
              <m:sub>
                <m:r>
                  <m:rPr>
                    <m:sty m:val="p"/>
                  </m:rPr>
                  <w:rPr>
                    <w:rFonts w:ascii="Cambria Math" w:hAnsi="Cambria Math" w:cstheme="majorBidi"/>
                  </w:rPr>
                  <m:t>2</m:t>
                </m:r>
              </m:sub>
              <m:sup>
                <m:r>
                  <m:rPr>
                    <m:sty m:val="p"/>
                  </m:rPr>
                  <w:rPr>
                    <w:rFonts w:ascii="Cambria Math" w:hAnsi="Cambria Math" w:cstheme="majorBidi"/>
                  </w:rPr>
                  <m:t>2</m:t>
                </m:r>
              </m:sup>
            </m:sSubSup>
          </m:e>
        </m:nary>
      </m:oMath>
      <w:r w:rsidR="00DC3031" w:rsidRPr="00341180">
        <w:rPr>
          <w:rFonts w:asciiTheme="majorBidi" w:hAnsiTheme="majorBidi" w:cstheme="majorBidi"/>
        </w:rPr>
        <w:tab/>
        <w:t>(14)</w:t>
      </w:r>
    </w:p>
    <w:p w14:paraId="5A8FEB8F" w14:textId="1AE2F56C" w:rsidR="000D335E" w:rsidRDefault="000D335E" w:rsidP="00353220">
      <w:r>
        <w:t>The features learn</w:t>
      </w:r>
      <w:r w:rsidR="009D57BF">
        <w:t>ed</w:t>
      </w:r>
      <w:r>
        <w:t xml:space="preserve"> from optimizing the reconstruction loss are not necessarily suitable for clustering task</w:t>
      </w:r>
      <w:r w:rsidR="009D57BF">
        <w:t>s</w:t>
      </w:r>
      <w:r>
        <w:t xml:space="preserve">. To </w:t>
      </w:r>
      <w:r w:rsidR="00846EAA">
        <w:t xml:space="preserve">have a better cluster-specific representation, the network learning will be guided further through </w:t>
      </w:r>
      <w:r w:rsidR="00F57583">
        <w:t>K-MEANS</w:t>
      </w:r>
      <w:r w:rsidR="00846EAA">
        <w:t>.</w:t>
      </w:r>
    </w:p>
    <w:p w14:paraId="312C123A" w14:textId="552A3DB0" w:rsidR="000D335E" w:rsidRDefault="00846EAA" w:rsidP="00353220">
      <w:r>
        <w:t>With a static data matrix</w:t>
      </w:r>
      <w:r w:rsidR="005571F5">
        <w:t xml:space="preserve"> </w:t>
      </w:r>
      <m:oMath>
        <m:r>
          <w:rPr>
            <w:rFonts w:ascii="Cambria Math" w:hAnsi="Cambria Math"/>
          </w:rPr>
          <m:t>H∈</m:t>
        </m:r>
        <m:sSup>
          <m:sSupPr>
            <m:ctrlPr>
              <w:rPr>
                <w:rFonts w:ascii="Cambria Math" w:hAnsi="Cambria Math"/>
                <w:i/>
              </w:rPr>
            </m:ctrlPr>
          </m:sSupPr>
          <m:e>
            <m:r>
              <m:rPr>
                <m:scr m:val="double-struck"/>
              </m:rPr>
              <w:rPr>
                <w:rFonts w:ascii="Cambria Math" w:hAnsi="Cambria Math"/>
              </w:rPr>
              <m:t>R</m:t>
            </m:r>
          </m:e>
          <m:sup>
            <m:r>
              <w:rPr>
                <w:rFonts w:ascii="Cambria Math" w:hAnsi="Cambria Math"/>
              </w:rPr>
              <m:t>m×N</m:t>
            </m:r>
          </m:sup>
        </m:sSup>
      </m:oMath>
      <w:r>
        <w:t xml:space="preserve">, it has been shown that the minimization of </w:t>
      </w:r>
      <w:r w:rsidR="00F57583">
        <w:t>K-MEANS</w:t>
      </w:r>
      <w:r>
        <w:t xml:space="preserve"> could be reformulated as a trace maximization problem with the Gram matrix </w:t>
      </w:r>
      <m:oMath>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m:rPr>
            <m:sty m:val="bi"/>
          </m:rPr>
          <w:rPr>
            <w:rFonts w:ascii="Cambria Math" w:hAnsi="Cambria Math"/>
          </w:rPr>
          <m:t>H</m:t>
        </m:r>
      </m:oMath>
      <w:r>
        <w:t xml:space="preserve"> which produces optimal global solutions without local minima. Spectral relaxation converts the </w:t>
      </w:r>
      <w:r w:rsidR="00F57583">
        <w:t>K-MEANS</w:t>
      </w:r>
      <w:r>
        <w:t xml:space="preserve"> objective into the following problem:</w:t>
      </w:r>
    </w:p>
    <w:p w14:paraId="7F6B04A1" w14:textId="5C9AF9A7"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reconstruction</m:t>
            </m:r>
          </m:sub>
        </m:sSub>
        <m:r>
          <m:rPr>
            <m:sty m:val="p"/>
          </m:rPr>
          <w:rPr>
            <w:rFonts w:ascii="Cambria Math" w:hAnsi="Cambria Math" w:cstheme="majorBidi"/>
          </w:rPr>
          <m:t>=</m:t>
        </m:r>
        <m:r>
          <w:rPr>
            <w:rFonts w:ascii="Cambria Math" w:hAnsi="Cambria Math" w:cstheme="majorBidi"/>
          </w:rPr>
          <m:t>Tr</m:t>
        </m:r>
        <m:d>
          <m:dPr>
            <m:ctrlPr>
              <w:rPr>
                <w:rFonts w:ascii="Cambria Math" w:hAnsi="Cambria Math" w:cstheme="majorBidi"/>
              </w:rPr>
            </m:ctrlPr>
          </m:dPr>
          <m:e>
            <m:sSup>
              <m:sSupPr>
                <m:ctrlPr>
                  <w:rPr>
                    <w:rFonts w:ascii="Cambria Math" w:hAnsi="Cambria Math" w:cstheme="majorBidi"/>
                  </w:rPr>
                </m:ctrlPr>
              </m:sSupPr>
              <m:e>
                <m:r>
                  <m:rPr>
                    <m:sty m:val="bi"/>
                  </m:rPr>
                  <w:rPr>
                    <w:rFonts w:ascii="Cambria Math" w:hAnsi="Cambria Math" w:cstheme="majorBidi"/>
                  </w:rPr>
                  <m:t>H</m:t>
                </m:r>
              </m:e>
              <m:sup>
                <m:r>
                  <w:rPr>
                    <w:rFonts w:ascii="Cambria Math" w:hAnsi="Cambria Math" w:cstheme="majorBidi"/>
                  </w:rPr>
                  <m:t>T</m:t>
                </m:r>
              </m:sup>
            </m:sSup>
            <m:r>
              <m:rPr>
                <m:sty m:val="bi"/>
              </m:rPr>
              <w:rPr>
                <w:rFonts w:ascii="Cambria Math" w:hAnsi="Cambria Math" w:cstheme="majorBidi"/>
              </w:rPr>
              <m:t>H</m:t>
            </m:r>
          </m:e>
        </m:d>
        <m:r>
          <m:rPr>
            <m:sty m:val="p"/>
          </m:rPr>
          <w:rPr>
            <w:rFonts w:ascii="Cambria Math" w:hAnsi="Cambria Math" w:cstheme="majorBidi"/>
          </w:rPr>
          <m:t>-</m:t>
        </m:r>
        <m:r>
          <w:rPr>
            <w:rFonts w:ascii="Cambria Math" w:hAnsi="Cambria Math" w:cstheme="majorBidi"/>
          </w:rPr>
          <m:t>Tr</m:t>
        </m:r>
        <m:r>
          <m:rPr>
            <m:sty m:val="p"/>
          </m:rPr>
          <w:rPr>
            <w:rFonts w:ascii="Cambria Math" w:hAnsi="Cambria Math" w:cstheme="majorBidi"/>
          </w:rPr>
          <m:t>(</m:t>
        </m:r>
        <m:sSup>
          <m:sSupPr>
            <m:ctrlPr>
              <w:rPr>
                <w:rFonts w:ascii="Cambria Math" w:hAnsi="Cambria Math" w:cstheme="majorBidi"/>
              </w:rPr>
            </m:ctrlPr>
          </m:sSupPr>
          <m:e>
            <m:r>
              <m:rPr>
                <m:sty m:val="bi"/>
              </m:rPr>
              <w:rPr>
                <w:rFonts w:ascii="Cambria Math" w:hAnsi="Cambria Math" w:cstheme="majorBidi"/>
              </w:rPr>
              <m:t>F</m:t>
            </m:r>
          </m:e>
          <m:sup>
            <m:r>
              <w:rPr>
                <w:rFonts w:ascii="Cambria Math" w:hAnsi="Cambria Math" w:cstheme="majorBidi"/>
              </w:rPr>
              <m:t>T</m:t>
            </m:r>
          </m:sup>
        </m:sSup>
        <m:sSup>
          <m:sSupPr>
            <m:ctrlPr>
              <w:rPr>
                <w:rFonts w:ascii="Cambria Math" w:hAnsi="Cambria Math" w:cstheme="majorBidi"/>
              </w:rPr>
            </m:ctrlPr>
          </m:sSupPr>
          <m:e>
            <m:r>
              <m:rPr>
                <m:sty m:val="bi"/>
              </m:rPr>
              <w:rPr>
                <w:rFonts w:ascii="Cambria Math" w:hAnsi="Cambria Math" w:cstheme="majorBidi"/>
              </w:rPr>
              <m:t>H</m:t>
            </m:r>
          </m:e>
          <m:sup>
            <m:r>
              <w:rPr>
                <w:rFonts w:ascii="Cambria Math" w:hAnsi="Cambria Math" w:cstheme="majorBidi"/>
              </w:rPr>
              <m:t>T</m:t>
            </m:r>
          </m:sup>
        </m:sSup>
        <m:r>
          <m:rPr>
            <m:sty m:val="bi"/>
          </m:rPr>
          <w:rPr>
            <w:rFonts w:ascii="Cambria Math" w:hAnsi="Cambria Math" w:cstheme="majorBidi"/>
          </w:rPr>
          <m:t>HF</m:t>
        </m:r>
        <m:r>
          <m:rPr>
            <m:sty m:val="p"/>
          </m:rPr>
          <w:rPr>
            <w:rFonts w:ascii="Cambria Math" w:hAnsi="Cambria Math" w:cstheme="majorBidi"/>
          </w:rPr>
          <m:t>)</m:t>
        </m:r>
      </m:oMath>
      <w:r w:rsidR="00DC3031" w:rsidRPr="00341180">
        <w:rPr>
          <w:rFonts w:asciiTheme="majorBidi" w:hAnsiTheme="majorBidi" w:cstheme="majorBidi"/>
        </w:rPr>
        <w:tab/>
        <w:t>(15)</w:t>
      </w:r>
    </w:p>
    <w:p w14:paraId="507E1127" w14:textId="7591029A" w:rsidR="00846EAA" w:rsidRDefault="00846EAA" w:rsidP="00353220">
      <w:r>
        <w:t xml:space="preserve">where </w:t>
      </w:r>
      <w:r w:rsidRPr="009D57BF">
        <w:t>Tr</w:t>
      </w:r>
      <w:r>
        <w:t xml:space="preserve"> denotes the matrix trace</w:t>
      </w:r>
      <w:r w:rsidR="009D57BF">
        <w:t xml:space="preserve"> and</w:t>
      </w:r>
      <w:r>
        <w:t xml:space="preserve"> </w:t>
      </w:r>
      <m:oMath>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k</m:t>
            </m:r>
          </m:sup>
        </m:sSup>
      </m:oMath>
      <w:r>
        <w:t xml:space="preserve"> is the cluster indicator matrix. The last equation can be further relaxed to a trace maximization problem by setting </w:t>
      </w:r>
      <w:r w:rsidRPr="009D57BF">
        <w:rPr>
          <w:i/>
          <w:iCs/>
        </w:rPr>
        <w:t>F</w:t>
      </w:r>
      <w:r>
        <w:t xml:space="preserve"> to be an arbitrary orthogonal matrix:</w:t>
      </w:r>
    </w:p>
    <w:p w14:paraId="0BD9A591" w14:textId="14C6370D" w:rsidR="00C248FF" w:rsidRPr="00341180" w:rsidRDefault="0004747C" w:rsidP="00341180">
      <w:pPr>
        <w:tabs>
          <w:tab w:val="right" w:pos="9360"/>
        </w:tabs>
        <w:spacing w:before="120" w:after="120"/>
        <w:ind w:left="360"/>
        <w:rPr>
          <w:rFonts w:asciiTheme="majorBidi" w:hAnsiTheme="majorBidi" w:cstheme="majorBidi"/>
        </w:rPr>
      </w:pPr>
      <m:oMath>
        <m:func>
          <m:funcPr>
            <m:ctrlPr>
              <w:rPr>
                <w:rFonts w:ascii="Cambria Math" w:hAnsi="Cambria Math" w:cstheme="majorBidi"/>
              </w:rPr>
            </m:ctrlPr>
          </m:funcPr>
          <m:fName>
            <m:limLow>
              <m:limLowPr>
                <m:ctrlPr>
                  <w:rPr>
                    <w:rFonts w:ascii="Cambria Math" w:hAnsi="Cambria Math" w:cstheme="majorBidi"/>
                  </w:rPr>
                </m:ctrlPr>
              </m:limLowPr>
              <m:e>
                <m:r>
                  <m:rPr>
                    <m:sty m:val="p"/>
                  </m:rPr>
                  <w:rPr>
                    <w:rFonts w:ascii="Cambria Math" w:hAnsi="Cambria Math" w:cstheme="majorBidi"/>
                  </w:rPr>
                  <m:t>max</m:t>
                </m:r>
              </m:e>
              <m:lim>
                <m:r>
                  <m:rPr>
                    <m:sty m:val="bi"/>
                  </m:rPr>
                  <w:rPr>
                    <w:rFonts w:ascii="Cambria Math" w:hAnsi="Cambria Math" w:cstheme="majorBidi"/>
                  </w:rPr>
                  <m:t>F</m:t>
                </m:r>
              </m:lim>
            </m:limLow>
          </m:fName>
          <m:e>
            <m:r>
              <w:rPr>
                <w:rFonts w:ascii="Cambria Math" w:hAnsi="Cambria Math" w:cstheme="majorBidi"/>
              </w:rPr>
              <m:t>Tr</m:t>
            </m:r>
            <m:d>
              <m:dPr>
                <m:ctrlPr>
                  <w:rPr>
                    <w:rFonts w:ascii="Cambria Math" w:hAnsi="Cambria Math" w:cstheme="majorBidi"/>
                  </w:rPr>
                </m:ctrlPr>
              </m:dPr>
              <m:e>
                <m:sSup>
                  <m:sSupPr>
                    <m:ctrlPr>
                      <w:rPr>
                        <w:rFonts w:ascii="Cambria Math" w:hAnsi="Cambria Math" w:cstheme="majorBidi"/>
                      </w:rPr>
                    </m:ctrlPr>
                  </m:sSupPr>
                  <m:e>
                    <m:r>
                      <m:rPr>
                        <m:sty m:val="bi"/>
                      </m:rPr>
                      <w:rPr>
                        <w:rFonts w:ascii="Cambria Math" w:hAnsi="Cambria Math" w:cstheme="majorBidi"/>
                      </w:rPr>
                      <m:t>F</m:t>
                    </m:r>
                  </m:e>
                  <m:sup>
                    <m:r>
                      <w:rPr>
                        <w:rFonts w:ascii="Cambria Math" w:hAnsi="Cambria Math" w:cstheme="majorBidi"/>
                      </w:rPr>
                      <m:t>T</m:t>
                    </m:r>
                  </m:sup>
                </m:sSup>
                <m:sSup>
                  <m:sSupPr>
                    <m:ctrlPr>
                      <w:rPr>
                        <w:rFonts w:ascii="Cambria Math" w:hAnsi="Cambria Math" w:cstheme="majorBidi"/>
                      </w:rPr>
                    </m:ctrlPr>
                  </m:sSupPr>
                  <m:e>
                    <m:r>
                      <m:rPr>
                        <m:sty m:val="bi"/>
                      </m:rPr>
                      <w:rPr>
                        <w:rFonts w:ascii="Cambria Math" w:hAnsi="Cambria Math" w:cstheme="majorBidi"/>
                      </w:rPr>
                      <m:t>H</m:t>
                    </m:r>
                  </m:e>
                  <m:sup>
                    <m:r>
                      <w:rPr>
                        <w:rFonts w:ascii="Cambria Math" w:hAnsi="Cambria Math" w:cstheme="majorBidi"/>
                      </w:rPr>
                      <m:t>T</m:t>
                    </m:r>
                  </m:sup>
                </m:sSup>
                <m:r>
                  <m:rPr>
                    <m:sty m:val="bi"/>
                  </m:rPr>
                  <w:rPr>
                    <w:rFonts w:ascii="Cambria Math" w:hAnsi="Cambria Math" w:cstheme="majorBidi"/>
                  </w:rPr>
                  <m:t>HF</m:t>
                </m:r>
              </m:e>
            </m:d>
          </m:e>
        </m:func>
        <m:r>
          <m:rPr>
            <m:sty m:val="p"/>
          </m:rPr>
          <w:rPr>
            <w:rFonts w:ascii="Cambria Math" w:hAnsi="Cambria Math" w:cstheme="majorBidi"/>
          </w:rPr>
          <m:t xml:space="preserve">,  </m:t>
        </m:r>
        <m:r>
          <w:rPr>
            <w:rFonts w:ascii="Cambria Math" w:hAnsi="Cambria Math" w:cstheme="majorBidi"/>
          </w:rPr>
          <m:t>s</m:t>
        </m:r>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 xml:space="preserve">. </m:t>
        </m:r>
        <m:sSup>
          <m:sSupPr>
            <m:ctrlPr>
              <w:rPr>
                <w:rFonts w:ascii="Cambria Math" w:hAnsi="Cambria Math" w:cstheme="majorBidi"/>
              </w:rPr>
            </m:ctrlPr>
          </m:sSupPr>
          <m:e>
            <m:r>
              <m:rPr>
                <m:sty m:val="bi"/>
              </m:rPr>
              <w:rPr>
                <w:rFonts w:ascii="Cambria Math" w:hAnsi="Cambria Math" w:cstheme="majorBidi"/>
              </w:rPr>
              <m:t>F</m:t>
            </m:r>
          </m:e>
          <m:sup>
            <m:r>
              <w:rPr>
                <w:rFonts w:ascii="Cambria Math" w:hAnsi="Cambria Math" w:cstheme="majorBidi"/>
              </w:rPr>
              <m:t>T</m:t>
            </m:r>
          </m:sup>
        </m:sSup>
        <m:r>
          <m:rPr>
            <m:sty m:val="bi"/>
          </m:rPr>
          <w:rPr>
            <w:rFonts w:ascii="Cambria Math" w:hAnsi="Cambria Math" w:cstheme="majorBidi"/>
          </w:rPr>
          <m:t>F</m:t>
        </m:r>
        <m:r>
          <m:rPr>
            <m:sty m:val="p"/>
          </m:rPr>
          <w:rPr>
            <w:rFonts w:ascii="Cambria Math" w:hAnsi="Cambria Math" w:cstheme="majorBidi"/>
          </w:rPr>
          <m:t>=</m:t>
        </m:r>
        <m:r>
          <m:rPr>
            <m:sty m:val="bi"/>
          </m:rPr>
          <w:rPr>
            <w:rFonts w:ascii="Cambria Math" w:hAnsi="Cambria Math" w:cstheme="majorBidi"/>
          </w:rPr>
          <m:t>I</m:t>
        </m:r>
      </m:oMath>
      <w:r w:rsidR="00DC3031" w:rsidRPr="00341180">
        <w:rPr>
          <w:rFonts w:asciiTheme="majorBidi" w:hAnsiTheme="majorBidi" w:cstheme="majorBidi"/>
        </w:rPr>
        <w:tab/>
        <w:t>(16)</w:t>
      </w:r>
    </w:p>
    <w:p w14:paraId="685E2906" w14:textId="771295BA" w:rsidR="000D335E" w:rsidRDefault="00846EAA" w:rsidP="00353220">
      <w:r>
        <w:t>The closed-form solution of F is obtained by composing the first k singular vectors of H according to the Ky Fan theorem</w:t>
      </w:r>
      <w:r w:rsidR="005E6A19">
        <w:t xml:space="preserve"> (Fan, K., 1972)</w:t>
      </w:r>
      <w:r>
        <w:t xml:space="preserve">. However, in this case, </w:t>
      </w:r>
      <w:r w:rsidRPr="005E6A19">
        <w:rPr>
          <w:b/>
          <w:bCs/>
          <w:i/>
          <w:iCs/>
        </w:rPr>
        <w:t>H</w:t>
      </w:r>
      <w:r>
        <w:t xml:space="preserve"> is learned by the network instead of being static. This </w:t>
      </w:r>
      <w:proofErr w:type="gramStart"/>
      <w:r>
        <w:t>change</w:t>
      </w:r>
      <w:proofErr w:type="gramEnd"/>
      <w:r>
        <w:t xml:space="preserve"> the equation as a regularization term for learning </w:t>
      </w:r>
      <w:r w:rsidRPr="005E6A19">
        <w:rPr>
          <w:b/>
          <w:bCs/>
          <w:i/>
          <w:iCs/>
        </w:rPr>
        <w:t>H</w:t>
      </w:r>
      <w:r>
        <w:t>. Thus</w:t>
      </w:r>
      <w:r w:rsidR="00747897">
        <w:t>,</w:t>
      </w:r>
      <w:r>
        <w:t xml:space="preserve"> the target is to minimize the objective below (</w:t>
      </w:r>
      <w:r w:rsidRPr="00EB424E">
        <w:rPr>
          <w:i/>
          <w:iCs/>
        </w:rPr>
        <w:t>λ</w:t>
      </w:r>
      <w:r>
        <w:t xml:space="preserve"> is a scaler):</w:t>
      </w:r>
    </w:p>
    <w:p w14:paraId="5CF6D5B7" w14:textId="33E03995" w:rsidR="00C248FF" w:rsidRPr="00341180" w:rsidRDefault="0004747C" w:rsidP="00341180">
      <w:pPr>
        <w:tabs>
          <w:tab w:val="right" w:pos="9360"/>
        </w:tabs>
        <w:spacing w:before="120" w:after="120"/>
        <w:ind w:left="360"/>
        <w:rPr>
          <w:rFonts w:asciiTheme="majorBidi" w:hAnsiTheme="majorBidi" w:cstheme="majorBidi"/>
        </w:rPr>
      </w:pPr>
      <m:oMath>
        <m:func>
          <m:funcPr>
            <m:ctrlPr>
              <w:rPr>
                <w:rFonts w:ascii="Cambria Math" w:hAnsi="Cambria Math" w:cstheme="majorBidi"/>
              </w:rPr>
            </m:ctrlPr>
          </m:funcPr>
          <m:fName>
            <m:limLow>
              <m:limLowPr>
                <m:ctrlPr>
                  <w:rPr>
                    <w:rFonts w:ascii="Cambria Math" w:hAnsi="Cambria Math" w:cstheme="majorBidi"/>
                  </w:rPr>
                </m:ctrlPr>
              </m:limLowPr>
              <m:e>
                <m:r>
                  <m:rPr>
                    <m:sty m:val="p"/>
                  </m:rPr>
                  <w:rPr>
                    <w:rFonts w:ascii="Cambria Math" w:hAnsi="Cambria Math" w:cstheme="majorBidi"/>
                  </w:rPr>
                  <m:t>min</m:t>
                </m:r>
              </m:e>
              <m:lim>
                <m:r>
                  <m:rPr>
                    <m:sty m:val="bi"/>
                  </m:rPr>
                  <w:rPr>
                    <w:rFonts w:ascii="Cambria Math" w:hAnsi="Cambria Math" w:cstheme="majorBidi"/>
                  </w:rPr>
                  <m:t>H</m:t>
                </m:r>
                <m:r>
                  <m:rPr>
                    <m:sty m:val="p"/>
                  </m:rPr>
                  <w:rPr>
                    <w:rFonts w:ascii="Cambria Math" w:hAnsi="Cambria Math" w:cstheme="majorBidi"/>
                  </w:rPr>
                  <m:t xml:space="preserve">,  </m:t>
                </m:r>
                <m:r>
                  <m:rPr>
                    <m:sty m:val="bi"/>
                  </m:rPr>
                  <w:rPr>
                    <w:rFonts w:ascii="Cambria Math" w:hAnsi="Cambria Math" w:cstheme="majorBidi"/>
                  </w:rPr>
                  <m:t>F</m:t>
                </m:r>
              </m:lim>
            </m:limLow>
          </m:fName>
          <m:e>
            <m:r>
              <w:rPr>
                <w:rFonts w:ascii="Cambria Math" w:hAnsi="Cambria Math" w:cstheme="majorBidi"/>
              </w:rPr>
              <m:t>J</m:t>
            </m:r>
            <m:d>
              <m:dPr>
                <m:ctrlPr>
                  <w:rPr>
                    <w:rFonts w:ascii="Cambria Math" w:hAnsi="Cambria Math" w:cstheme="majorBidi"/>
                  </w:rPr>
                </m:ctrlPr>
              </m:dPr>
              <m:e>
                <m:r>
                  <m:rPr>
                    <m:sty m:val="bi"/>
                  </m:rPr>
                  <w:rPr>
                    <w:rFonts w:ascii="Cambria Math" w:hAnsi="Cambria Math" w:cstheme="majorBidi"/>
                  </w:rPr>
                  <m:t>H</m:t>
                </m:r>
              </m:e>
            </m:d>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λ</m:t>
                </m:r>
              </m:num>
              <m:den>
                <m:r>
                  <m:rPr>
                    <m:sty m:val="p"/>
                  </m:rPr>
                  <w:rPr>
                    <w:rFonts w:ascii="Cambria Math" w:hAnsi="Cambria Math" w:cstheme="majorBidi"/>
                  </w:rPr>
                  <m:t>2</m:t>
                </m:r>
              </m:den>
            </m:f>
            <m:d>
              <m:dPr>
                <m:begChr m:val="["/>
                <m:endChr m:val="]"/>
                <m:ctrlPr>
                  <w:rPr>
                    <w:rFonts w:ascii="Cambria Math" w:hAnsi="Cambria Math" w:cstheme="majorBidi"/>
                  </w:rPr>
                </m:ctrlPr>
              </m:dPr>
              <m:e>
                <m:r>
                  <w:rPr>
                    <w:rFonts w:ascii="Cambria Math" w:hAnsi="Cambria Math" w:cstheme="majorBidi"/>
                  </w:rPr>
                  <m:t>Tr</m:t>
                </m:r>
                <m:d>
                  <m:dPr>
                    <m:ctrlPr>
                      <w:rPr>
                        <w:rFonts w:ascii="Cambria Math" w:hAnsi="Cambria Math" w:cstheme="majorBidi"/>
                      </w:rPr>
                    </m:ctrlPr>
                  </m:dPr>
                  <m:e>
                    <m:sSup>
                      <m:sSupPr>
                        <m:ctrlPr>
                          <w:rPr>
                            <w:rFonts w:ascii="Cambria Math" w:hAnsi="Cambria Math" w:cstheme="majorBidi"/>
                          </w:rPr>
                        </m:ctrlPr>
                      </m:sSupPr>
                      <m:e>
                        <m:r>
                          <m:rPr>
                            <m:sty m:val="bi"/>
                          </m:rPr>
                          <w:rPr>
                            <w:rFonts w:ascii="Cambria Math" w:hAnsi="Cambria Math" w:cstheme="majorBidi"/>
                          </w:rPr>
                          <m:t>H</m:t>
                        </m:r>
                      </m:e>
                      <m:sup>
                        <m:r>
                          <w:rPr>
                            <w:rFonts w:ascii="Cambria Math" w:hAnsi="Cambria Math" w:cstheme="majorBidi"/>
                          </w:rPr>
                          <m:t>T</m:t>
                        </m:r>
                      </m:sup>
                    </m:sSup>
                    <m:r>
                      <m:rPr>
                        <m:sty m:val="bi"/>
                      </m:rPr>
                      <w:rPr>
                        <w:rFonts w:ascii="Cambria Math" w:hAnsi="Cambria Math" w:cstheme="majorBidi"/>
                      </w:rPr>
                      <m:t>H</m:t>
                    </m:r>
                  </m:e>
                </m:d>
                <m:r>
                  <m:rPr>
                    <m:sty m:val="p"/>
                  </m:rPr>
                  <w:rPr>
                    <w:rFonts w:ascii="Cambria Math" w:hAnsi="Cambria Math" w:cstheme="majorBidi"/>
                  </w:rPr>
                  <m:t>-</m:t>
                </m:r>
                <m:r>
                  <w:rPr>
                    <w:rFonts w:ascii="Cambria Math" w:hAnsi="Cambria Math" w:cstheme="majorBidi"/>
                  </w:rPr>
                  <m:t>Tr</m:t>
                </m:r>
                <m:d>
                  <m:dPr>
                    <m:ctrlPr>
                      <w:rPr>
                        <w:rFonts w:ascii="Cambria Math" w:hAnsi="Cambria Math" w:cstheme="majorBidi"/>
                      </w:rPr>
                    </m:ctrlPr>
                  </m:dPr>
                  <m:e>
                    <m:sSup>
                      <m:sSupPr>
                        <m:ctrlPr>
                          <w:rPr>
                            <w:rFonts w:ascii="Cambria Math" w:hAnsi="Cambria Math" w:cstheme="majorBidi"/>
                          </w:rPr>
                        </m:ctrlPr>
                      </m:sSupPr>
                      <m:e>
                        <m:r>
                          <m:rPr>
                            <m:sty m:val="bi"/>
                          </m:rPr>
                          <w:rPr>
                            <w:rFonts w:ascii="Cambria Math" w:hAnsi="Cambria Math" w:cstheme="majorBidi"/>
                          </w:rPr>
                          <m:t>F</m:t>
                        </m:r>
                      </m:e>
                      <m:sup>
                        <m:r>
                          <w:rPr>
                            <w:rFonts w:ascii="Cambria Math" w:hAnsi="Cambria Math" w:cstheme="majorBidi"/>
                          </w:rPr>
                          <m:t>T</m:t>
                        </m:r>
                      </m:sup>
                    </m:sSup>
                    <m:sSup>
                      <m:sSupPr>
                        <m:ctrlPr>
                          <w:rPr>
                            <w:rFonts w:ascii="Cambria Math" w:hAnsi="Cambria Math" w:cstheme="majorBidi"/>
                          </w:rPr>
                        </m:ctrlPr>
                      </m:sSupPr>
                      <m:e>
                        <m:r>
                          <m:rPr>
                            <m:sty m:val="bi"/>
                          </m:rPr>
                          <w:rPr>
                            <w:rFonts w:ascii="Cambria Math" w:hAnsi="Cambria Math" w:cstheme="majorBidi"/>
                          </w:rPr>
                          <m:t>H</m:t>
                        </m:r>
                      </m:e>
                      <m:sup>
                        <m:r>
                          <w:rPr>
                            <w:rFonts w:ascii="Cambria Math" w:hAnsi="Cambria Math" w:cstheme="majorBidi"/>
                          </w:rPr>
                          <m:t>T</m:t>
                        </m:r>
                      </m:sup>
                    </m:sSup>
                    <m:r>
                      <m:rPr>
                        <m:sty m:val="bi"/>
                      </m:rPr>
                      <w:rPr>
                        <w:rFonts w:ascii="Cambria Math" w:hAnsi="Cambria Math" w:cstheme="majorBidi"/>
                      </w:rPr>
                      <m:t>HF</m:t>
                    </m:r>
                  </m:e>
                </m:d>
              </m:e>
            </m:d>
          </m:e>
        </m:func>
        <m:r>
          <m:rPr>
            <m:sty m:val="p"/>
          </m:rPr>
          <w:rPr>
            <w:rFonts w:ascii="Cambria Math" w:hAnsi="Cambria Math" w:cstheme="majorBidi"/>
          </w:rPr>
          <m:t xml:space="preserve">,  </m:t>
        </m:r>
        <m:r>
          <w:rPr>
            <w:rFonts w:ascii="Cambria Math" w:hAnsi="Cambria Math" w:cstheme="majorBidi"/>
          </w:rPr>
          <m:t>s</m:t>
        </m:r>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 xml:space="preserve">. </m:t>
        </m:r>
        <m:sSup>
          <m:sSupPr>
            <m:ctrlPr>
              <w:rPr>
                <w:rFonts w:ascii="Cambria Math" w:hAnsi="Cambria Math" w:cstheme="majorBidi"/>
              </w:rPr>
            </m:ctrlPr>
          </m:sSupPr>
          <m:e>
            <m:r>
              <m:rPr>
                <m:sty m:val="bi"/>
              </m:rPr>
              <w:rPr>
                <w:rFonts w:ascii="Cambria Math" w:hAnsi="Cambria Math" w:cstheme="majorBidi"/>
              </w:rPr>
              <m:t>F</m:t>
            </m:r>
          </m:e>
          <m:sup>
            <m:r>
              <w:rPr>
                <w:rFonts w:ascii="Cambria Math" w:hAnsi="Cambria Math" w:cstheme="majorBidi"/>
              </w:rPr>
              <m:t>T</m:t>
            </m:r>
          </m:sup>
        </m:sSup>
        <m:r>
          <m:rPr>
            <m:sty m:val="bi"/>
          </m:rPr>
          <w:rPr>
            <w:rFonts w:ascii="Cambria Math" w:hAnsi="Cambria Math" w:cstheme="majorBidi"/>
          </w:rPr>
          <m:t>F</m:t>
        </m:r>
        <m:r>
          <m:rPr>
            <m:sty m:val="p"/>
          </m:rPr>
          <w:rPr>
            <w:rFonts w:ascii="Cambria Math" w:hAnsi="Cambria Math" w:cstheme="majorBidi"/>
          </w:rPr>
          <m:t>=</m:t>
        </m:r>
        <m:r>
          <m:rPr>
            <m:sty m:val="bi"/>
          </m:rPr>
          <w:rPr>
            <w:rFonts w:ascii="Cambria Math" w:hAnsi="Cambria Math" w:cstheme="majorBidi"/>
          </w:rPr>
          <m:t>I</m:t>
        </m:r>
      </m:oMath>
      <w:r w:rsidR="00DC3031" w:rsidRPr="00341180">
        <w:rPr>
          <w:rFonts w:asciiTheme="majorBidi" w:hAnsiTheme="majorBidi" w:cstheme="majorBidi"/>
        </w:rPr>
        <w:tab/>
        <w:t>(17)</w:t>
      </w:r>
    </w:p>
    <w:p w14:paraId="75D33FA0" w14:textId="107ABC74" w:rsidR="00747897" w:rsidRDefault="00747897" w:rsidP="00353220">
      <w:r>
        <w:t xml:space="preserve">where </w:t>
      </w:r>
      <m:oMath>
        <m:r>
          <w:rPr>
            <w:rFonts w:ascii="Cambria Math" w:hAnsi="Cambria Math"/>
          </w:rPr>
          <m:t>J</m:t>
        </m:r>
        <m:d>
          <m:dPr>
            <m:ctrlPr>
              <w:rPr>
                <w:rFonts w:ascii="Cambria Math" w:hAnsi="Cambria Math"/>
                <w:i/>
                <w:iCs/>
              </w:rPr>
            </m:ctrlPr>
          </m:dPr>
          <m:e>
            <m:r>
              <m:rPr>
                <m:sty m:val="bi"/>
              </m:rPr>
              <w:rPr>
                <w:rFonts w:ascii="Cambria Math" w:hAnsi="Cambria Math"/>
              </w:rPr>
              <m:t>H</m:t>
            </m:r>
          </m:e>
        </m:d>
      </m:oMath>
      <w:r>
        <w:t xml:space="preserve"> is the sum of the reconstruction loss and the classification </w:t>
      </w:r>
      <w:proofErr w:type="gramStart"/>
      <w:r>
        <w:t>loss.</w:t>
      </w:r>
      <w:proofErr w:type="gramEnd"/>
      <w:r>
        <w:t xml:space="preserve"> The whole training process of DTRC consists of iteratively updating </w:t>
      </w:r>
      <w:r w:rsidRPr="0073441C">
        <w:rPr>
          <w:b/>
          <w:bCs/>
        </w:rPr>
        <w:t>F</w:t>
      </w:r>
      <w:r>
        <w:t xml:space="preserve"> and </w:t>
      </w:r>
      <w:r w:rsidRPr="0073441C">
        <w:rPr>
          <w:b/>
          <w:bCs/>
        </w:rPr>
        <w:t>H</w:t>
      </w:r>
      <w:r>
        <w:t xml:space="preserve">. Fixing </w:t>
      </w:r>
      <w:r w:rsidRPr="005E6A19">
        <w:rPr>
          <w:b/>
          <w:bCs/>
        </w:rPr>
        <w:t>F</w:t>
      </w:r>
      <w:r>
        <w:t xml:space="preserve">, updating </w:t>
      </w:r>
      <w:r w:rsidRPr="005E6A19">
        <w:rPr>
          <w:b/>
          <w:bCs/>
        </w:rPr>
        <w:t>H</w:t>
      </w:r>
      <w:r>
        <w:t xml:space="preserve"> can follow the standard stochastic gradient descent (SGD), with the gradient given as </w:t>
      </w:r>
      <m:oMath>
        <m:r>
          <w:rPr>
            <w:rFonts w:ascii="Cambria Math" w:hAnsi="Cambria Math"/>
          </w:rPr>
          <m:t>J</m:t>
        </m:r>
        <m:d>
          <m:dPr>
            <m:ctrlPr>
              <w:rPr>
                <w:rFonts w:ascii="Cambria Math" w:hAnsi="Cambria Math"/>
                <w:i/>
              </w:rPr>
            </m:ctrlPr>
          </m:dPr>
          <m:e>
            <m:r>
              <m:rPr>
                <m:sty m:val="bi"/>
              </m:rPr>
              <w:rPr>
                <w:rFonts w:ascii="Cambria Math" w:hAnsi="Cambria Math"/>
              </w:rPr>
              <m:t>H</m:t>
            </m:r>
          </m:e>
        </m:d>
        <m:r>
          <w:rPr>
            <w:rFonts w:ascii="Cambria Math" w:hAnsi="Cambria Math"/>
          </w:rPr>
          <m:t>+λ</m:t>
        </m:r>
        <m:r>
          <m:rPr>
            <m:sty m:val="bi"/>
          </m:rPr>
          <w:rPr>
            <w:rFonts w:ascii="Cambria Math" w:hAnsi="Cambria Math"/>
          </w:rPr>
          <m:t>H</m:t>
        </m:r>
        <m:d>
          <m:dPr>
            <m:ctrlPr>
              <w:rPr>
                <w:rFonts w:ascii="Cambria Math" w:hAnsi="Cambria Math"/>
                <w:i/>
              </w:rPr>
            </m:ctrlPr>
          </m:dPr>
          <m:e>
            <m:r>
              <m:rPr>
                <m:sty m:val="bi"/>
              </m:rPr>
              <w:rPr>
                <w:rFonts w:ascii="Cambria Math" w:hAnsi="Cambria Math"/>
              </w:rPr>
              <m:t>I</m:t>
            </m:r>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F</m:t>
                </m:r>
              </m:e>
              <m:sup>
                <m:r>
                  <w:rPr>
                    <w:rFonts w:ascii="Cambria Math" w:hAnsi="Cambria Math"/>
                  </w:rPr>
                  <m:t>T</m:t>
                </m:r>
              </m:sup>
            </m:sSup>
          </m:e>
        </m:d>
      </m:oMath>
      <w:r>
        <w:rPr>
          <w:noProof/>
        </w:rPr>
        <w:t xml:space="preserve">. Fixing </w:t>
      </w:r>
      <w:r w:rsidRPr="0073441C">
        <w:rPr>
          <w:b/>
          <w:bCs/>
          <w:noProof/>
        </w:rPr>
        <w:t>H</w:t>
      </w:r>
      <w:r>
        <w:rPr>
          <w:noProof/>
        </w:rPr>
        <w:t xml:space="preserve">, </w:t>
      </w:r>
      <w:r w:rsidRPr="0073441C">
        <w:rPr>
          <w:b/>
          <w:bCs/>
          <w:noProof/>
        </w:rPr>
        <w:t>F</w:t>
      </w:r>
      <w:r>
        <w:rPr>
          <w:noProof/>
        </w:rPr>
        <w:t xml:space="preserve"> will be updated using the closed-form solution to the equation by computing the k-tr</w:t>
      </w:r>
      <w:r w:rsidR="005E6A19">
        <w:rPr>
          <w:noProof/>
        </w:rPr>
        <w:t>u</w:t>
      </w:r>
      <w:r>
        <w:rPr>
          <w:noProof/>
        </w:rPr>
        <w:t>ncated singu</w:t>
      </w:r>
      <w:r w:rsidR="005E6A19">
        <w:rPr>
          <w:noProof/>
        </w:rPr>
        <w:t>la</w:t>
      </w:r>
      <w:r>
        <w:rPr>
          <w:noProof/>
        </w:rPr>
        <w:t xml:space="preserve">r value decomposition (SVD) of </w:t>
      </w:r>
      <w:r w:rsidRPr="0073441C">
        <w:rPr>
          <w:b/>
          <w:bCs/>
          <w:noProof/>
        </w:rPr>
        <w:t>H</w:t>
      </w:r>
      <w:r>
        <w:rPr>
          <w:noProof/>
        </w:rPr>
        <w:t xml:space="preserve">. To avoid instability, </w:t>
      </w:r>
      <w:r w:rsidRPr="0073441C">
        <w:rPr>
          <w:b/>
          <w:bCs/>
          <w:noProof/>
        </w:rPr>
        <w:t>F</w:t>
      </w:r>
      <w:r>
        <w:rPr>
          <w:noProof/>
        </w:rPr>
        <w:t xml:space="preserve"> should not be updated at each iteration. In practice, F has been updated once after every 10 iterations.</w:t>
      </w:r>
    </w:p>
    <w:p w14:paraId="2DF5A37D" w14:textId="099FD9FC" w:rsidR="00DB2F38" w:rsidRDefault="005935F2" w:rsidP="00353220">
      <w:r>
        <w:t>The seq2seq model relies on the capabilities of the encoder. Thus, it is expected that a better</w:t>
      </w:r>
      <w:r w:rsidR="005E6A19">
        <w:t>-</w:t>
      </w:r>
      <w:r>
        <w:t xml:space="preserve">trained encoder would give a better result. The augmented samples can improve the encoder quality. Given a time series </w:t>
      </w:r>
      <m:oMath>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T</m:t>
            </m:r>
          </m:sup>
        </m:sSup>
      </m:oMath>
      <w:r>
        <w:t>, its fake</w:t>
      </w:r>
      <w:r w:rsidR="005E6A19">
        <w:t>s</w:t>
      </w:r>
      <w:r>
        <w:t xml:space="preserve"> version by randomly shuffling some time steps will be generated. The number of selected time steps is</w:t>
      </w:r>
      <w:r w:rsidR="0073441C">
        <w:t xml:space="preserve"> </w:t>
      </w:r>
      <m:oMath>
        <m:d>
          <m:dPr>
            <m:begChr m:val="⌊"/>
            <m:endChr m:val="⌋"/>
            <m:ctrlPr>
              <w:rPr>
                <w:rFonts w:ascii="Cambria Math" w:hAnsi="Cambria Math"/>
                <w:i/>
              </w:rPr>
            </m:ctrlPr>
          </m:dPr>
          <m:e>
            <m:r>
              <w:rPr>
                <w:rFonts w:ascii="Cambria Math" w:hAnsi="Cambria Math"/>
              </w:rPr>
              <m:t>α×T</m:t>
            </m:r>
          </m:e>
        </m:d>
      </m:oMath>
      <w:r>
        <w:t xml:space="preserve"> where</w:t>
      </w:r>
      <w:r w:rsidR="0073441C">
        <w:t xml:space="preserve"> </w:t>
      </w:r>
      <m:oMath>
        <m:r>
          <w:rPr>
            <w:rFonts w:ascii="Cambria Math" w:hAnsi="Cambria Math"/>
          </w:rPr>
          <m:t>α∈</m:t>
        </m:r>
        <m:d>
          <m:dPr>
            <m:endChr m:val="]"/>
            <m:ctrlPr>
              <w:rPr>
                <w:rFonts w:ascii="Cambria Math" w:hAnsi="Cambria Math"/>
                <w:i/>
              </w:rPr>
            </m:ctrlPr>
          </m:dPr>
          <m:e>
            <m:r>
              <w:rPr>
                <w:rFonts w:ascii="Cambria Math" w:hAnsi="Cambria Math"/>
              </w:rPr>
              <m:t>0,1</m:t>
            </m:r>
          </m:e>
        </m:d>
      </m:oMath>
      <w:r>
        <w:t xml:space="preserve"> is a hyper-parameter </w:t>
      </w:r>
      <w:r w:rsidR="005E6A19">
        <w:t>that</w:t>
      </w:r>
      <w:r>
        <w:t xml:space="preserve"> is set to 0.2. For each raw time series, the fake samples will be generated. The auxiliary classification task is defined to train the encoder to detect whether a given time series is real or fake. The encoder is trained by minimizing the following loss function:</w:t>
      </w:r>
    </w:p>
    <w:p w14:paraId="356D8F3D" w14:textId="14548663" w:rsidR="0073441C"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acc>
              <m:accPr>
                <m:ctrlPr>
                  <w:rPr>
                    <w:rFonts w:ascii="Cambria Math" w:hAnsi="Cambria Math" w:cstheme="majorBidi"/>
                  </w:rPr>
                </m:ctrlPr>
              </m:accPr>
              <m:e>
                <m:r>
                  <m:rPr>
                    <m:scr m:val="script"/>
                    <m:sty m:val="b"/>
                  </m:rPr>
                  <w:rPr>
                    <w:rFonts w:ascii="Cambria Math" w:hAnsi="Cambria Math" w:cstheme="majorBidi"/>
                  </w:rPr>
                  <m:t>Y</m:t>
                </m:r>
              </m:e>
            </m:acc>
          </m:e>
          <m:sub>
            <m:r>
              <w:rPr>
                <w:rFonts w:ascii="Cambria Math" w:hAnsi="Cambria Math" w:cstheme="majorBidi"/>
              </w:rPr>
              <m:t>i</m:t>
            </m:r>
          </m:sub>
        </m:sSub>
        <m:r>
          <m:rPr>
            <m:sty m:val="p"/>
          </m:rPr>
          <w:rPr>
            <w:rFonts w:ascii="Cambria Math" w:hAnsi="Cambria Math" w:cstheme="majorBidi"/>
          </w:rPr>
          <m:t>=</m:t>
        </m:r>
        <m:sSub>
          <m:sSubPr>
            <m:ctrlPr>
              <w:rPr>
                <w:rFonts w:ascii="Cambria Math" w:hAnsi="Cambria Math" w:cstheme="majorBidi"/>
              </w:rPr>
            </m:ctrlPr>
          </m:sSubPr>
          <m:e>
            <m:r>
              <m:rPr>
                <m:sty m:val="bi"/>
              </m:rPr>
              <w:rPr>
                <w:rFonts w:ascii="Cambria Math" w:hAnsi="Cambria Math" w:cstheme="majorBidi"/>
              </w:rPr>
              <m:t>W</m:t>
            </m:r>
          </m:e>
          <m:sub>
            <m:r>
              <w:rPr>
                <w:rFonts w:ascii="Cambria Math" w:hAnsi="Cambria Math" w:cstheme="majorBidi"/>
              </w:rPr>
              <m:t>fc</m:t>
            </m:r>
            <m:r>
              <m:rPr>
                <m:sty m:val="p"/>
              </m:rPr>
              <w:rPr>
                <w:rFonts w:ascii="Cambria Math" w:hAnsi="Cambria Math" w:cstheme="majorBidi"/>
              </w:rPr>
              <m:t>2</m:t>
            </m:r>
          </m:sub>
        </m:sSub>
        <m:d>
          <m:dPr>
            <m:ctrlPr>
              <w:rPr>
                <w:rFonts w:ascii="Cambria Math" w:hAnsi="Cambria Math" w:cstheme="majorBidi"/>
              </w:rPr>
            </m:ctrlPr>
          </m:dPr>
          <m:e>
            <m:sSub>
              <m:sSubPr>
                <m:ctrlPr>
                  <w:rPr>
                    <w:rFonts w:ascii="Cambria Math" w:hAnsi="Cambria Math" w:cstheme="majorBidi"/>
                  </w:rPr>
                </m:ctrlPr>
              </m:sSubPr>
              <m:e>
                <m:r>
                  <m:rPr>
                    <m:sty m:val="bi"/>
                  </m:rPr>
                  <w:rPr>
                    <w:rFonts w:ascii="Cambria Math" w:hAnsi="Cambria Math" w:cstheme="majorBidi"/>
                  </w:rPr>
                  <m:t>W</m:t>
                </m:r>
              </m:e>
              <m:sub>
                <m:r>
                  <w:rPr>
                    <w:rFonts w:ascii="Cambria Math" w:hAnsi="Cambria Math" w:cstheme="majorBidi"/>
                  </w:rPr>
                  <m:t>fc</m:t>
                </m:r>
                <m:r>
                  <m:rPr>
                    <m:sty m:val="p"/>
                  </m:rPr>
                  <w:rPr>
                    <w:rFonts w:ascii="Cambria Math" w:hAnsi="Cambria Math" w:cstheme="majorBidi"/>
                  </w:rPr>
                  <m:t>1</m:t>
                </m:r>
              </m:sub>
            </m:sSub>
            <m:sSub>
              <m:sSubPr>
                <m:ctrlPr>
                  <w:rPr>
                    <w:rFonts w:ascii="Cambria Math" w:hAnsi="Cambria Math" w:cstheme="majorBidi"/>
                  </w:rPr>
                </m:ctrlPr>
              </m:sSubPr>
              <m:e>
                <m:r>
                  <m:rPr>
                    <m:sty m:val="bi"/>
                  </m:rPr>
                  <w:rPr>
                    <w:rFonts w:ascii="Cambria Math" w:hAnsi="Cambria Math" w:cstheme="majorBidi"/>
                  </w:rPr>
                  <m:t>h</m:t>
                </m:r>
              </m:e>
              <m:sub>
                <m:r>
                  <w:rPr>
                    <w:rFonts w:ascii="Cambria Math" w:hAnsi="Cambria Math" w:cstheme="majorBidi"/>
                  </w:rPr>
                  <m:t>i</m:t>
                </m:r>
              </m:sub>
            </m:sSub>
          </m:e>
        </m:d>
      </m:oMath>
      <w:r w:rsidR="00DC3031" w:rsidRPr="00341180">
        <w:rPr>
          <w:rFonts w:asciiTheme="majorBidi" w:hAnsiTheme="majorBidi" w:cstheme="majorBidi"/>
        </w:rPr>
        <w:tab/>
        <w:t>(18)</w:t>
      </w:r>
    </w:p>
    <w:p w14:paraId="03CE003A" w14:textId="48F24A7A"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classification</m:t>
            </m:r>
          </m:sub>
        </m:sSub>
        <m:r>
          <m:rPr>
            <m:sty m:val="p"/>
          </m:rP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r>
              <m:rPr>
                <m:sty m:val="p"/>
              </m:rPr>
              <w:rPr>
                <w:rFonts w:ascii="Cambria Math" w:hAnsi="Cambria Math" w:cstheme="majorBidi"/>
              </w:rPr>
              <m:t>2</m:t>
            </m:r>
            <m:r>
              <w:rPr>
                <w:rFonts w:ascii="Cambria Math" w:hAnsi="Cambria Math" w:cstheme="majorBidi"/>
              </w:rPr>
              <m:t>N</m:t>
            </m:r>
          </m:den>
        </m:f>
        <m:nary>
          <m:naryPr>
            <m:chr m:val="∑"/>
            <m:limLoc m:val="undOvr"/>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1</m:t>
            </m:r>
          </m:sub>
          <m:sup>
            <m:r>
              <m:rPr>
                <m:sty m:val="p"/>
              </m:rPr>
              <w:rPr>
                <w:rFonts w:ascii="Cambria Math" w:hAnsi="Cambria Math" w:cstheme="majorBidi"/>
              </w:rPr>
              <m:t>2</m:t>
            </m:r>
            <m:r>
              <w:rPr>
                <w:rFonts w:ascii="Cambria Math" w:hAnsi="Cambria Math" w:cstheme="majorBidi"/>
              </w:rPr>
              <m:t>N</m:t>
            </m:r>
          </m:sup>
          <m:e>
            <m:nary>
              <m:naryPr>
                <m:chr m:val="∑"/>
                <m:limLoc m:val="undOvr"/>
                <m:ctrlPr>
                  <w:rPr>
                    <w:rFonts w:ascii="Cambria Math" w:hAnsi="Cambria Math" w:cstheme="majorBidi"/>
                  </w:rPr>
                </m:ctrlPr>
              </m:naryPr>
              <m:sub>
                <m:r>
                  <w:rPr>
                    <w:rFonts w:ascii="Cambria Math" w:hAnsi="Cambria Math" w:cstheme="majorBidi"/>
                  </w:rPr>
                  <m:t>j</m:t>
                </m:r>
                <m:r>
                  <m:rPr>
                    <m:sty m:val="p"/>
                  </m:rPr>
                  <w:rPr>
                    <w:rFonts w:ascii="Cambria Math" w:hAnsi="Cambria Math" w:cstheme="majorBidi"/>
                  </w:rPr>
                  <m:t>=1</m:t>
                </m:r>
              </m:sub>
              <m:sup>
                <m:r>
                  <m:rPr>
                    <m:sty m:val="p"/>
                  </m:rPr>
                  <w:rPr>
                    <w:rFonts w:ascii="Cambria Math" w:hAnsi="Cambria Math" w:cstheme="majorBidi"/>
                  </w:rPr>
                  <m:t>2</m:t>
                </m:r>
              </m:sup>
              <m:e>
                <m:r>
                  <m:rPr>
                    <m:sty m:val="p"/>
                  </m:rPr>
                  <w:rPr>
                    <w:rFonts w:ascii="Cambria Math" w:hAnsi="Cambria Math" w:cstheme="majorBidi"/>
                  </w:rPr>
                  <m:t>1</m:t>
                </m:r>
                <m:d>
                  <m:dPr>
                    <m:begChr m:val="{"/>
                    <m:endChr m:val="}"/>
                    <m:ctrlPr>
                      <w:rPr>
                        <w:rFonts w:ascii="Cambria Math" w:hAnsi="Cambria Math" w:cstheme="majorBidi"/>
                      </w:rPr>
                    </m:ctrlPr>
                  </m:dPr>
                  <m:e>
                    <m:sSub>
                      <m:sSubPr>
                        <m:ctrlPr>
                          <w:rPr>
                            <w:rFonts w:ascii="Cambria Math" w:hAnsi="Cambria Math" w:cstheme="majorBidi"/>
                          </w:rPr>
                        </m:ctrlPr>
                      </m:sSubPr>
                      <m:e>
                        <m:r>
                          <m:rPr>
                            <m:scr m:val="script"/>
                            <m:sty m:val="p"/>
                          </m:rPr>
                          <w:rPr>
                            <w:rFonts w:ascii="Cambria Math" w:hAnsi="Cambria Math" w:cstheme="majorBidi"/>
                          </w:rPr>
                          <m:t>Y</m:t>
                        </m:r>
                      </m:e>
                      <m:sub>
                        <m:r>
                          <w:rPr>
                            <w:rFonts w:ascii="Cambria Math" w:hAnsi="Cambria Math" w:cstheme="majorBidi"/>
                          </w:rPr>
                          <m:t>i</m:t>
                        </m:r>
                        <m:r>
                          <m:rPr>
                            <m:sty m:val="p"/>
                          </m:rPr>
                          <w:rPr>
                            <w:rFonts w:ascii="Cambria Math" w:hAnsi="Cambria Math" w:cstheme="majorBidi"/>
                          </w:rPr>
                          <m:t>,</m:t>
                        </m:r>
                        <m:r>
                          <w:rPr>
                            <w:rFonts w:ascii="Cambria Math" w:hAnsi="Cambria Math" w:cstheme="majorBidi"/>
                          </w:rPr>
                          <m:t>j</m:t>
                        </m:r>
                      </m:sub>
                    </m:sSub>
                    <m:r>
                      <m:rPr>
                        <m:sty m:val="p"/>
                      </m:rPr>
                      <w:rPr>
                        <w:rFonts w:ascii="Cambria Math" w:hAnsi="Cambria Math" w:cstheme="majorBidi"/>
                      </w:rPr>
                      <m:t>=1</m:t>
                    </m:r>
                  </m:e>
                </m:d>
                <m:func>
                  <m:funcPr>
                    <m:ctrlPr>
                      <w:rPr>
                        <w:rFonts w:ascii="Cambria Math" w:hAnsi="Cambria Math" w:cstheme="majorBidi"/>
                      </w:rPr>
                    </m:ctrlPr>
                  </m:funcPr>
                  <m:fName>
                    <m:r>
                      <m:rPr>
                        <m:sty m:val="p"/>
                      </m:rPr>
                      <w:rPr>
                        <w:rFonts w:ascii="Cambria Math" w:hAnsi="Cambria Math" w:cstheme="majorBidi"/>
                      </w:rPr>
                      <m:t>log</m:t>
                    </m:r>
                  </m:fName>
                  <m:e>
                    <m:f>
                      <m:fPr>
                        <m:ctrlPr>
                          <w:rPr>
                            <w:rFonts w:ascii="Cambria Math" w:hAnsi="Cambria Math" w:cstheme="majorBidi"/>
                          </w:rPr>
                        </m:ctrlPr>
                      </m:fPr>
                      <m:num>
                        <m:func>
                          <m:funcPr>
                            <m:ctrlPr>
                              <w:rPr>
                                <w:rFonts w:ascii="Cambria Math" w:hAnsi="Cambria Math" w:cstheme="majorBidi"/>
                              </w:rPr>
                            </m:ctrlPr>
                          </m:funcPr>
                          <m:fName>
                            <m:r>
                              <m:rPr>
                                <m:sty m:val="p"/>
                              </m:rPr>
                              <w:rPr>
                                <w:rFonts w:ascii="Cambria Math" w:hAnsi="Cambria Math" w:cstheme="majorBidi"/>
                              </w:rPr>
                              <m:t>exp</m:t>
                            </m:r>
                          </m:fName>
                          <m:e>
                            <m:sSub>
                              <m:sSubPr>
                                <m:ctrlPr>
                                  <w:rPr>
                                    <w:rFonts w:ascii="Cambria Math" w:hAnsi="Cambria Math" w:cstheme="majorBidi"/>
                                  </w:rPr>
                                </m:ctrlPr>
                              </m:sSubPr>
                              <m:e>
                                <m:acc>
                                  <m:accPr>
                                    <m:ctrlPr>
                                      <w:rPr>
                                        <w:rFonts w:ascii="Cambria Math" w:hAnsi="Cambria Math" w:cstheme="majorBidi"/>
                                      </w:rPr>
                                    </m:ctrlPr>
                                  </m:accPr>
                                  <m:e>
                                    <m:r>
                                      <m:rPr>
                                        <m:scr m:val="script"/>
                                        <m:sty m:val="p"/>
                                      </m:rPr>
                                      <w:rPr>
                                        <w:rFonts w:ascii="Cambria Math" w:hAnsi="Cambria Math" w:cstheme="majorBidi"/>
                                      </w:rPr>
                                      <m:t>Y</m:t>
                                    </m:r>
                                  </m:e>
                                </m:acc>
                              </m:e>
                              <m:sub>
                                <m:r>
                                  <w:rPr>
                                    <w:rFonts w:ascii="Cambria Math" w:hAnsi="Cambria Math" w:cstheme="majorBidi"/>
                                  </w:rPr>
                                  <m:t>i</m:t>
                                </m:r>
                                <m:r>
                                  <m:rPr>
                                    <m:sty m:val="p"/>
                                  </m:rPr>
                                  <w:rPr>
                                    <w:rFonts w:ascii="Cambria Math" w:hAnsi="Cambria Math" w:cstheme="majorBidi"/>
                                  </w:rPr>
                                  <m:t>,</m:t>
                                </m:r>
                                <m:r>
                                  <w:rPr>
                                    <w:rFonts w:ascii="Cambria Math" w:hAnsi="Cambria Math" w:cstheme="majorBidi"/>
                                  </w:rPr>
                                  <m:t>j</m:t>
                                </m:r>
                              </m:sub>
                            </m:sSub>
                          </m:e>
                        </m:func>
                      </m:num>
                      <m:den>
                        <m:nary>
                          <m:naryPr>
                            <m:chr m:val="∑"/>
                            <m:limLoc m:val="subSup"/>
                            <m:ctrlPr>
                              <w:rPr>
                                <w:rFonts w:ascii="Cambria Math" w:hAnsi="Cambria Math" w:cstheme="majorBidi"/>
                              </w:rPr>
                            </m:ctrlPr>
                          </m:naryPr>
                          <m:sub>
                            <m:r>
                              <w:rPr>
                                <w:rFonts w:ascii="Cambria Math" w:hAnsi="Cambria Math" w:cstheme="majorBidi"/>
                              </w:rPr>
                              <m:t>j</m:t>
                            </m:r>
                            <m:r>
                              <m:rPr>
                                <m:sty m:val="p"/>
                              </m:rPr>
                              <w:rPr>
                                <w:rFonts w:ascii="Cambria Math" w:hAnsi="Cambria Math" w:cstheme="majorBidi"/>
                              </w:rPr>
                              <m:t>=1</m:t>
                            </m:r>
                          </m:sub>
                          <m:sup>
                            <m:r>
                              <m:rPr>
                                <m:sty m:val="p"/>
                              </m:rPr>
                              <w:rPr>
                                <w:rFonts w:ascii="Cambria Math" w:hAnsi="Cambria Math" w:cstheme="majorBidi"/>
                              </w:rPr>
                              <m:t>2</m:t>
                            </m:r>
                          </m:sup>
                          <m:e>
                            <m:func>
                              <m:funcPr>
                                <m:ctrlPr>
                                  <w:rPr>
                                    <w:rFonts w:ascii="Cambria Math" w:hAnsi="Cambria Math" w:cstheme="majorBidi"/>
                                  </w:rPr>
                                </m:ctrlPr>
                              </m:funcPr>
                              <m:fName>
                                <m:r>
                                  <m:rPr>
                                    <m:sty m:val="p"/>
                                  </m:rPr>
                                  <w:rPr>
                                    <w:rFonts w:ascii="Cambria Math" w:hAnsi="Cambria Math" w:cstheme="majorBidi"/>
                                  </w:rPr>
                                  <m:t>exp</m:t>
                                </m:r>
                              </m:fName>
                              <m:e>
                                <m:d>
                                  <m:dPr>
                                    <m:ctrlPr>
                                      <w:rPr>
                                        <w:rFonts w:ascii="Cambria Math" w:hAnsi="Cambria Math" w:cstheme="majorBidi"/>
                                      </w:rPr>
                                    </m:ctrlPr>
                                  </m:dPr>
                                  <m:e>
                                    <m:sSub>
                                      <m:sSubPr>
                                        <m:ctrlPr>
                                          <w:rPr>
                                            <w:rFonts w:ascii="Cambria Math" w:hAnsi="Cambria Math" w:cstheme="majorBidi"/>
                                          </w:rPr>
                                        </m:ctrlPr>
                                      </m:sSubPr>
                                      <m:e>
                                        <m:acc>
                                          <m:accPr>
                                            <m:ctrlPr>
                                              <w:rPr>
                                                <w:rFonts w:ascii="Cambria Math" w:hAnsi="Cambria Math" w:cstheme="majorBidi"/>
                                              </w:rPr>
                                            </m:ctrlPr>
                                          </m:accPr>
                                          <m:e>
                                            <m:r>
                                              <m:rPr>
                                                <m:scr m:val="script"/>
                                                <m:sty m:val="p"/>
                                              </m:rPr>
                                              <w:rPr>
                                                <w:rFonts w:ascii="Cambria Math" w:hAnsi="Cambria Math" w:cstheme="majorBidi"/>
                                              </w:rPr>
                                              <m:t>Y</m:t>
                                            </m:r>
                                          </m:e>
                                        </m:acc>
                                      </m:e>
                                      <m:sub>
                                        <m:r>
                                          <w:rPr>
                                            <w:rFonts w:ascii="Cambria Math" w:hAnsi="Cambria Math" w:cstheme="majorBidi"/>
                                          </w:rPr>
                                          <m:t>i</m:t>
                                        </m:r>
                                        <m:r>
                                          <m:rPr>
                                            <m:sty m:val="p"/>
                                          </m:rPr>
                                          <w:rPr>
                                            <w:rFonts w:ascii="Cambria Math" w:hAnsi="Cambria Math" w:cstheme="majorBidi"/>
                                          </w:rPr>
                                          <m:t>,</m:t>
                                        </m:r>
                                        <m:r>
                                          <w:rPr>
                                            <w:rFonts w:ascii="Cambria Math" w:hAnsi="Cambria Math" w:cstheme="majorBidi"/>
                                          </w:rPr>
                                          <m:t>j</m:t>
                                        </m:r>
                                      </m:sub>
                                    </m:sSub>
                                  </m:e>
                                </m:d>
                              </m:e>
                            </m:func>
                          </m:e>
                        </m:nary>
                      </m:den>
                    </m:f>
                  </m:e>
                </m:func>
              </m:e>
            </m:nary>
          </m:e>
        </m:nary>
      </m:oMath>
      <w:r w:rsidR="00DC3031" w:rsidRPr="00341180">
        <w:rPr>
          <w:rFonts w:asciiTheme="majorBidi" w:hAnsiTheme="majorBidi" w:cstheme="majorBidi"/>
        </w:rPr>
        <w:tab/>
        <w:t>(19)</w:t>
      </w:r>
    </w:p>
    <w:p w14:paraId="4F914E81" w14:textId="2F58DB3C" w:rsidR="00DB2F38" w:rsidRDefault="00142DEA" w:rsidP="004F21F2">
      <w:pPr>
        <w:spacing w:after="0"/>
        <w:rPr>
          <w:noProof/>
        </w:rPr>
      </w:pPr>
      <w:r>
        <w:t xml:space="preserve">Where </w:t>
      </w:r>
      <m:oMath>
        <m:sSub>
          <m:sSubPr>
            <m:ctrlPr>
              <w:rPr>
                <w:rFonts w:ascii="Cambria Math" w:hAnsi="Cambria Math"/>
                <w:i/>
                <w:iCs/>
              </w:rPr>
            </m:ctrlPr>
          </m:sSubPr>
          <m:e>
            <m:r>
              <m:rPr>
                <m:scr m:val="script"/>
                <m:sty m:val="bi"/>
              </m:rPr>
              <w:rPr>
                <w:rFonts w:ascii="Cambria Math" w:hAnsi="Cambria Math"/>
              </w:rPr>
              <m:t>Y</m:t>
            </m:r>
          </m:e>
          <m:sub>
            <m:r>
              <w:rPr>
                <w:rFonts w:ascii="Cambria Math" w:hAnsi="Cambria Math"/>
              </w:rPr>
              <m:t>i</m:t>
            </m:r>
          </m:sub>
        </m:sSub>
      </m:oMath>
      <w:r>
        <w:rPr>
          <w:iCs/>
        </w:rPr>
        <w:t xml:space="preserve"> is a 2D one-hot vector indicating real or fake, and </w:t>
      </w:r>
      <m:oMath>
        <m:sSub>
          <m:sSubPr>
            <m:ctrlPr>
              <w:rPr>
                <w:rFonts w:ascii="Cambria Math" w:hAnsi="Cambria Math"/>
                <w:i/>
                <w:iCs/>
              </w:rPr>
            </m:ctrlPr>
          </m:sSubPr>
          <m:e>
            <m:acc>
              <m:accPr>
                <m:ctrlPr>
                  <w:rPr>
                    <w:rFonts w:ascii="Cambria Math" w:hAnsi="Cambria Math"/>
                    <w:i/>
                    <w:iCs/>
                  </w:rPr>
                </m:ctrlPr>
              </m:accPr>
              <m:e>
                <m:r>
                  <m:rPr>
                    <m:scr m:val="script"/>
                    <m:sty m:val="bi"/>
                  </m:rPr>
                  <w:rPr>
                    <w:rFonts w:ascii="Cambria Math" w:hAnsi="Cambria Math"/>
                  </w:rPr>
                  <m:t>Y</m:t>
                </m:r>
              </m:e>
            </m:acc>
          </m:e>
          <m:sub>
            <m:r>
              <w:rPr>
                <w:rFonts w:ascii="Cambria Math" w:hAnsi="Cambria Math"/>
              </w:rPr>
              <m:t>i</m:t>
            </m:r>
          </m:sub>
        </m:sSub>
      </m:oMath>
      <w:r>
        <w:rPr>
          <w:iCs/>
        </w:rPr>
        <w:t xml:space="preserve"> is the classification result. For simplicity, we ignore the bias term.</w:t>
      </w: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fc1</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d</m:t>
            </m:r>
          </m:sup>
        </m:sSup>
      </m:oMath>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fc2</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2</m:t>
            </m:r>
          </m:sup>
        </m:sSup>
      </m:oMath>
      <w:r>
        <w:t xml:space="preserve"> are parameters of the fully connected layers and </w:t>
      </w:r>
      <w:r w:rsidRPr="00F85422">
        <w:rPr>
          <w:i/>
          <w:iCs/>
        </w:rPr>
        <w:t>d</w:t>
      </w:r>
      <w:r>
        <w:t xml:space="preserve"> is set to 128.</w:t>
      </w:r>
      <w:r w:rsidR="004F21F2">
        <w:t xml:space="preserve"> </w:t>
      </w:r>
      <w:r w:rsidR="005935F2">
        <w:t xml:space="preserve">This procedure helps to improve the performance of </w:t>
      </w:r>
      <w:r w:rsidR="004F21F2">
        <w:t xml:space="preserve">the </w:t>
      </w:r>
      <w:r w:rsidR="005935F2">
        <w:t xml:space="preserve">encoder for </w:t>
      </w:r>
      <w:r w:rsidR="004F21F2">
        <w:t>giving</w:t>
      </w:r>
      <w:r w:rsidR="005935F2">
        <w:t xml:space="preserve"> a better representation of the time series.</w:t>
      </w:r>
      <w:r w:rsidR="004F21F2">
        <w:t xml:space="preserve"> </w:t>
      </w:r>
      <w:r w:rsidR="005935F2">
        <w:rPr>
          <w:noProof/>
        </w:rPr>
        <w:t xml:space="preserve">Finally, the overall training loss </w:t>
      </w:r>
      <m:oMath>
        <m:sSub>
          <m:sSubPr>
            <m:ctrlPr>
              <w:rPr>
                <w:rFonts w:ascii="Cambria Math" w:hAnsi="Cambria Math"/>
                <w:i/>
                <w:noProof/>
              </w:rPr>
            </m:ctrlPr>
          </m:sSubPr>
          <m:e>
            <m:r>
              <m:rPr>
                <m:scr m:val="script"/>
              </m:rPr>
              <w:rPr>
                <w:rFonts w:ascii="Cambria Math" w:hAnsi="Cambria Math"/>
                <w:noProof/>
              </w:rPr>
              <m:t>L</m:t>
            </m:r>
          </m:e>
          <m:sub>
            <m:r>
              <w:rPr>
                <w:rFonts w:ascii="Cambria Math" w:hAnsi="Cambria Math"/>
                <w:noProof/>
              </w:rPr>
              <m:t>DTCR</m:t>
            </m:r>
          </m:sub>
        </m:sSub>
      </m:oMath>
      <w:r w:rsidR="005935F2">
        <w:rPr>
          <w:noProof/>
        </w:rPr>
        <w:t xml:space="preserve"> of DTCR is defined by:</w:t>
      </w:r>
    </w:p>
    <w:p w14:paraId="6EDAC2E1" w14:textId="2701B90B"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DTCR</m:t>
            </m:r>
          </m:sub>
        </m:sSub>
        <m:r>
          <m:rPr>
            <m:sty m:val="p"/>
          </m:rPr>
          <w:rPr>
            <w:rFonts w:ascii="Cambria Math" w:hAnsi="Cambria Math" w:cstheme="majorBidi"/>
          </w:rPr>
          <m:t>=</m:t>
        </m:r>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reconstruction</m:t>
            </m:r>
          </m:sub>
        </m:sSub>
        <m:r>
          <m:rPr>
            <m:sty m:val="p"/>
          </m:rPr>
          <w:rPr>
            <w:rFonts w:ascii="Cambria Math" w:hAnsi="Cambria Math" w:cstheme="majorBidi"/>
          </w:rPr>
          <m:t>+</m:t>
        </m:r>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classification</m:t>
            </m:r>
          </m:sub>
        </m:sSub>
        <m:r>
          <m:rPr>
            <m:sty m:val="p"/>
          </m:rPr>
          <w:rPr>
            <w:rFonts w:ascii="Cambria Math" w:hAnsi="Cambria Math" w:cstheme="majorBidi"/>
          </w:rPr>
          <m:t>+</m:t>
        </m:r>
        <m:r>
          <w:rPr>
            <w:rFonts w:ascii="Cambria Math" w:hAnsi="Cambria Math" w:cstheme="majorBidi"/>
          </w:rPr>
          <m:t>λ</m:t>
        </m:r>
        <m:sSub>
          <m:sSubPr>
            <m:ctrlPr>
              <w:rPr>
                <w:rFonts w:ascii="Cambria Math" w:hAnsi="Cambria Math" w:cstheme="majorBidi"/>
              </w:rPr>
            </m:ctrlPr>
          </m:sSubPr>
          <m:e>
            <m:r>
              <m:rPr>
                <m:scr m:val="script"/>
                <m:sty m:val="p"/>
              </m:rPr>
              <w:rPr>
                <w:rFonts w:ascii="Cambria Math" w:hAnsi="Cambria Math" w:cstheme="majorBidi"/>
              </w:rPr>
              <m:t>L</m:t>
            </m:r>
          </m:e>
          <m:sub>
            <m:r>
              <w:rPr>
                <w:rFonts w:ascii="Cambria Math" w:hAnsi="Cambria Math" w:cstheme="majorBidi"/>
              </w:rPr>
              <m:t>K</m:t>
            </m:r>
            <m:r>
              <m:rPr>
                <m:sty m:val="p"/>
              </m:rPr>
              <w:rPr>
                <w:rFonts w:ascii="Cambria Math" w:hAnsi="Cambria Math" w:cstheme="majorBidi"/>
              </w:rPr>
              <m:t>-</m:t>
            </m:r>
            <m:r>
              <w:rPr>
                <w:rFonts w:ascii="Cambria Math" w:hAnsi="Cambria Math" w:cstheme="majorBidi"/>
              </w:rPr>
              <m:t>means</m:t>
            </m:r>
          </m:sub>
        </m:sSub>
      </m:oMath>
      <w:r w:rsidR="00DC3031" w:rsidRPr="00341180">
        <w:rPr>
          <w:rFonts w:asciiTheme="majorBidi" w:hAnsiTheme="majorBidi" w:cstheme="majorBidi"/>
        </w:rPr>
        <w:tab/>
        <w:t>(20)</w:t>
      </w:r>
    </w:p>
    <w:p w14:paraId="72CB6776" w14:textId="5E1735C3" w:rsidR="00DB2F38" w:rsidRDefault="005935F2" w:rsidP="004F21F2">
      <w:pPr>
        <w:spacing w:after="0"/>
      </w:pPr>
      <w:r>
        <w:t xml:space="preserve">where </w:t>
      </w:r>
      <w:r w:rsidRPr="00142DEA">
        <w:rPr>
          <w:i/>
          <w:iCs/>
        </w:rPr>
        <w:t>λ</w:t>
      </w:r>
      <w:r>
        <w:t xml:space="preserve"> is the regularization coefficient. This equation is minimized to learn the cluster-specific representations:</w:t>
      </w:r>
    </w:p>
    <w:p w14:paraId="5E20E12E" w14:textId="5AAA9162" w:rsidR="005935F2" w:rsidRDefault="0004747C" w:rsidP="00353220">
      <w:pPr>
        <w:pStyle w:val="ListParagraph"/>
        <w:numPr>
          <w:ilvl w:val="0"/>
          <w:numId w:val="21"/>
        </w:numPr>
      </w:pPr>
      <m:oMath>
        <m:sSub>
          <m:sSubPr>
            <m:ctrlPr>
              <w:rPr>
                <w:rFonts w:ascii="Cambria Math" w:hAnsi="Cambria Math"/>
                <w:i/>
                <w:iCs/>
              </w:rPr>
            </m:ctrlPr>
          </m:sSubPr>
          <m:e>
            <m:r>
              <m:rPr>
                <m:scr m:val="script"/>
              </m:rPr>
              <w:rPr>
                <w:rFonts w:ascii="Cambria Math" w:hAnsi="Cambria Math"/>
              </w:rPr>
              <m:t>L</m:t>
            </m:r>
          </m:e>
          <m:sub>
            <m:r>
              <w:rPr>
                <w:rFonts w:ascii="Cambria Math" w:hAnsi="Cambria Math"/>
              </w:rPr>
              <m:t>reconstruction</m:t>
            </m:r>
          </m:sub>
        </m:sSub>
      </m:oMath>
      <w:r w:rsidR="005935F2">
        <w:t xml:space="preserve"> makes the representations </w:t>
      </w:r>
      <w:r w:rsidR="00A75519">
        <w:t xml:space="preserve">reconstruct the </w:t>
      </w:r>
      <w:proofErr w:type="gramStart"/>
      <w:r w:rsidR="00A75519">
        <w:t>input</w:t>
      </w:r>
      <w:proofErr w:type="gramEnd"/>
    </w:p>
    <w:p w14:paraId="2A09A373" w14:textId="64E635DF" w:rsidR="00A75519" w:rsidRDefault="0004747C" w:rsidP="00353220">
      <w:pPr>
        <w:pStyle w:val="ListParagraph"/>
        <w:numPr>
          <w:ilvl w:val="0"/>
          <w:numId w:val="21"/>
        </w:numPr>
      </w:pPr>
      <m:oMath>
        <m:sSub>
          <m:sSubPr>
            <m:ctrlPr>
              <w:rPr>
                <w:rFonts w:ascii="Cambria Math" w:hAnsi="Cambria Math"/>
                <w:i/>
                <w:iCs/>
              </w:rPr>
            </m:ctrlPr>
          </m:sSubPr>
          <m:e>
            <m:r>
              <m:rPr>
                <m:scr m:val="script"/>
              </m:rPr>
              <w:rPr>
                <w:rFonts w:ascii="Cambria Math" w:hAnsi="Cambria Math"/>
              </w:rPr>
              <m:t>L</m:t>
            </m:r>
          </m:e>
          <m:sub>
            <m:r>
              <w:rPr>
                <w:rFonts w:ascii="Cambria Math" w:hAnsi="Cambria Math"/>
              </w:rPr>
              <m:t>classification</m:t>
            </m:r>
          </m:sub>
        </m:sSub>
      </m:oMath>
      <w:r w:rsidR="00A75519">
        <w:t xml:space="preserve"> enhances the ability of the </w:t>
      </w:r>
      <w:proofErr w:type="gramStart"/>
      <w:r w:rsidR="00A75519">
        <w:t>encoder</w:t>
      </w:r>
      <w:proofErr w:type="gramEnd"/>
    </w:p>
    <w:p w14:paraId="39DA5AC8" w14:textId="62D87442" w:rsidR="00F14A81" w:rsidRDefault="0004747C" w:rsidP="00F14A81">
      <w:pPr>
        <w:pStyle w:val="ListParagraph"/>
        <w:numPr>
          <w:ilvl w:val="0"/>
          <w:numId w:val="21"/>
        </w:numPr>
      </w:pPr>
      <m:oMath>
        <m:sSub>
          <m:sSubPr>
            <m:ctrlPr>
              <w:rPr>
                <w:rFonts w:ascii="Cambria Math" w:hAnsi="Cambria Math"/>
                <w:i/>
                <w:iCs/>
              </w:rPr>
            </m:ctrlPr>
          </m:sSubPr>
          <m:e>
            <m:r>
              <m:rPr>
                <m:scr m:val="script"/>
              </m:rPr>
              <w:rPr>
                <w:rFonts w:ascii="Cambria Math" w:hAnsi="Cambria Math"/>
              </w:rPr>
              <m:t>L</m:t>
            </m:r>
          </m:e>
          <m:sub>
            <m:r>
              <w:rPr>
                <w:rFonts w:ascii="Cambria Math" w:hAnsi="Cambria Math"/>
              </w:rPr>
              <m:t>K-means</m:t>
            </m:r>
          </m:sub>
        </m:sSub>
      </m:oMath>
      <w:r w:rsidR="00A75519">
        <w:t xml:space="preserve"> encourages the representations to form cluster structures.</w:t>
      </w:r>
    </w:p>
    <w:tbl>
      <w:tblPr>
        <w:tblStyle w:val="TableGrid"/>
        <w:tblW w:w="0" w:type="auto"/>
        <w:jc w:val="center"/>
        <w:tblBorders>
          <w:top w:val="single" w:sz="8" w:space="0" w:color="auto"/>
          <w:left w:val="none" w:sz="0" w:space="0" w:color="auto"/>
          <w:right w:val="none" w:sz="0" w:space="0" w:color="auto"/>
        </w:tblBorders>
        <w:tblLook w:val="04A0" w:firstRow="1" w:lastRow="0" w:firstColumn="1" w:lastColumn="0" w:noHBand="0" w:noVBand="1"/>
      </w:tblPr>
      <w:tblGrid>
        <w:gridCol w:w="9350"/>
      </w:tblGrid>
      <w:tr w:rsidR="00142DEA" w:rsidRPr="004F21F2" w14:paraId="2616273B" w14:textId="77777777" w:rsidTr="00142DEA">
        <w:trPr>
          <w:jc w:val="center"/>
        </w:trPr>
        <w:tc>
          <w:tcPr>
            <w:tcW w:w="9350" w:type="dxa"/>
          </w:tcPr>
          <w:p w14:paraId="16CBDE26" w14:textId="05E64F52" w:rsidR="00142DEA" w:rsidRPr="004F21F2" w:rsidRDefault="00F14A81" w:rsidP="00142DEA">
            <w:pPr>
              <w:spacing w:after="0"/>
              <w:rPr>
                <w:sz w:val="20"/>
                <w:szCs w:val="18"/>
              </w:rPr>
            </w:pPr>
            <w:bookmarkStart w:id="81" w:name="_Ref55119335"/>
            <w:r w:rsidRPr="004F21F2">
              <w:rPr>
                <w:b/>
                <w:bCs/>
                <w:sz w:val="20"/>
                <w:szCs w:val="18"/>
              </w:rPr>
              <w:t>Algorithm</w:t>
            </w:r>
            <w:r w:rsidRPr="004F21F2">
              <w:rPr>
                <w:sz w:val="20"/>
                <w:szCs w:val="18"/>
              </w:rPr>
              <w:t xml:space="preserve"> </w:t>
            </w:r>
            <w:r w:rsidR="00CB7F49" w:rsidRPr="004F21F2">
              <w:rPr>
                <w:sz w:val="20"/>
                <w:szCs w:val="18"/>
              </w:rPr>
              <w:fldChar w:fldCharType="begin"/>
            </w:r>
            <w:r w:rsidR="00CB7F49" w:rsidRPr="004F21F2">
              <w:rPr>
                <w:sz w:val="20"/>
                <w:szCs w:val="18"/>
              </w:rPr>
              <w:instrText xml:space="preserve"> SEQ Algorithm \* ARABIC </w:instrText>
            </w:r>
            <w:r w:rsidR="00CB7F49" w:rsidRPr="004F21F2">
              <w:rPr>
                <w:sz w:val="20"/>
                <w:szCs w:val="18"/>
              </w:rPr>
              <w:fldChar w:fldCharType="separate"/>
            </w:r>
            <w:r w:rsidR="006A007D">
              <w:rPr>
                <w:noProof/>
                <w:sz w:val="20"/>
                <w:szCs w:val="18"/>
              </w:rPr>
              <w:t>1</w:t>
            </w:r>
            <w:r w:rsidR="00CB7F49" w:rsidRPr="004F21F2">
              <w:rPr>
                <w:noProof/>
                <w:sz w:val="20"/>
                <w:szCs w:val="18"/>
              </w:rPr>
              <w:fldChar w:fldCharType="end"/>
            </w:r>
            <w:bookmarkEnd w:id="81"/>
            <w:r w:rsidRPr="004F21F2">
              <w:rPr>
                <w:noProof/>
                <w:sz w:val="20"/>
                <w:szCs w:val="18"/>
              </w:rPr>
              <w:t xml:space="preserve"> DTCR Training Method</w:t>
            </w:r>
          </w:p>
        </w:tc>
      </w:tr>
      <w:tr w:rsidR="00142DEA" w:rsidRPr="004F21F2" w14:paraId="02C7D9A0" w14:textId="77777777" w:rsidTr="00142DEA">
        <w:trPr>
          <w:jc w:val="center"/>
        </w:trPr>
        <w:tc>
          <w:tcPr>
            <w:tcW w:w="9350" w:type="dxa"/>
          </w:tcPr>
          <w:p w14:paraId="703781F8" w14:textId="77777777" w:rsidR="00142DEA" w:rsidRPr="004F21F2" w:rsidRDefault="00142DEA" w:rsidP="00142DEA">
            <w:pPr>
              <w:spacing w:after="0"/>
              <w:rPr>
                <w:sz w:val="20"/>
                <w:szCs w:val="18"/>
              </w:rPr>
            </w:pPr>
            <w:r w:rsidRPr="004F21F2">
              <w:rPr>
                <w:b/>
                <w:bCs/>
                <w:sz w:val="20"/>
                <w:szCs w:val="18"/>
              </w:rPr>
              <w:t>Input</w:t>
            </w:r>
            <w:r w:rsidRPr="004F21F2">
              <w:rPr>
                <w:sz w:val="20"/>
                <w:szCs w:val="18"/>
              </w:rPr>
              <w:t xml:space="preserve">: Data set: </w:t>
            </w:r>
            <w:r w:rsidRPr="004F21F2">
              <w:rPr>
                <w:b/>
                <w:bCs/>
                <w:i/>
                <w:iCs/>
                <w:sz w:val="20"/>
                <w:szCs w:val="18"/>
              </w:rPr>
              <w:t>D</w:t>
            </w:r>
            <w:r w:rsidRPr="004F21F2">
              <w:rPr>
                <w:sz w:val="20"/>
                <w:szCs w:val="18"/>
              </w:rPr>
              <w:t xml:space="preserve">; Number of clusters: </w:t>
            </w:r>
            <w:r w:rsidRPr="004F21F2">
              <w:rPr>
                <w:i/>
                <w:iCs/>
                <w:sz w:val="20"/>
                <w:szCs w:val="18"/>
              </w:rPr>
              <w:t>K</w:t>
            </w:r>
            <w:r w:rsidRPr="004F21F2">
              <w:rPr>
                <w:sz w:val="20"/>
                <w:szCs w:val="18"/>
              </w:rPr>
              <w:t xml:space="preserve">; Alternate update: </w:t>
            </w:r>
            <w:r w:rsidRPr="004F21F2">
              <w:rPr>
                <w:i/>
                <w:iCs/>
                <w:sz w:val="20"/>
                <w:szCs w:val="18"/>
              </w:rPr>
              <w:t>T</w:t>
            </w:r>
            <w:r w:rsidRPr="004F21F2">
              <w:rPr>
                <w:sz w:val="20"/>
                <w:szCs w:val="18"/>
              </w:rPr>
              <w:t xml:space="preserve">; Maximum iterations: </w:t>
            </w:r>
            <w:proofErr w:type="spellStart"/>
            <w:r w:rsidRPr="004F21F2">
              <w:rPr>
                <w:i/>
                <w:iCs/>
                <w:sz w:val="20"/>
                <w:szCs w:val="18"/>
              </w:rPr>
              <w:t>MaxIter</w:t>
            </w:r>
            <w:proofErr w:type="spellEnd"/>
          </w:p>
          <w:p w14:paraId="6C6ED09E" w14:textId="77777777" w:rsidR="00142DEA" w:rsidRPr="004F21F2" w:rsidRDefault="00142DEA" w:rsidP="00142DEA">
            <w:pPr>
              <w:spacing w:after="0"/>
              <w:rPr>
                <w:sz w:val="20"/>
                <w:szCs w:val="18"/>
              </w:rPr>
            </w:pPr>
            <w:r w:rsidRPr="004F21F2">
              <w:rPr>
                <w:b/>
                <w:bCs/>
                <w:sz w:val="20"/>
                <w:szCs w:val="18"/>
              </w:rPr>
              <w:t>Output</w:t>
            </w:r>
            <w:r w:rsidRPr="004F21F2">
              <w:rPr>
                <w:sz w:val="20"/>
                <w:szCs w:val="18"/>
              </w:rPr>
              <w:t xml:space="preserve">: Cluster result </w:t>
            </w:r>
            <w:r w:rsidRPr="004F21F2">
              <w:rPr>
                <w:i/>
                <w:iCs/>
                <w:sz w:val="20"/>
                <w:szCs w:val="18"/>
              </w:rPr>
              <w:t>s</w:t>
            </w:r>
          </w:p>
          <w:p w14:paraId="73676FE4" w14:textId="77777777" w:rsidR="00142DEA" w:rsidRPr="004F21F2" w:rsidRDefault="00142DEA" w:rsidP="00142DEA">
            <w:pPr>
              <w:spacing w:after="0"/>
              <w:rPr>
                <w:sz w:val="20"/>
                <w:szCs w:val="18"/>
              </w:rPr>
            </w:pPr>
            <w:r w:rsidRPr="004F21F2">
              <w:rPr>
                <w:sz w:val="20"/>
                <w:szCs w:val="18"/>
              </w:rPr>
              <w:t xml:space="preserve">1: For each time series in </w:t>
            </w:r>
            <w:r w:rsidRPr="004F21F2">
              <w:rPr>
                <w:b/>
                <w:bCs/>
                <w:i/>
                <w:iCs/>
                <w:sz w:val="20"/>
                <w:szCs w:val="18"/>
              </w:rPr>
              <w:t>D</w:t>
            </w:r>
            <w:r w:rsidRPr="004F21F2">
              <w:rPr>
                <w:sz w:val="20"/>
                <w:szCs w:val="18"/>
              </w:rPr>
              <w:t>, generate the corresponding fake samples.</w:t>
            </w:r>
          </w:p>
          <w:p w14:paraId="3CAFDBF0" w14:textId="77777777" w:rsidR="00142DEA" w:rsidRPr="004F21F2" w:rsidRDefault="00142DEA" w:rsidP="00142DEA">
            <w:pPr>
              <w:spacing w:after="0"/>
              <w:rPr>
                <w:sz w:val="20"/>
                <w:szCs w:val="18"/>
              </w:rPr>
            </w:pPr>
            <w:r w:rsidRPr="004F21F2">
              <w:rPr>
                <w:sz w:val="20"/>
                <w:szCs w:val="18"/>
              </w:rPr>
              <w:t xml:space="preserve">2: </w:t>
            </w:r>
            <w:r w:rsidRPr="004F21F2">
              <w:rPr>
                <w:b/>
                <w:bCs/>
                <w:sz w:val="20"/>
                <w:szCs w:val="18"/>
              </w:rPr>
              <w:t>for</w:t>
            </w:r>
            <w:r w:rsidRPr="004F21F2">
              <w:rPr>
                <w:sz w:val="20"/>
                <w:szCs w:val="18"/>
              </w:rPr>
              <w:t xml:space="preserve"> </w:t>
            </w:r>
            <w:proofErr w:type="spellStart"/>
            <w:r w:rsidRPr="004F21F2">
              <w:rPr>
                <w:sz w:val="20"/>
                <w:szCs w:val="18"/>
              </w:rPr>
              <w:t>iter</w:t>
            </w:r>
            <w:proofErr w:type="spellEnd"/>
            <w:r w:rsidRPr="004F21F2">
              <w:rPr>
                <w:sz w:val="20"/>
                <w:szCs w:val="18"/>
              </w:rPr>
              <w:t xml:space="preserve"> = 1 to </w:t>
            </w:r>
            <w:proofErr w:type="spellStart"/>
            <w:r w:rsidRPr="004F21F2">
              <w:rPr>
                <w:i/>
                <w:iCs/>
                <w:sz w:val="20"/>
                <w:szCs w:val="18"/>
              </w:rPr>
              <w:t>MaxIter</w:t>
            </w:r>
            <w:proofErr w:type="spellEnd"/>
            <w:r w:rsidRPr="004F21F2">
              <w:rPr>
                <w:sz w:val="20"/>
                <w:szCs w:val="18"/>
              </w:rPr>
              <w:t xml:space="preserve"> </w:t>
            </w:r>
            <w:r w:rsidRPr="004F21F2">
              <w:rPr>
                <w:b/>
                <w:bCs/>
                <w:sz w:val="20"/>
                <w:szCs w:val="18"/>
              </w:rPr>
              <w:t>do</w:t>
            </w:r>
          </w:p>
          <w:p w14:paraId="6786954A" w14:textId="11552BB8" w:rsidR="00142DEA" w:rsidRPr="004F21F2" w:rsidRDefault="00142DEA" w:rsidP="00142DEA">
            <w:pPr>
              <w:spacing w:after="0"/>
              <w:rPr>
                <w:sz w:val="20"/>
                <w:szCs w:val="18"/>
              </w:rPr>
            </w:pPr>
            <w:r w:rsidRPr="004F21F2">
              <w:rPr>
                <w:sz w:val="20"/>
                <w:szCs w:val="18"/>
              </w:rPr>
              <w:t xml:space="preserve">3:     Update latent representation </w:t>
            </w:r>
            <m:oMath>
              <m:sSubSup>
                <m:sSubSupPr>
                  <m:ctrlPr>
                    <w:rPr>
                      <w:rFonts w:ascii="Cambria Math" w:hAnsi="Cambria Math"/>
                      <w:i/>
                      <w:sz w:val="20"/>
                      <w:szCs w:val="18"/>
                    </w:rPr>
                  </m:ctrlPr>
                </m:sSubSupPr>
                <m:e>
                  <m:d>
                    <m:dPr>
                      <m:begChr m:val="{"/>
                      <m:endChr m:val="}"/>
                      <m:ctrlPr>
                        <w:rPr>
                          <w:rFonts w:ascii="Cambria Math" w:hAnsi="Cambria Math"/>
                          <w:i/>
                          <w:sz w:val="20"/>
                          <w:szCs w:val="18"/>
                        </w:rPr>
                      </m:ctrlPr>
                    </m:dPr>
                    <m:e>
                      <m:sSub>
                        <m:sSubPr>
                          <m:ctrlPr>
                            <w:rPr>
                              <w:rFonts w:ascii="Cambria Math" w:hAnsi="Cambria Math"/>
                              <w:i/>
                              <w:sz w:val="20"/>
                              <w:szCs w:val="18"/>
                            </w:rPr>
                          </m:ctrlPr>
                        </m:sSubPr>
                        <m:e>
                          <m:r>
                            <m:rPr>
                              <m:sty m:val="bi"/>
                            </m:rPr>
                            <w:rPr>
                              <w:rFonts w:ascii="Cambria Math" w:hAnsi="Cambria Math"/>
                              <w:sz w:val="20"/>
                              <w:szCs w:val="18"/>
                            </w:rPr>
                            <m:t>h</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f</m:t>
                          </m:r>
                        </m:e>
                        <m:sub>
                          <m:r>
                            <w:rPr>
                              <w:rFonts w:ascii="Cambria Math" w:hAnsi="Cambria Math"/>
                              <w:sz w:val="20"/>
                              <w:szCs w:val="18"/>
                            </w:rPr>
                            <m:t>enc</m:t>
                          </m:r>
                        </m:sub>
                      </m:sSub>
                      <m:d>
                        <m:dPr>
                          <m:ctrlPr>
                            <w:rPr>
                              <w:rFonts w:ascii="Cambria Math" w:hAnsi="Cambria Math"/>
                              <w:i/>
                              <w:sz w:val="20"/>
                              <w:szCs w:val="18"/>
                            </w:rPr>
                          </m:ctrlPr>
                        </m:dPr>
                        <m:e>
                          <m:sSub>
                            <m:sSubPr>
                              <m:ctrlPr>
                                <w:rPr>
                                  <w:rFonts w:ascii="Cambria Math" w:hAnsi="Cambria Math"/>
                                  <w:i/>
                                  <w:sz w:val="20"/>
                                  <w:szCs w:val="18"/>
                                </w:rPr>
                              </m:ctrlPr>
                            </m:sSubPr>
                            <m:e>
                              <m:r>
                                <m:rPr>
                                  <m:sty m:val="bi"/>
                                </m:rPr>
                                <w:rPr>
                                  <w:rFonts w:ascii="Cambria Math" w:hAnsi="Cambria Math"/>
                                  <w:sz w:val="20"/>
                                  <w:szCs w:val="18"/>
                                </w:rPr>
                                <m:t>x</m:t>
                              </m:r>
                            </m:e>
                            <m:sub>
                              <m:r>
                                <w:rPr>
                                  <w:rFonts w:ascii="Cambria Math" w:hAnsi="Cambria Math"/>
                                  <w:sz w:val="20"/>
                                  <w:szCs w:val="18"/>
                                </w:rPr>
                                <m:t>i</m:t>
                              </m:r>
                            </m:sub>
                          </m:sSub>
                        </m:e>
                      </m:d>
                    </m:e>
                  </m:d>
                </m:e>
                <m:sub>
                  <m:r>
                    <w:rPr>
                      <w:rFonts w:ascii="Cambria Math" w:hAnsi="Cambria Math"/>
                      <w:sz w:val="20"/>
                      <w:szCs w:val="18"/>
                    </w:rPr>
                    <m:t>i=1</m:t>
                  </m:r>
                </m:sub>
                <m:sup>
                  <m:r>
                    <w:rPr>
                      <w:rFonts w:ascii="Cambria Math" w:hAnsi="Cambria Math"/>
                      <w:sz w:val="20"/>
                      <w:szCs w:val="18"/>
                    </w:rPr>
                    <m:t>n</m:t>
                  </m:r>
                </m:sup>
              </m:sSubSup>
            </m:oMath>
            <w:r w:rsidR="00B26315" w:rsidRPr="004F21F2">
              <w:rPr>
                <w:sz w:val="20"/>
                <w:szCs w:val="18"/>
              </w:rPr>
              <w:t xml:space="preserve"> using SGD based on </w:t>
            </w:r>
            <w:r w:rsidR="0031754F">
              <w:t>Equation 20</w:t>
            </w:r>
            <w:r w:rsidR="00F14A81" w:rsidRPr="004F21F2">
              <w:rPr>
                <w:sz w:val="20"/>
                <w:szCs w:val="18"/>
              </w:rPr>
              <w:t>.</w:t>
            </w:r>
          </w:p>
          <w:p w14:paraId="243B0744" w14:textId="77777777" w:rsidR="00B26315" w:rsidRPr="004F21F2" w:rsidRDefault="00B26315" w:rsidP="00142DEA">
            <w:pPr>
              <w:spacing w:after="0"/>
              <w:rPr>
                <w:sz w:val="20"/>
                <w:szCs w:val="18"/>
              </w:rPr>
            </w:pPr>
            <w:r w:rsidRPr="004F21F2">
              <w:rPr>
                <w:sz w:val="20"/>
                <w:szCs w:val="18"/>
              </w:rPr>
              <w:t xml:space="preserve">4:     </w:t>
            </w:r>
            <w:r w:rsidRPr="004F21F2">
              <w:rPr>
                <w:b/>
                <w:bCs/>
                <w:sz w:val="20"/>
                <w:szCs w:val="18"/>
              </w:rPr>
              <w:t>if</w:t>
            </w:r>
            <w:r w:rsidRPr="004F21F2">
              <w:rPr>
                <w:sz w:val="20"/>
                <w:szCs w:val="18"/>
              </w:rPr>
              <w:t xml:space="preserve"> </w:t>
            </w:r>
            <w:proofErr w:type="spellStart"/>
            <w:r w:rsidRPr="004F21F2">
              <w:rPr>
                <w:i/>
                <w:iCs/>
                <w:sz w:val="20"/>
                <w:szCs w:val="18"/>
              </w:rPr>
              <w:t>iter</w:t>
            </w:r>
            <w:proofErr w:type="spellEnd"/>
            <w:r w:rsidRPr="004F21F2">
              <w:rPr>
                <w:sz w:val="20"/>
                <w:szCs w:val="18"/>
              </w:rPr>
              <w:t xml:space="preserve"> % T = 0 </w:t>
            </w:r>
            <w:r w:rsidRPr="004F21F2">
              <w:rPr>
                <w:b/>
                <w:bCs/>
                <w:sz w:val="20"/>
                <w:szCs w:val="18"/>
              </w:rPr>
              <w:t>then</w:t>
            </w:r>
          </w:p>
          <w:p w14:paraId="69100AEF" w14:textId="6EBA9A2E" w:rsidR="00B26315" w:rsidRPr="004F21F2" w:rsidRDefault="00B26315" w:rsidP="00142DEA">
            <w:pPr>
              <w:spacing w:after="0"/>
              <w:rPr>
                <w:sz w:val="20"/>
                <w:szCs w:val="18"/>
              </w:rPr>
            </w:pPr>
            <w:r w:rsidRPr="004F21F2">
              <w:rPr>
                <w:sz w:val="20"/>
                <w:szCs w:val="18"/>
              </w:rPr>
              <w:t xml:space="preserve">5:         Update </w:t>
            </w:r>
            <w:r w:rsidRPr="004F21F2">
              <w:rPr>
                <w:i/>
                <w:iCs/>
                <w:sz w:val="20"/>
                <w:szCs w:val="18"/>
              </w:rPr>
              <w:t>F</w:t>
            </w:r>
            <w:r w:rsidRPr="004F21F2">
              <w:rPr>
                <w:sz w:val="20"/>
                <w:szCs w:val="18"/>
              </w:rPr>
              <w:t xml:space="preserve"> using the closed-form solution of </w:t>
            </w:r>
            <w:r w:rsidR="0031754F">
              <w:t>Equation 16</w:t>
            </w:r>
            <w:r w:rsidR="00F14A81" w:rsidRPr="004F21F2">
              <w:rPr>
                <w:sz w:val="20"/>
                <w:szCs w:val="18"/>
              </w:rPr>
              <w:t>.</w:t>
            </w:r>
          </w:p>
          <w:p w14:paraId="72C2F72E" w14:textId="77777777" w:rsidR="00B26315" w:rsidRPr="004F21F2" w:rsidRDefault="00B26315" w:rsidP="00142DEA">
            <w:pPr>
              <w:spacing w:after="0"/>
              <w:rPr>
                <w:sz w:val="20"/>
                <w:szCs w:val="18"/>
              </w:rPr>
            </w:pPr>
            <w:r w:rsidRPr="004F21F2">
              <w:rPr>
                <w:sz w:val="20"/>
                <w:szCs w:val="18"/>
              </w:rPr>
              <w:t xml:space="preserve">6:     </w:t>
            </w:r>
            <w:r w:rsidRPr="004F21F2">
              <w:rPr>
                <w:b/>
                <w:bCs/>
                <w:sz w:val="20"/>
                <w:szCs w:val="18"/>
              </w:rPr>
              <w:t>end if</w:t>
            </w:r>
          </w:p>
          <w:p w14:paraId="45C490F2" w14:textId="77777777" w:rsidR="00B26315" w:rsidRPr="004F21F2" w:rsidRDefault="00B26315" w:rsidP="00142DEA">
            <w:pPr>
              <w:spacing w:after="0"/>
              <w:rPr>
                <w:sz w:val="20"/>
                <w:szCs w:val="18"/>
              </w:rPr>
            </w:pPr>
            <w:r w:rsidRPr="004F21F2">
              <w:rPr>
                <w:sz w:val="20"/>
                <w:szCs w:val="18"/>
              </w:rPr>
              <w:t xml:space="preserve">7: </w:t>
            </w:r>
            <w:r w:rsidRPr="004F21F2">
              <w:rPr>
                <w:b/>
                <w:bCs/>
                <w:sz w:val="20"/>
                <w:szCs w:val="18"/>
              </w:rPr>
              <w:t>end for</w:t>
            </w:r>
          </w:p>
          <w:p w14:paraId="3AEBCA97" w14:textId="2357E776" w:rsidR="00B26315" w:rsidRPr="004F21F2" w:rsidRDefault="00B26315" w:rsidP="00142DEA">
            <w:pPr>
              <w:spacing w:after="0"/>
              <w:rPr>
                <w:sz w:val="20"/>
                <w:szCs w:val="18"/>
              </w:rPr>
            </w:pPr>
            <w:r w:rsidRPr="004F21F2">
              <w:rPr>
                <w:sz w:val="20"/>
                <w:szCs w:val="18"/>
              </w:rPr>
              <w:t xml:space="preserve">8: Apply </w:t>
            </w:r>
            <w:r w:rsidR="00F57583" w:rsidRPr="004F21F2">
              <w:rPr>
                <w:sz w:val="20"/>
                <w:szCs w:val="18"/>
              </w:rPr>
              <w:t>K-MEANS</w:t>
            </w:r>
            <w:r w:rsidRPr="004F21F2">
              <w:rPr>
                <w:sz w:val="20"/>
                <w:szCs w:val="18"/>
              </w:rPr>
              <w:t xml:space="preserve"> to the learned representation and get the cluster result </w:t>
            </w:r>
            <w:r w:rsidRPr="004F21F2">
              <w:rPr>
                <w:i/>
                <w:iCs/>
                <w:sz w:val="20"/>
                <w:szCs w:val="18"/>
              </w:rPr>
              <w:t>s</w:t>
            </w:r>
            <w:r w:rsidRPr="004F21F2">
              <w:rPr>
                <w:sz w:val="20"/>
                <w:szCs w:val="18"/>
              </w:rPr>
              <w:t>.</w:t>
            </w:r>
          </w:p>
        </w:tc>
      </w:tr>
    </w:tbl>
    <w:p w14:paraId="0A078904" w14:textId="77777777" w:rsidR="00213AA4" w:rsidRDefault="00213AA4" w:rsidP="00353220"/>
    <w:p w14:paraId="73297B32" w14:textId="093AC96E" w:rsidR="005E62F0" w:rsidRDefault="004F21F2" w:rsidP="00353220">
      <w:r>
        <w:lastRenderedPageBreak/>
        <w:t xml:space="preserve">The detailed training method of DTCR is presented in </w:t>
      </w:r>
      <w:r>
        <w:fldChar w:fldCharType="begin"/>
      </w:r>
      <w:r>
        <w:instrText xml:space="preserve"> REF _Ref55119335 \h </w:instrText>
      </w:r>
      <w:r>
        <w:fldChar w:fldCharType="separate"/>
      </w:r>
      <w:r w:rsidR="006A007D" w:rsidRPr="004F21F2">
        <w:rPr>
          <w:b/>
          <w:bCs/>
          <w:sz w:val="20"/>
          <w:szCs w:val="18"/>
        </w:rPr>
        <w:t>Algorithm</w:t>
      </w:r>
      <w:r w:rsidR="006A007D" w:rsidRPr="004F21F2">
        <w:rPr>
          <w:sz w:val="20"/>
          <w:szCs w:val="18"/>
        </w:rPr>
        <w:t xml:space="preserve"> </w:t>
      </w:r>
      <w:r w:rsidR="006A007D">
        <w:rPr>
          <w:noProof/>
          <w:sz w:val="20"/>
          <w:szCs w:val="18"/>
        </w:rPr>
        <w:t>1</w:t>
      </w:r>
      <w:r>
        <w:fldChar w:fldCharType="end"/>
      </w:r>
      <w:r>
        <w:t xml:space="preserve">. </w:t>
      </w:r>
      <w:r w:rsidR="000717D8">
        <w:t>The algorithm</w:t>
      </w:r>
      <w:r>
        <w:t xml:space="preserve"> was</w:t>
      </w:r>
      <w:r w:rsidR="000717D8">
        <w:t xml:space="preserve"> implemented on 36 time</w:t>
      </w:r>
      <w:r>
        <w:t>-</w:t>
      </w:r>
      <w:r w:rsidR="000717D8">
        <w:t>series</w:t>
      </w:r>
      <w:r>
        <w:t xml:space="preserve"> datasets of UCR </w:t>
      </w:r>
      <w:r w:rsidR="008D6AEE" w:rsidRPr="008D6AEE">
        <w:t>(</w:t>
      </w:r>
      <w:proofErr w:type="spellStart"/>
      <w:r w:rsidR="008D6AEE" w:rsidRPr="008D6AEE">
        <w:t>Dau</w:t>
      </w:r>
      <w:proofErr w:type="spellEnd"/>
      <w:r w:rsidR="008D6AEE" w:rsidRPr="008D6AEE">
        <w:t xml:space="preserve"> et al., 2019)</w:t>
      </w:r>
      <w:r w:rsidR="000717D8">
        <w:t xml:space="preserve"> to evaluate performance. The statistics of the 36 datasets that have been used are shown in </w:t>
      </w:r>
      <w:fldSimple w:instr=" REF _Ref54462953 ">
        <w:r w:rsidR="006A007D">
          <w:t xml:space="preserve">Table </w:t>
        </w:r>
        <w:r w:rsidR="006A007D">
          <w:rPr>
            <w:noProof/>
          </w:rPr>
          <w:t>6</w:t>
        </w:r>
      </w:fldSimple>
      <w:r w:rsidR="000717D8">
        <w:t xml:space="preserve">. </w:t>
      </w:r>
      <w:r w:rsidR="00F71DD3">
        <w:t xml:space="preserve">Each dataset has a default train and test split. The training has been done on </w:t>
      </w:r>
      <w:r>
        <w:t xml:space="preserve">the </w:t>
      </w:r>
      <w:r w:rsidR="00F71DD3">
        <w:t xml:space="preserve">default train set and the testing has been done on </w:t>
      </w:r>
      <w:r>
        <w:t xml:space="preserve">the </w:t>
      </w:r>
      <w:r w:rsidR="00F71DD3">
        <w:t xml:space="preserve">default test set for comparison. The bidirectional multi-layer Dilated RNN is employed for encoding to capture the dynamics and multi-scale characteristics of the time series. The number of layers and dilation per layer are fixed to 3 and 1, 4, and 16, respectively. The observations show that DTCR performs well </w:t>
      </w:r>
      <w:r>
        <w:t>in</w:t>
      </w:r>
      <w:r w:rsidR="00F71DD3">
        <w:t xml:space="preserve"> this setting. The decoder is a single layer RNN with Gated Recurrent Units (GRU). The </w:t>
      </w:r>
      <w:r w:rsidR="00053550">
        <w:t>number</w:t>
      </w:r>
      <w:r>
        <w:t xml:space="preserve"> of</w:t>
      </w:r>
      <w:r w:rsidR="00053550">
        <w:t xml:space="preserve"> </w:t>
      </w:r>
      <w:r w:rsidR="00F71DD3">
        <w:t>units</w:t>
      </w:r>
      <w:r w:rsidR="00053550">
        <w:t xml:space="preserve"> </w:t>
      </w:r>
      <w:r w:rsidR="00F71DD3">
        <w:t>per layer of the encoder is</w:t>
      </w:r>
      <w:r w:rsidR="00213AA4">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e>
        </m:d>
        <m:r>
          <w:rPr>
            <w:rFonts w:ascii="Cambria Math" w:hAnsi="Cambria Math"/>
          </w:rPr>
          <m:t>⊂{</m:t>
        </m:r>
        <m:d>
          <m:dPr>
            <m:begChr m:val="["/>
            <m:endChr m:val="]"/>
            <m:ctrlPr>
              <w:rPr>
                <w:rFonts w:ascii="Cambria Math" w:hAnsi="Cambria Math"/>
                <w:i/>
              </w:rPr>
            </m:ctrlPr>
          </m:dPr>
          <m:e>
            <m:r>
              <w:rPr>
                <w:rFonts w:ascii="Cambria Math" w:hAnsi="Cambria Math"/>
              </w:rPr>
              <m:t>100, 50, 50</m:t>
            </m:r>
          </m:e>
        </m:d>
        <m:r>
          <w:rPr>
            <w:rFonts w:ascii="Cambria Math" w:hAnsi="Cambria Math"/>
          </w:rPr>
          <m:t xml:space="preserve">, </m:t>
        </m:r>
        <m:d>
          <m:dPr>
            <m:begChr m:val="["/>
            <m:endChr m:val="]"/>
            <m:ctrlPr>
              <w:rPr>
                <w:rFonts w:ascii="Cambria Math" w:hAnsi="Cambria Math"/>
                <w:i/>
              </w:rPr>
            </m:ctrlPr>
          </m:dPr>
          <m:e>
            <m:r>
              <w:rPr>
                <w:rFonts w:ascii="Cambria Math" w:hAnsi="Cambria Math"/>
              </w:rPr>
              <m:t>50, 30, 30</m:t>
            </m:r>
          </m:e>
        </m:d>
        <m:r>
          <w:rPr>
            <w:rFonts w:ascii="Cambria Math" w:hAnsi="Cambria Math"/>
          </w:rPr>
          <m:t>}</m:t>
        </m:r>
      </m:oMath>
      <w:r w:rsidR="00213AA4">
        <w:t>.</w:t>
      </w:r>
      <w:r w:rsidR="00F71DD3">
        <w:t xml:space="preserve"> </w:t>
      </w:r>
      <w:r w:rsidR="00053550">
        <w:t xml:space="preserve">The number of hidden units in the decoder is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2</m:t>
        </m:r>
      </m:oMath>
      <w:r w:rsidR="00053550">
        <w:t xml:space="preserve">. The encoder takes the final hidden state of the encoder as its initial state and performs iterative prediction, i.e., the output at time </w:t>
      </w:r>
      <w:r w:rsidR="00053550" w:rsidRPr="008F3B0F">
        <w:rPr>
          <w:i/>
          <w:iCs/>
        </w:rPr>
        <w:t>t-1</w:t>
      </w:r>
      <w:r w:rsidR="00053550">
        <w:t xml:space="preserve"> is fed as the input at time </w:t>
      </w:r>
      <w:r w:rsidR="00053550" w:rsidRPr="008F3B0F">
        <w:rPr>
          <w:i/>
          <w:iCs/>
        </w:rPr>
        <w:t>t</w:t>
      </w:r>
      <w:r w:rsidR="00053550">
        <w:t xml:space="preserve">. The </w:t>
      </w:r>
      <w:r w:rsidR="00053550" w:rsidRPr="008F3B0F">
        <w:rPr>
          <w:i/>
          <w:iCs/>
        </w:rPr>
        <w:t>λ</w:t>
      </w:r>
      <w:r w:rsidR="00053550">
        <w:t xml:space="preserve"> parameter of the total lost equation </w:t>
      </w:r>
      <w:r>
        <w:t>is</w:t>
      </w:r>
      <w:r w:rsidR="00053550">
        <w:t xml:space="preserve"> selected as</w:t>
      </w:r>
      <w:r w:rsidR="008F3B0F">
        <w:t xml:space="preserve"> </w:t>
      </w:r>
      <m:oMath>
        <m:d>
          <m:dPr>
            <m:begChr m:val="{"/>
            <m:endChr m:val="}"/>
            <m:ctrlPr>
              <w:rPr>
                <w:rFonts w:ascii="Cambria Math" w:hAnsi="Cambria Math"/>
                <w:i/>
              </w:rPr>
            </m:ctrlPr>
          </m:dPr>
          <m:e>
            <m:r>
              <w:rPr>
                <w:rFonts w:ascii="Cambria Math" w:hAnsi="Cambria Math"/>
              </w:rPr>
              <m:t>1, 0.1, 0.01, 0.001</m:t>
            </m:r>
          </m:e>
        </m:d>
      </m:oMath>
      <w:r w:rsidR="00053550">
        <w:t>. The batch size is 2</w:t>
      </w:r>
      <w:r w:rsidR="00053550" w:rsidRPr="009F45BD">
        <w:rPr>
          <w:i/>
          <w:iCs/>
        </w:rPr>
        <w:t>N</w:t>
      </w:r>
      <w:r w:rsidR="00053550">
        <w:t>. By running each experiment 5 times, the impact of random initialization has been decreased</w:t>
      </w:r>
      <w:r>
        <w:t>,</w:t>
      </w:r>
      <w:r w:rsidR="00053550">
        <w:t xml:space="preserve"> and </w:t>
      </w:r>
      <w:r>
        <w:t xml:space="preserve">the </w:t>
      </w:r>
      <w:r w:rsidR="00053550">
        <w:t>mean and standard deviation of results are reported.</w:t>
      </w:r>
    </w:p>
    <w:p w14:paraId="127F9349" w14:textId="6734C74D" w:rsidR="0051361C" w:rsidRDefault="00053550" w:rsidP="00353220">
      <w:pPr>
        <w:rPr>
          <w:noProof/>
        </w:rPr>
      </w:pPr>
      <w:r>
        <w:rPr>
          <w:noProof/>
        </w:rPr>
        <w:t xml:space="preserve">The Rand Index </w:t>
      </w:r>
      <w:r w:rsidR="004F21F2">
        <w:rPr>
          <w:noProof/>
        </w:rPr>
        <w:t xml:space="preserve">(RI) </w:t>
      </w:r>
      <w:r>
        <w:rPr>
          <w:noProof/>
        </w:rPr>
        <w:t>and Normalized Mutual Information</w:t>
      </w:r>
      <w:r w:rsidR="004F21F2">
        <w:rPr>
          <w:noProof/>
        </w:rPr>
        <w:t xml:space="preserve"> (NMI)</w:t>
      </w:r>
      <w:r>
        <w:rPr>
          <w:noProof/>
        </w:rPr>
        <w:t xml:space="preserve"> are the common parameters for performance evaluation.</w:t>
      </w:r>
    </w:p>
    <w:p w14:paraId="504CE823" w14:textId="351B8CB0" w:rsidR="0051361C" w:rsidRPr="00DD0A97" w:rsidRDefault="00C248FF" w:rsidP="00DD0A97">
      <w:pPr>
        <w:tabs>
          <w:tab w:val="right" w:pos="9360"/>
        </w:tabs>
        <w:spacing w:before="120" w:after="120"/>
        <w:ind w:left="360"/>
        <w:rPr>
          <w:rFonts w:asciiTheme="majorBidi" w:hAnsiTheme="majorBidi" w:cstheme="majorBidi"/>
        </w:rPr>
      </w:pPr>
      <m:oMath>
        <m:r>
          <w:rPr>
            <w:rFonts w:ascii="Cambria Math" w:hAnsi="Cambria Math" w:cstheme="majorBidi"/>
          </w:rPr>
          <m:t>RI</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num>
          <m:den>
            <m:f>
              <m:fPr>
                <m:type m:val="lin"/>
                <m:ctrlPr>
                  <w:rPr>
                    <w:rFonts w:ascii="Cambria Math" w:hAnsi="Cambria Math" w:cstheme="majorBidi"/>
                  </w:rPr>
                </m:ctrlPr>
              </m:fPr>
              <m:num>
                <m:r>
                  <w:rPr>
                    <w:rFonts w:ascii="Cambria Math" w:hAnsi="Cambria Math" w:cstheme="majorBidi"/>
                  </w:rPr>
                  <m:t>n</m:t>
                </m:r>
                <m:d>
                  <m:dPr>
                    <m:ctrlPr>
                      <w:rPr>
                        <w:rFonts w:ascii="Cambria Math" w:hAnsi="Cambria Math" w:cstheme="majorBidi"/>
                      </w:rPr>
                    </m:ctrlPr>
                  </m:dPr>
                  <m:e>
                    <m:r>
                      <w:rPr>
                        <w:rFonts w:ascii="Cambria Math" w:hAnsi="Cambria Math" w:cstheme="majorBidi"/>
                      </w:rPr>
                      <m:t>n</m:t>
                    </m:r>
                    <m:r>
                      <m:rPr>
                        <m:sty m:val="p"/>
                      </m:rPr>
                      <w:rPr>
                        <w:rFonts w:ascii="Cambria Math" w:hAnsi="Cambria Math" w:cstheme="majorBidi"/>
                      </w:rPr>
                      <m:t>-1</m:t>
                    </m:r>
                  </m:e>
                </m:d>
              </m:num>
              <m:den>
                <m:r>
                  <m:rPr>
                    <m:sty m:val="p"/>
                  </m:rPr>
                  <w:rPr>
                    <w:rFonts w:ascii="Cambria Math" w:hAnsi="Cambria Math" w:cstheme="majorBidi"/>
                  </w:rPr>
                  <m:t>2</m:t>
                </m:r>
              </m:den>
            </m:f>
          </m:den>
        </m:f>
      </m:oMath>
      <w:r w:rsidR="00DC3031" w:rsidRPr="00341180">
        <w:rPr>
          <w:rFonts w:asciiTheme="majorBidi" w:hAnsiTheme="majorBidi" w:cstheme="majorBidi"/>
        </w:rPr>
        <w:tab/>
        <w:t>(21)</w:t>
      </w:r>
    </w:p>
    <w:p w14:paraId="37E2C588" w14:textId="0D2CE01A" w:rsidR="00053550" w:rsidRDefault="00B62538" w:rsidP="00353220">
      <w:r>
        <w:t xml:space="preserve">TP is the true positive, TN is the true negative and n is the number of samples in </w:t>
      </w:r>
      <w:r w:rsidR="004F21F2">
        <w:t xml:space="preserve">the </w:t>
      </w:r>
      <w:r>
        <w:t>dataset.</w:t>
      </w:r>
    </w:p>
    <w:p w14:paraId="1DD90CAC" w14:textId="64DAB340" w:rsidR="007071F3" w:rsidRPr="00DD0A97" w:rsidRDefault="00C248FF" w:rsidP="00DD0A97">
      <w:pPr>
        <w:tabs>
          <w:tab w:val="right" w:pos="9360"/>
        </w:tabs>
        <w:spacing w:before="120" w:after="120"/>
        <w:ind w:left="360"/>
        <w:rPr>
          <w:rFonts w:asciiTheme="majorBidi" w:hAnsiTheme="majorBidi" w:cstheme="majorBidi"/>
        </w:rPr>
      </w:pPr>
      <m:oMath>
        <m:r>
          <w:rPr>
            <w:rFonts w:ascii="Cambria Math" w:hAnsi="Cambria Math" w:cstheme="majorBidi"/>
          </w:rPr>
          <m:t>NMI</m:t>
        </m:r>
        <m:r>
          <m:rPr>
            <m:sty m:val="p"/>
          </m:rPr>
          <w:rPr>
            <w:rFonts w:ascii="Cambria Math" w:hAnsi="Cambria Math" w:cstheme="majorBidi"/>
          </w:rPr>
          <m:t>=</m:t>
        </m:r>
        <m:f>
          <m:fPr>
            <m:ctrlPr>
              <w:rPr>
                <w:rFonts w:ascii="Cambria Math" w:hAnsi="Cambria Math" w:cstheme="majorBidi"/>
              </w:rPr>
            </m:ctrlPr>
          </m:fPr>
          <m:num>
            <m:nary>
              <m:naryPr>
                <m:chr m:val="∑"/>
                <m:limLoc m:val="subSup"/>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1</m:t>
                </m:r>
              </m:sub>
              <m:sup>
                <m:r>
                  <w:rPr>
                    <w:rFonts w:ascii="Cambria Math" w:hAnsi="Cambria Math" w:cstheme="majorBidi"/>
                  </w:rPr>
                  <m:t>M</m:t>
                </m:r>
              </m:sup>
              <m:e>
                <m:nary>
                  <m:naryPr>
                    <m:chr m:val="∑"/>
                    <m:limLoc m:val="subSup"/>
                    <m:ctrlPr>
                      <w:rPr>
                        <w:rFonts w:ascii="Cambria Math" w:hAnsi="Cambria Math" w:cstheme="majorBidi"/>
                      </w:rPr>
                    </m:ctrlPr>
                  </m:naryPr>
                  <m:sub>
                    <m:r>
                      <w:rPr>
                        <w:rFonts w:ascii="Cambria Math" w:hAnsi="Cambria Math" w:cstheme="majorBidi"/>
                      </w:rPr>
                      <m:t>j</m:t>
                    </m:r>
                    <m:r>
                      <m:rPr>
                        <m:sty m:val="p"/>
                      </m:rPr>
                      <w:rPr>
                        <w:rFonts w:ascii="Cambria Math" w:hAnsi="Cambria Math" w:cstheme="majorBidi"/>
                      </w:rPr>
                      <m:t>=1</m:t>
                    </m:r>
                  </m:sub>
                  <m:sup>
                    <m:r>
                      <w:rPr>
                        <w:rFonts w:ascii="Cambria Math" w:hAnsi="Cambria Math" w:cstheme="majorBidi"/>
                      </w:rPr>
                      <m:t>M</m:t>
                    </m:r>
                  </m:sup>
                  <m:e>
                    <m:sSub>
                      <m:sSubPr>
                        <m:ctrlPr>
                          <w:rPr>
                            <w:rFonts w:ascii="Cambria Math" w:hAnsi="Cambria Math" w:cstheme="majorBidi"/>
                          </w:rPr>
                        </m:ctrlPr>
                      </m:sSubPr>
                      <m:e>
                        <m:r>
                          <w:rPr>
                            <w:rFonts w:ascii="Cambria Math" w:hAnsi="Cambria Math" w:cstheme="majorBidi"/>
                          </w:rPr>
                          <m:t>N</m:t>
                        </m:r>
                      </m:e>
                      <m:sub>
                        <m:r>
                          <w:rPr>
                            <w:rFonts w:ascii="Cambria Math" w:hAnsi="Cambria Math" w:cstheme="majorBidi"/>
                          </w:rPr>
                          <m:t>ij</m:t>
                        </m:r>
                      </m:sub>
                    </m:sSub>
                    <m:func>
                      <m:funcPr>
                        <m:ctrlPr>
                          <w:rPr>
                            <w:rFonts w:ascii="Cambria Math" w:hAnsi="Cambria Math" w:cstheme="majorBidi"/>
                          </w:rPr>
                        </m:ctrlPr>
                      </m:funcPr>
                      <m:fName>
                        <m:r>
                          <m:rPr>
                            <m:sty m:val="p"/>
                          </m:rPr>
                          <w:rPr>
                            <w:rFonts w:ascii="Cambria Math" w:hAnsi="Cambria Math" w:cstheme="majorBidi"/>
                          </w:rPr>
                          <m:t>log</m:t>
                        </m:r>
                      </m:fName>
                      <m:e>
                        <m:d>
                          <m:dPr>
                            <m:ctrlPr>
                              <w:rPr>
                                <w:rFonts w:ascii="Cambria Math" w:hAnsi="Cambria Math" w:cstheme="majorBidi"/>
                              </w:rPr>
                            </m:ctrlPr>
                          </m:dPr>
                          <m:e>
                            <m:f>
                              <m:fPr>
                                <m:ctrlPr>
                                  <w:rPr>
                                    <w:rFonts w:ascii="Cambria Math" w:hAnsi="Cambria Math" w:cstheme="majorBidi"/>
                                  </w:rPr>
                                </m:ctrlPr>
                              </m:fPr>
                              <m:num>
                                <m:r>
                                  <w:rPr>
                                    <w:rFonts w:ascii="Cambria Math" w:hAnsi="Cambria Math" w:cstheme="majorBidi"/>
                                  </w:rPr>
                                  <m:t>N</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N</m:t>
                                    </m:r>
                                  </m:e>
                                  <m:sub>
                                    <m:r>
                                      <w:rPr>
                                        <w:rFonts w:ascii="Cambria Math" w:hAnsi="Cambria Math" w:cstheme="majorBidi"/>
                                      </w:rPr>
                                      <m:t>ij</m:t>
                                    </m:r>
                                  </m:sub>
                                </m:sSub>
                              </m:num>
                              <m:den>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G</m:t>
                                        </m:r>
                                      </m:e>
                                      <m:sub>
                                        <m:r>
                                          <w:rPr>
                                            <w:rFonts w:ascii="Cambria Math" w:hAnsi="Cambria Math" w:cstheme="majorBidi"/>
                                          </w:rPr>
                                          <m:t>i</m:t>
                                        </m:r>
                                      </m:sub>
                                    </m:sSub>
                                  </m:e>
                                </m:d>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j</m:t>
                                        </m:r>
                                      </m:sub>
                                    </m:sSub>
                                  </m:e>
                                </m:d>
                              </m:den>
                            </m:f>
                          </m:e>
                        </m:d>
                      </m:e>
                    </m:func>
                  </m:e>
                </m:nary>
              </m:e>
            </m:nary>
          </m:num>
          <m:den>
            <m:rad>
              <m:radPr>
                <m:degHide m:val="1"/>
                <m:ctrlPr>
                  <w:rPr>
                    <w:rFonts w:ascii="Cambria Math" w:hAnsi="Cambria Math" w:cstheme="majorBidi"/>
                  </w:rPr>
                </m:ctrlPr>
              </m:radPr>
              <m:deg/>
              <m:e>
                <m:d>
                  <m:dPr>
                    <m:ctrlPr>
                      <w:rPr>
                        <w:rFonts w:ascii="Cambria Math" w:hAnsi="Cambria Math" w:cstheme="majorBidi"/>
                      </w:rPr>
                    </m:ctrlPr>
                  </m:dPr>
                  <m:e>
                    <m:nary>
                      <m:naryPr>
                        <m:chr m:val="∑"/>
                        <m:limLoc m:val="subSup"/>
                        <m:ctrlPr>
                          <w:rPr>
                            <w:rFonts w:ascii="Cambria Math" w:hAnsi="Cambria Math" w:cstheme="majorBidi"/>
                          </w:rPr>
                        </m:ctrlPr>
                      </m:naryPr>
                      <m:sub>
                        <m:r>
                          <w:rPr>
                            <w:rFonts w:ascii="Cambria Math" w:hAnsi="Cambria Math" w:cstheme="majorBidi"/>
                          </w:rPr>
                          <m:t>i</m:t>
                        </m:r>
                        <m:r>
                          <m:rPr>
                            <m:sty m:val="p"/>
                          </m:rPr>
                          <w:rPr>
                            <w:rFonts w:ascii="Cambria Math" w:hAnsi="Cambria Math" w:cstheme="majorBidi"/>
                          </w:rPr>
                          <m:t>=1</m:t>
                        </m:r>
                      </m:sub>
                      <m:sup>
                        <m:r>
                          <w:rPr>
                            <w:rFonts w:ascii="Cambria Math" w:hAnsi="Cambria Math" w:cstheme="majorBidi"/>
                          </w:rPr>
                          <m:t>M</m:t>
                        </m:r>
                      </m:sup>
                      <m:e>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G</m:t>
                                </m:r>
                              </m:e>
                              <m:sub>
                                <m:r>
                                  <w:rPr>
                                    <w:rFonts w:ascii="Cambria Math" w:hAnsi="Cambria Math" w:cstheme="majorBidi"/>
                                  </w:rPr>
                                  <m:t>i</m:t>
                                </m:r>
                              </m:sub>
                            </m:sSub>
                          </m:e>
                        </m:d>
                        <m:func>
                          <m:funcPr>
                            <m:ctrlPr>
                              <w:rPr>
                                <w:rFonts w:ascii="Cambria Math" w:hAnsi="Cambria Math" w:cstheme="majorBidi"/>
                              </w:rPr>
                            </m:ctrlPr>
                          </m:funcPr>
                          <m:fName>
                            <m:r>
                              <m:rPr>
                                <m:sty m:val="p"/>
                              </m:rPr>
                              <w:rPr>
                                <w:rFonts w:ascii="Cambria Math" w:hAnsi="Cambria Math" w:cstheme="majorBidi"/>
                              </w:rPr>
                              <m:t>log</m:t>
                            </m:r>
                          </m:fName>
                          <m:e>
                            <m:f>
                              <m:fPr>
                                <m:ctrlPr>
                                  <w:rPr>
                                    <w:rFonts w:ascii="Cambria Math" w:hAnsi="Cambria Math" w:cstheme="majorBidi"/>
                                  </w:rPr>
                                </m:ctrlPr>
                              </m:fPr>
                              <m:num>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G</m:t>
                                        </m:r>
                                      </m:e>
                                      <m:sub>
                                        <m:r>
                                          <w:rPr>
                                            <w:rFonts w:ascii="Cambria Math" w:hAnsi="Cambria Math" w:cstheme="majorBidi"/>
                                          </w:rPr>
                                          <m:t>i</m:t>
                                        </m:r>
                                      </m:sub>
                                    </m:sSub>
                                  </m:e>
                                </m:d>
                              </m:num>
                              <m:den>
                                <m:r>
                                  <w:rPr>
                                    <w:rFonts w:ascii="Cambria Math" w:hAnsi="Cambria Math" w:cstheme="majorBidi"/>
                                  </w:rPr>
                                  <m:t>N</m:t>
                                </m:r>
                              </m:den>
                            </m:f>
                          </m:e>
                        </m:func>
                      </m:e>
                    </m:nary>
                  </m:e>
                </m:d>
                <m:d>
                  <m:dPr>
                    <m:ctrlPr>
                      <w:rPr>
                        <w:rFonts w:ascii="Cambria Math" w:hAnsi="Cambria Math" w:cstheme="majorBidi"/>
                      </w:rPr>
                    </m:ctrlPr>
                  </m:dPr>
                  <m:e>
                    <m:nary>
                      <m:naryPr>
                        <m:chr m:val="∑"/>
                        <m:limLoc m:val="subSup"/>
                        <m:ctrlPr>
                          <w:rPr>
                            <w:rFonts w:ascii="Cambria Math" w:hAnsi="Cambria Math" w:cstheme="majorBidi"/>
                          </w:rPr>
                        </m:ctrlPr>
                      </m:naryPr>
                      <m:sub>
                        <m:r>
                          <w:rPr>
                            <w:rFonts w:ascii="Cambria Math" w:hAnsi="Cambria Math" w:cstheme="majorBidi"/>
                          </w:rPr>
                          <m:t>j</m:t>
                        </m:r>
                        <m:r>
                          <m:rPr>
                            <m:sty m:val="p"/>
                          </m:rPr>
                          <w:rPr>
                            <w:rFonts w:ascii="Cambria Math" w:hAnsi="Cambria Math" w:cstheme="majorBidi"/>
                          </w:rPr>
                          <m:t>=1</m:t>
                        </m:r>
                      </m:sub>
                      <m:sup>
                        <m:r>
                          <w:rPr>
                            <w:rFonts w:ascii="Cambria Math" w:hAnsi="Cambria Math" w:cstheme="majorBidi"/>
                          </w:rPr>
                          <m:t>M</m:t>
                        </m:r>
                      </m:sup>
                      <m:e>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j</m:t>
                                </m:r>
                              </m:sub>
                            </m:sSub>
                          </m:e>
                        </m:d>
                      </m:e>
                    </m:nary>
                    <m:func>
                      <m:funcPr>
                        <m:ctrlPr>
                          <w:rPr>
                            <w:rFonts w:ascii="Cambria Math" w:hAnsi="Cambria Math" w:cstheme="majorBidi"/>
                          </w:rPr>
                        </m:ctrlPr>
                      </m:funcPr>
                      <m:fName>
                        <m:r>
                          <m:rPr>
                            <m:sty m:val="p"/>
                          </m:rPr>
                          <w:rPr>
                            <w:rFonts w:ascii="Cambria Math" w:hAnsi="Cambria Math" w:cstheme="majorBidi"/>
                          </w:rPr>
                          <m:t>log</m:t>
                        </m:r>
                      </m:fName>
                      <m:e>
                        <m:f>
                          <m:fPr>
                            <m:ctrlPr>
                              <w:rPr>
                                <w:rFonts w:ascii="Cambria Math" w:hAnsi="Cambria Math" w:cstheme="majorBidi"/>
                              </w:rPr>
                            </m:ctrlPr>
                          </m:fPr>
                          <m:num>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j</m:t>
                                </m:r>
                              </m:sub>
                            </m:sSub>
                          </m:num>
                          <m:den>
                            <m:r>
                              <w:rPr>
                                <w:rFonts w:ascii="Cambria Math" w:hAnsi="Cambria Math" w:cstheme="majorBidi"/>
                              </w:rPr>
                              <m:t>N</m:t>
                            </m:r>
                          </m:den>
                        </m:f>
                      </m:e>
                    </m:func>
                  </m:e>
                </m:d>
              </m:e>
            </m:rad>
          </m:den>
        </m:f>
      </m:oMath>
      <w:r w:rsidR="00DC3031" w:rsidRPr="00341180">
        <w:rPr>
          <w:rFonts w:asciiTheme="majorBidi" w:hAnsiTheme="majorBidi" w:cstheme="majorBidi"/>
        </w:rPr>
        <w:tab/>
        <w:t>(22)</w:t>
      </w:r>
    </w:p>
    <w:p w14:paraId="53FD8968" w14:textId="56FCB608" w:rsidR="0051361C" w:rsidRDefault="00B62538" w:rsidP="00353220">
      <w:r>
        <w:t xml:space="preserve">In this equation, </w:t>
      </w:r>
      <w:r w:rsidRPr="007071F3">
        <w:rPr>
          <w:i/>
          <w:iCs/>
        </w:rPr>
        <w:t>N</w:t>
      </w:r>
      <w:r>
        <w:t xml:space="preserve"> is the total number of time ser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oMath>
      <w:r w:rsidR="007071F3">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w:r w:rsidR="007071F3">
        <w:t xml:space="preserve"> </w:t>
      </w:r>
      <w:r>
        <w:t xml:space="preserve">are the number of time series in the cluster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7071F3">
        <w:t xml:space="preserve"> and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d>
      </m:oMath>
      <w:r w:rsidR="007D482F">
        <w:t xml:space="preserve"> denotes the number of time series belonging to the intersection of sets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900790">
        <w:t xml:space="preserve"> </w:t>
      </w:r>
      <w:r w:rsidR="0043335F">
        <w:t xml:space="preserve">and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7D482F">
        <w:t>. NMI close to one indicate</w:t>
      </w:r>
      <w:r w:rsidR="004F21F2">
        <w:t>s a</w:t>
      </w:r>
      <w:r w:rsidR="007D482F">
        <w:t xml:space="preserve"> high</w:t>
      </w:r>
      <w:r w:rsidR="004F21F2">
        <w:t>-</w:t>
      </w:r>
      <w:r w:rsidR="007D482F">
        <w:t>quality clustering.</w:t>
      </w:r>
    </w:p>
    <w:p w14:paraId="7386CD24" w14:textId="74FB0672" w:rsidR="004B2590" w:rsidRDefault="004B2590" w:rsidP="00353220">
      <w:r>
        <w:t>The DTCR has been compared with 11 recently representative time series clustering methods. Also, it has been compared with 2 state-of-the-art non-time-series deep clustering methods, DEC</w:t>
      </w:r>
      <w:r w:rsidR="00DD0A97">
        <w:t xml:space="preserve"> </w:t>
      </w:r>
      <w:r w:rsidR="00DD0A97" w:rsidRPr="00DD0A97">
        <w:t>(</w:t>
      </w:r>
      <w:proofErr w:type="spellStart"/>
      <w:r w:rsidR="00DD0A97" w:rsidRPr="00DD0A97">
        <w:t>Xie</w:t>
      </w:r>
      <w:proofErr w:type="spellEnd"/>
      <w:r w:rsidR="00DD0A97" w:rsidRPr="00DD0A97">
        <w:t xml:space="preserve"> et al., 2016)</w:t>
      </w:r>
      <w:r>
        <w:t xml:space="preserve"> and IDEC</w:t>
      </w:r>
      <w:r w:rsidR="00DD0A97">
        <w:t xml:space="preserve"> </w:t>
      </w:r>
      <w:r w:rsidR="00DD0A97" w:rsidRPr="00DD0A97">
        <w:t>(Guo et al., 2017)</w:t>
      </w:r>
      <w:r>
        <w:t>.</w:t>
      </w:r>
      <w:r w:rsidR="00AA06AE">
        <w:t xml:space="preserve"> The results of these methods which are indicated in </w:t>
      </w:r>
      <w:fldSimple w:instr=" REF _Ref54462953 ">
        <w:r w:rsidR="006A007D">
          <w:t xml:space="preserve">Table </w:t>
        </w:r>
        <w:r w:rsidR="006A007D">
          <w:rPr>
            <w:noProof/>
          </w:rPr>
          <w:t>6</w:t>
        </w:r>
      </w:fldSimple>
      <w:r w:rsidR="00AA06AE">
        <w:t xml:space="preserve"> are extracted from their publications.</w:t>
      </w:r>
    </w:p>
    <w:p w14:paraId="5EFF9293" w14:textId="11AC2E86" w:rsidR="0051361C" w:rsidRDefault="00AA06AE" w:rsidP="00353220">
      <w:pPr>
        <w:rPr>
          <w:noProof/>
        </w:rPr>
      </w:pPr>
      <w:r>
        <w:rPr>
          <w:noProof/>
        </w:rPr>
        <w:t xml:space="preserve">As it can be seen from </w:t>
      </w:r>
      <w:r w:rsidR="00C0629B">
        <w:rPr>
          <w:noProof/>
        </w:rPr>
        <w:fldChar w:fldCharType="begin"/>
      </w:r>
      <w:r w:rsidR="00C0629B">
        <w:rPr>
          <w:noProof/>
        </w:rPr>
        <w:instrText xml:space="preserve"> REF _Ref54462953 </w:instrText>
      </w:r>
      <w:r w:rsidR="00C0629B">
        <w:rPr>
          <w:noProof/>
        </w:rPr>
        <w:fldChar w:fldCharType="separate"/>
      </w:r>
      <w:r w:rsidR="006A007D">
        <w:t xml:space="preserve">Table </w:t>
      </w:r>
      <w:r w:rsidR="006A007D">
        <w:rPr>
          <w:noProof/>
        </w:rPr>
        <w:t>6</w:t>
      </w:r>
      <w:r w:rsidR="00C0629B">
        <w:rPr>
          <w:noProof/>
        </w:rPr>
        <w:fldChar w:fldCharType="end"/>
      </w:r>
      <w:r>
        <w:rPr>
          <w:noProof/>
        </w:rPr>
        <w:t>, DTCR gives the best performance in terms of the lowest average rank of 3.0694, the highest average RI of 0.7714</w:t>
      </w:r>
      <w:r w:rsidR="004F21F2">
        <w:rPr>
          <w:noProof/>
        </w:rPr>
        <w:t>,</w:t>
      </w:r>
      <w:r>
        <w:rPr>
          <w:noProof/>
        </w:rPr>
        <w:t xml:space="preserve"> and the number of best results 17. </w:t>
      </w:r>
      <w:r w:rsidR="004F21F2">
        <w:rPr>
          <w:noProof/>
        </w:rPr>
        <w:t>A p</w:t>
      </w:r>
      <w:r>
        <w:rPr>
          <w:noProof/>
        </w:rPr>
        <w:t xml:space="preserve">airwise comparison for each method against DTCR has been performed to better analyze the performance. </w:t>
      </w:r>
      <w:r w:rsidR="00CF1314">
        <w:rPr>
          <w:noProof/>
        </w:rPr>
        <w:t>The Wilcoxon signed</w:t>
      </w:r>
      <w:r w:rsidR="004F21F2">
        <w:rPr>
          <w:noProof/>
        </w:rPr>
        <w:t>-</w:t>
      </w:r>
      <w:r w:rsidR="00CF1314">
        <w:rPr>
          <w:noProof/>
        </w:rPr>
        <w:t>rank test shows that DTCR is better than all of the other methods at p &lt; 0.05 level, except USSL</w:t>
      </w:r>
      <w:r w:rsidR="00DD0A97">
        <w:rPr>
          <w:noProof/>
        </w:rPr>
        <w:t xml:space="preserve"> </w:t>
      </w:r>
      <w:r w:rsidR="00DD0A97" w:rsidRPr="00DD0A97">
        <w:rPr>
          <w:noProof/>
        </w:rPr>
        <w:t>(Zhang et al., 2019)</w:t>
      </w:r>
      <w:r w:rsidR="00CF1314">
        <w:rPr>
          <w:noProof/>
        </w:rPr>
        <w:t>. It should be mentioned that USSL depends on pseudo-labels to guide the learning, while there is no mechanism to reduce the negative impact when mistakes occur in the pseudo-labels. In contrast, DTCR is capable of correcting mistakes with the help of temporal reconstruction.</w:t>
      </w:r>
    </w:p>
    <w:p w14:paraId="38AE6D26" w14:textId="7B20797E" w:rsidR="0051361C" w:rsidRDefault="005C5FE2" w:rsidP="005C5FE2">
      <w:pPr>
        <w:rPr>
          <w:noProof/>
        </w:rPr>
      </w:pPr>
      <w:r>
        <w:rPr>
          <w:noProof/>
        </w:rPr>
        <w:lastRenderedPageBreak/>
        <mc:AlternateContent>
          <mc:Choice Requires="wps">
            <w:drawing>
              <wp:anchor distT="0" distB="0" distL="114300" distR="114300" simplePos="0" relativeHeight="251707392" behindDoc="0" locked="0" layoutInCell="1" allowOverlap="1" wp14:anchorId="0A01AE91" wp14:editId="4A570973">
                <wp:simplePos x="0" y="0"/>
                <wp:positionH relativeFrom="margin">
                  <wp:align>right</wp:align>
                </wp:positionH>
                <wp:positionV relativeFrom="paragraph">
                  <wp:posOffset>83</wp:posOffset>
                </wp:positionV>
                <wp:extent cx="5942330" cy="3863340"/>
                <wp:effectExtent l="0" t="0" r="1270" b="3810"/>
                <wp:wrapTopAndBottom/>
                <wp:docPr id="51" name="Text Box 51"/>
                <wp:cNvGraphicFramePr/>
                <a:graphic xmlns:a="http://schemas.openxmlformats.org/drawingml/2006/main">
                  <a:graphicData uri="http://schemas.microsoft.com/office/word/2010/wordprocessingShape">
                    <wps:wsp>
                      <wps:cNvSpPr txBox="1"/>
                      <wps:spPr>
                        <a:xfrm>
                          <a:off x="0" y="0"/>
                          <a:ext cx="5942330" cy="3863340"/>
                        </a:xfrm>
                        <a:prstGeom prst="rect">
                          <a:avLst/>
                        </a:prstGeom>
                        <a:solidFill>
                          <a:schemeClr val="lt1"/>
                        </a:solidFill>
                        <a:ln w="6350">
                          <a:noFill/>
                        </a:ln>
                      </wps:spPr>
                      <wps:txbx>
                        <w:txbxContent>
                          <w:p w14:paraId="1E63D904" w14:textId="5A59D07D" w:rsidR="002D38DB" w:rsidRDefault="002D38DB" w:rsidP="005C5FE2">
                            <w:pPr>
                              <w:jc w:val="center"/>
                            </w:pPr>
                            <w:r>
                              <w:rPr>
                                <w:noProof/>
                              </w:rPr>
                              <w:drawing>
                                <wp:inline distT="0" distB="0" distL="0" distR="0" wp14:anchorId="42A03A01" wp14:editId="5488175B">
                                  <wp:extent cx="5935980" cy="3388455"/>
                                  <wp:effectExtent l="0" t="0" r="762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35980" cy="3388455"/>
                                          </a:xfrm>
                                          <a:prstGeom prst="rect">
                                            <a:avLst/>
                                          </a:prstGeom>
                                        </pic:spPr>
                                      </pic:pic>
                                    </a:graphicData>
                                  </a:graphic>
                                </wp:inline>
                              </w:drawing>
                            </w:r>
                          </w:p>
                          <w:p w14:paraId="77893BB3" w14:textId="0F9BF9B9" w:rsidR="002D38DB" w:rsidRDefault="002D38DB" w:rsidP="005C5FE2">
                            <w:pPr>
                              <w:pStyle w:val="Caption"/>
                            </w:pPr>
                            <w:bookmarkStart w:id="82" w:name="_Ref54462953"/>
                            <w:r>
                              <w:t xml:space="preserve">Table </w:t>
                            </w:r>
                            <w:fldSimple w:instr=" SEQ Table \* ARABIC ">
                              <w:r w:rsidR="006A007D">
                                <w:rPr>
                                  <w:noProof/>
                                </w:rPr>
                                <w:t>6</w:t>
                              </w:r>
                            </w:fldSimple>
                            <w:bookmarkEnd w:id="82"/>
                            <w:r>
                              <w:rPr>
                                <w:noProof/>
                              </w:rPr>
                              <w:t xml:space="preserve"> Rand Index (RI) comparisons on 36 time series datasets (the values in parentheses present standard devi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1AE91" id="Text Box 51" o:spid="_x0000_s1047" type="#_x0000_t202" style="position:absolute;left:0;text-align:left;margin-left:416.7pt;margin-top:0;width:467.9pt;height:304.2pt;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" fillcolor="white [3201]" stroked="f" strokeweight=".5pt">
                <v:textbox inset="0,0,0,0">
                  <w:txbxContent>
                    <w:p w14:paraId="1E63D904" w14:textId="5A59D07D" w:rsidR="002D38DB" w:rsidRDefault="002D38DB" w:rsidP="005C5FE2">
                      <w:pPr>
                        <w:jc w:val="center"/>
                      </w:pPr>
                      <w:r>
                        <w:rPr>
                          <w:noProof/>
                        </w:rPr>
                        <w:drawing>
                          <wp:inline distT="0" distB="0" distL="0" distR="0" wp14:anchorId="42A03A01" wp14:editId="5488175B">
                            <wp:extent cx="5935980" cy="3388455"/>
                            <wp:effectExtent l="0" t="0" r="7620" b="254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35980" cy="3388455"/>
                                    </a:xfrm>
                                    <a:prstGeom prst="rect">
                                      <a:avLst/>
                                    </a:prstGeom>
                                  </pic:spPr>
                                </pic:pic>
                              </a:graphicData>
                            </a:graphic>
                          </wp:inline>
                        </w:drawing>
                      </w:r>
                    </w:p>
                    <w:p w14:paraId="77893BB3" w14:textId="0F9BF9B9" w:rsidR="002D38DB" w:rsidRDefault="002D38DB" w:rsidP="005C5FE2">
                      <w:pPr>
                        <w:pStyle w:val="Caption"/>
                      </w:pPr>
                      <w:bookmarkStart w:id="83" w:name="_Ref54462953"/>
                      <w:r>
                        <w:t xml:space="preserve">Table </w:t>
                      </w:r>
                      <w:fldSimple w:instr=" SEQ Table \* ARABIC ">
                        <w:r w:rsidR="006A007D">
                          <w:rPr>
                            <w:noProof/>
                          </w:rPr>
                          <w:t>6</w:t>
                        </w:r>
                      </w:fldSimple>
                      <w:bookmarkEnd w:id="83"/>
                      <w:r>
                        <w:rPr>
                          <w:noProof/>
                        </w:rPr>
                        <w:t xml:space="preserve"> Rand Index (RI) comparisons on 36 time series datasets (the values in parentheses present standard deviations)</w:t>
                      </w:r>
                    </w:p>
                  </w:txbxContent>
                </v:textbox>
                <w10:wrap type="topAndBottom" anchorx="margin"/>
              </v:shape>
            </w:pict>
          </mc:Fallback>
        </mc:AlternateContent>
      </w:r>
      <w:r w:rsidR="003E5FE6">
        <w:t>To show how</w:t>
      </w:r>
      <w:r w:rsidR="0043335F">
        <w:t xml:space="preserve">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K-means</m:t>
            </m:r>
          </m:sub>
        </m:sSub>
      </m:oMath>
      <w:r w:rsidR="003E5FE6">
        <w:t xml:space="preserve"> </w:t>
      </w:r>
      <w:r w:rsidR="0043335F">
        <w:t xml:space="preserve">and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classification</m:t>
            </m:r>
          </m:sub>
        </m:sSub>
      </m:oMath>
      <w:r w:rsidR="0043335F">
        <w:rPr>
          <w:iCs/>
        </w:rPr>
        <w:t xml:space="preserve"> </w:t>
      </w:r>
      <w:r w:rsidR="003E5FE6">
        <w:t xml:space="preserve">can contribute to clustering, a comparison between </w:t>
      </w:r>
      <w:r w:rsidR="004F21F2">
        <w:t xml:space="preserve">the </w:t>
      </w:r>
      <w:r w:rsidR="003E5FE6">
        <w:t xml:space="preserve">full DTCR model and its two ablation models, i.e. DTCR without </w:t>
      </w:r>
      <w:r w:rsidR="00F57583">
        <w:rPr>
          <w:i/>
          <w:iCs/>
        </w:rPr>
        <w:t>K-MEANS</w:t>
      </w:r>
      <w:r w:rsidR="003E5FE6">
        <w:t xml:space="preserve"> loss and DTCR without the auxiliary classification loss have been evaluated and shown in</w:t>
      </w:r>
      <w:r w:rsidR="00727DEA">
        <w:t xml:space="preserve"> </w:t>
      </w:r>
      <w:r w:rsidR="00727DEA">
        <w:fldChar w:fldCharType="begin"/>
      </w:r>
      <w:r w:rsidR="00727DEA">
        <w:instrText xml:space="preserve"> REF _Ref54469015 \h </w:instrText>
      </w:r>
      <w:r w:rsidR="00727DEA">
        <w:fldChar w:fldCharType="separate"/>
      </w:r>
      <w:r w:rsidR="006A007D">
        <w:t xml:space="preserve">Table </w:t>
      </w:r>
      <w:r w:rsidR="006A007D">
        <w:rPr>
          <w:noProof/>
        </w:rPr>
        <w:t>7</w:t>
      </w:r>
      <w:r w:rsidR="00727DEA">
        <w:fldChar w:fldCharType="end"/>
      </w:r>
      <w:r w:rsidR="003E5FE6">
        <w:t xml:space="preserve">. As it can be seen, the full DTCR is always superior to </w:t>
      </w:r>
      <w:proofErr w:type="gramStart"/>
      <w:r w:rsidR="003E5FE6">
        <w:t>all of</w:t>
      </w:r>
      <w:proofErr w:type="gramEnd"/>
      <w:r w:rsidR="003E5FE6">
        <w:t xml:space="preserve"> its ablations and demonstrate the effectiveness of the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K-means</m:t>
            </m:r>
          </m:sub>
        </m:sSub>
      </m:oMath>
      <w:r w:rsidR="003E5FE6">
        <w:t xml:space="preserve"> and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classification</m:t>
            </m:r>
          </m:sub>
        </m:sSub>
      </m:oMath>
      <w:r w:rsidR="003E5FE6">
        <w:t>.</w:t>
      </w:r>
    </w:p>
    <w:p w14:paraId="66971877" w14:textId="1ECB9906" w:rsidR="0051361C" w:rsidRDefault="008E6830" w:rsidP="00353220">
      <w:r>
        <w:rPr>
          <w:noProof/>
        </w:rPr>
        <mc:AlternateContent>
          <mc:Choice Requires="wps">
            <w:drawing>
              <wp:anchor distT="0" distB="91440" distL="114300" distR="114300" simplePos="0" relativeHeight="251758592" behindDoc="0" locked="0" layoutInCell="1" allowOverlap="1" wp14:anchorId="7AE94A59" wp14:editId="7191EDAA">
                <wp:simplePos x="0" y="0"/>
                <wp:positionH relativeFrom="margin">
                  <wp:align>right</wp:align>
                </wp:positionH>
                <wp:positionV relativeFrom="paragraph">
                  <wp:posOffset>0</wp:posOffset>
                </wp:positionV>
                <wp:extent cx="5943600" cy="2450592"/>
                <wp:effectExtent l="0" t="0" r="0" b="6985"/>
                <wp:wrapTopAndBottom/>
                <wp:docPr id="151" name="Text Box 151"/>
                <wp:cNvGraphicFramePr/>
                <a:graphic xmlns:a="http://schemas.openxmlformats.org/drawingml/2006/main">
                  <a:graphicData uri="http://schemas.microsoft.com/office/word/2010/wordprocessingShape">
                    <wps:wsp>
                      <wps:cNvSpPr txBox="1"/>
                      <wps:spPr>
                        <a:xfrm>
                          <a:off x="0" y="0"/>
                          <a:ext cx="5943600" cy="2450592"/>
                        </a:xfrm>
                        <a:prstGeom prst="rect">
                          <a:avLst/>
                        </a:prstGeom>
                        <a:solidFill>
                          <a:schemeClr val="lt1"/>
                        </a:solidFill>
                        <a:ln w="6350">
                          <a:noFill/>
                        </a:ln>
                      </wps:spPr>
                      <wps:txbx>
                        <w:txbxContent>
                          <w:p w14:paraId="430CD72D" w14:textId="763FED4D" w:rsidR="002D38DB" w:rsidRDefault="002D38DB" w:rsidP="008E6830">
                            <w:pPr>
                              <w:jc w:val="center"/>
                            </w:pPr>
                            <w:r>
                              <w:rPr>
                                <w:noProof/>
                              </w:rPr>
                              <w:drawing>
                                <wp:inline distT="0" distB="0" distL="0" distR="0" wp14:anchorId="0D7F959E" wp14:editId="722632D7">
                                  <wp:extent cx="5935980" cy="2097253"/>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35980" cy="2097253"/>
                                          </a:xfrm>
                                          <a:prstGeom prst="rect">
                                            <a:avLst/>
                                          </a:prstGeom>
                                        </pic:spPr>
                                      </pic:pic>
                                    </a:graphicData>
                                  </a:graphic>
                                </wp:inline>
                              </w:drawing>
                            </w:r>
                          </w:p>
                          <w:p w14:paraId="5EA7B210" w14:textId="65CA9C50" w:rsidR="002D38DB" w:rsidRDefault="002D38DB" w:rsidP="008E6830">
                            <w:pPr>
                              <w:pStyle w:val="Caption"/>
                            </w:pPr>
                            <w:bookmarkStart w:id="84" w:name="_Ref54469015"/>
                            <w:r>
                              <w:t xml:space="preserve">Table </w:t>
                            </w:r>
                            <w:fldSimple w:instr=" SEQ Table \* ARABIC ">
                              <w:r w:rsidR="006A007D">
                                <w:rPr>
                                  <w:noProof/>
                                </w:rPr>
                                <w:t>7</w:t>
                              </w:r>
                            </w:fldSimple>
                            <w:bookmarkEnd w:id="84"/>
                            <w:r>
                              <w:rPr>
                                <w:noProof/>
                              </w:rPr>
                              <w:t xml:space="preserve"> </w:t>
                            </w:r>
                            <w:r w:rsidRPr="001647B4">
                              <w:rPr>
                                <w:noProof/>
                              </w:rPr>
                              <w:t>Rand Index (RI) ablation study results of DTC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94A59" id="Text Box 151" o:spid="_x0000_s1048" type="#_x0000_t202" style="position:absolute;left:0;text-align:left;margin-left:416.8pt;margin-top:0;width:468pt;height:192.95pt;z-index:251758592;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" fillcolor="white [3201]" stroked="f" strokeweight=".5pt">
                <v:textbox inset="0,0,0,0">
                  <w:txbxContent>
                    <w:p w14:paraId="430CD72D" w14:textId="763FED4D" w:rsidR="002D38DB" w:rsidRDefault="002D38DB" w:rsidP="008E6830">
                      <w:pPr>
                        <w:jc w:val="center"/>
                      </w:pPr>
                      <w:r>
                        <w:rPr>
                          <w:noProof/>
                        </w:rPr>
                        <w:drawing>
                          <wp:inline distT="0" distB="0" distL="0" distR="0" wp14:anchorId="0D7F959E" wp14:editId="722632D7">
                            <wp:extent cx="5935980" cy="2097253"/>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35980" cy="2097253"/>
                                    </a:xfrm>
                                    <a:prstGeom prst="rect">
                                      <a:avLst/>
                                    </a:prstGeom>
                                  </pic:spPr>
                                </pic:pic>
                              </a:graphicData>
                            </a:graphic>
                          </wp:inline>
                        </w:drawing>
                      </w:r>
                    </w:p>
                    <w:p w14:paraId="5EA7B210" w14:textId="65CA9C50" w:rsidR="002D38DB" w:rsidRDefault="002D38DB" w:rsidP="008E6830">
                      <w:pPr>
                        <w:pStyle w:val="Caption"/>
                      </w:pPr>
                      <w:bookmarkStart w:id="85" w:name="_Ref54469015"/>
                      <w:r>
                        <w:t xml:space="preserve">Table </w:t>
                      </w:r>
                      <w:fldSimple w:instr=" SEQ Table \* ARABIC ">
                        <w:r w:rsidR="006A007D">
                          <w:rPr>
                            <w:noProof/>
                          </w:rPr>
                          <w:t>7</w:t>
                        </w:r>
                      </w:fldSimple>
                      <w:bookmarkEnd w:id="85"/>
                      <w:r>
                        <w:rPr>
                          <w:noProof/>
                        </w:rPr>
                        <w:t xml:space="preserve"> </w:t>
                      </w:r>
                      <w:r w:rsidRPr="001647B4">
                        <w:rPr>
                          <w:noProof/>
                        </w:rPr>
                        <w:t>Rand Index (RI) ablation study results of DTCR</w:t>
                      </w:r>
                    </w:p>
                  </w:txbxContent>
                </v:textbox>
                <w10:wrap type="topAndBottom" anchorx="margin"/>
              </v:shape>
            </w:pict>
          </mc:Fallback>
        </mc:AlternateContent>
      </w:r>
      <w:r w:rsidR="003E5FE6">
        <w:rPr>
          <w:noProof/>
        </w:rPr>
        <w:t>The t-SNE method has been used for 2D visualization</w:t>
      </w:r>
      <w:r w:rsidR="00427E73">
        <w:rPr>
          <w:noProof/>
        </w:rPr>
        <w:t xml:space="preserve"> (</w:t>
      </w:r>
      <w:r w:rsidR="00427E73" w:rsidRPr="00B247BE">
        <w:rPr>
          <w:noProof/>
          <w:szCs w:val="24"/>
        </w:rPr>
        <w:t>Laurens</w:t>
      </w:r>
      <w:r w:rsidR="00427E73">
        <w:rPr>
          <w:noProof/>
          <w:szCs w:val="24"/>
        </w:rPr>
        <w:t>, 2008)</w:t>
      </w:r>
      <w:r w:rsidR="003E5FE6">
        <w:rPr>
          <w:noProof/>
        </w:rPr>
        <w:t xml:space="preserve">. This visualization shows the effectiveness of cluster-specific representations even if </w:t>
      </w:r>
      <w:r w:rsidR="00F57583">
        <w:rPr>
          <w:i/>
          <w:iCs/>
          <w:noProof/>
        </w:rPr>
        <w:t>K-MEANS</w:t>
      </w:r>
      <w:r w:rsidR="003E5FE6">
        <w:rPr>
          <w:noProof/>
        </w:rPr>
        <w:t xml:space="preserve"> makes mistake. The visualization has been produced on two datasets, ECGFiveDays and SonyAIBORobotSurface. </w:t>
      </w:r>
      <w:r w:rsidR="005F5DA3">
        <w:rPr>
          <w:noProof/>
        </w:rPr>
        <w:fldChar w:fldCharType="begin"/>
      </w:r>
      <w:r w:rsidR="005F5DA3">
        <w:rPr>
          <w:noProof/>
        </w:rPr>
        <w:instrText xml:space="preserve"> REF _Ref54475049 </w:instrText>
      </w:r>
      <w:r w:rsidR="005F5DA3">
        <w:rPr>
          <w:noProof/>
        </w:rPr>
        <w:fldChar w:fldCharType="separate"/>
      </w:r>
      <w:r w:rsidR="006A007D">
        <w:t xml:space="preserve">Figure </w:t>
      </w:r>
      <w:r w:rsidR="006A007D">
        <w:rPr>
          <w:noProof/>
        </w:rPr>
        <w:t>16</w:t>
      </w:r>
      <w:r w:rsidR="005F5DA3">
        <w:rPr>
          <w:noProof/>
        </w:rPr>
        <w:fldChar w:fldCharType="end"/>
      </w:r>
      <w:r w:rsidR="00352631">
        <w:rPr>
          <w:noProof/>
        </w:rPr>
        <w:t xml:space="preserve"> shows the representation learned by DTCR </w:t>
      </w:r>
      <w:r w:rsidR="002E038D">
        <w:rPr>
          <w:noProof/>
        </w:rPr>
        <w:t>has</w:t>
      </w:r>
      <w:r w:rsidR="00352631">
        <w:rPr>
          <w:noProof/>
        </w:rPr>
        <w:t xml:space="preserve"> formed two clusters despite a small amount of mixing. In contrast, DTCR without </w:t>
      </w:r>
      <w:r w:rsidR="00F57583">
        <w:rPr>
          <w:i/>
          <w:iCs/>
          <w:noProof/>
        </w:rPr>
        <w:t>K-MEANS</w:t>
      </w:r>
      <w:r w:rsidR="00352631">
        <w:rPr>
          <w:noProof/>
        </w:rPr>
        <w:t xml:space="preserve"> loss presents no cluster shape, and contain a small amount of mixing as well. Even the representations produced by DTCR without classification loss are also mixed, which implies the </w:t>
      </w:r>
      <w:r w:rsidR="00352631">
        <w:rPr>
          <w:noProof/>
        </w:rPr>
        <w:lastRenderedPageBreak/>
        <w:t>importance of the encoder.</w:t>
      </w:r>
      <w:r w:rsidR="002E038D" w:rsidRPr="002E038D">
        <w:rPr>
          <w:noProof/>
        </w:rPr>
        <w:t xml:space="preserve"> </w:t>
      </w:r>
    </w:p>
    <w:p w14:paraId="7148CB52" w14:textId="776CA8B6" w:rsidR="0051361C" w:rsidRDefault="0022193D" w:rsidP="00353220">
      <w:fldSimple w:instr=" REF _Ref54475290 ">
        <w:r w:rsidR="006A007D">
          <w:t xml:space="preserve">Figure </w:t>
        </w:r>
        <w:r w:rsidR="006A007D">
          <w:rPr>
            <w:noProof/>
          </w:rPr>
          <w:t>17</w:t>
        </w:r>
      </w:fldSimple>
      <w:r w:rsidR="00352631">
        <w:t xml:space="preserve"> shows the learning process of cluster-specific representations of DTCR. </w:t>
      </w:r>
      <w:r w:rsidR="002E038D">
        <w:t>In</w:t>
      </w:r>
      <w:r w:rsidR="00352631">
        <w:t xml:space="preserve"> the beginning, the data is scatter</w:t>
      </w:r>
      <w:r w:rsidR="002E038D">
        <w:t>ed</w:t>
      </w:r>
      <w:r w:rsidR="00352631">
        <w:t xml:space="preserve"> and chaotic. At epoch 30, two clusters are almost formed. At epoch 50, a well</w:t>
      </w:r>
      <w:r w:rsidR="002E038D">
        <w:t>-</w:t>
      </w:r>
      <w:r w:rsidR="00352631">
        <w:t>learned cluster-specific representation is established with respect to the small distance of intra-class and the large inter-class distance. This process</w:t>
      </w:r>
      <w:r w:rsidR="002E038D">
        <w:t xml:space="preserve"> was</w:t>
      </w:r>
      <w:r w:rsidR="00352631">
        <w:t xml:space="preserve"> implemented on all datasets and the same results </w:t>
      </w:r>
      <w:r w:rsidR="002E038D">
        <w:t xml:space="preserve">were </w:t>
      </w:r>
      <w:r w:rsidR="00352631">
        <w:t>almost observed.</w:t>
      </w:r>
      <w:r w:rsidR="0083776D" w:rsidRPr="0083776D">
        <w:rPr>
          <w:noProof/>
        </w:rPr>
        <w:t xml:space="preserve"> </w:t>
      </w:r>
      <w:r w:rsidR="0083776D">
        <w:rPr>
          <w:noProof/>
        </w:rPr>
        <mc:AlternateContent>
          <mc:Choice Requires="wps">
            <w:drawing>
              <wp:inline distT="0" distB="0" distL="0" distR="0" wp14:anchorId="099AEEE0" wp14:editId="6F758BF1">
                <wp:extent cx="5943600" cy="4023360"/>
                <wp:effectExtent l="0" t="0" r="0" b="0"/>
                <wp:docPr id="53" name="Text Box 53"/>
                <wp:cNvGraphicFramePr/>
                <a:graphic xmlns:a="http://schemas.openxmlformats.org/drawingml/2006/main">
                  <a:graphicData uri="http://schemas.microsoft.com/office/word/2010/wordprocessingShape">
                    <wps:wsp>
                      <wps:cNvSpPr txBox="1"/>
                      <wps:spPr>
                        <a:xfrm>
                          <a:off x="0" y="0"/>
                          <a:ext cx="5943600" cy="4023360"/>
                        </a:xfrm>
                        <a:prstGeom prst="rect">
                          <a:avLst/>
                        </a:prstGeom>
                        <a:solidFill>
                          <a:schemeClr val="lt1"/>
                        </a:solidFill>
                        <a:ln w="6350">
                          <a:noFill/>
                        </a:ln>
                      </wps:spPr>
                      <wps:txbx>
                        <w:txbxContent>
                          <w:p w14:paraId="01102377" w14:textId="77777777" w:rsidR="0083776D" w:rsidRDefault="0083776D" w:rsidP="0083776D">
                            <w:pPr>
                              <w:jc w:val="center"/>
                            </w:pPr>
                            <w:r>
                              <w:rPr>
                                <w:noProof/>
                              </w:rPr>
                              <w:drawing>
                                <wp:inline distT="0" distB="0" distL="0" distR="0" wp14:anchorId="575CB22C" wp14:editId="1A2C1B9A">
                                  <wp:extent cx="5935980" cy="3523537"/>
                                  <wp:effectExtent l="0" t="0" r="762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35980" cy="3523537"/>
                                          </a:xfrm>
                                          <a:prstGeom prst="rect">
                                            <a:avLst/>
                                          </a:prstGeom>
                                        </pic:spPr>
                                      </pic:pic>
                                    </a:graphicData>
                                  </a:graphic>
                                </wp:inline>
                              </w:drawing>
                            </w:r>
                          </w:p>
                          <w:p w14:paraId="632D2E79" w14:textId="70D6AB70" w:rsidR="0083776D" w:rsidRDefault="0083776D" w:rsidP="0083776D">
                            <w:pPr>
                              <w:pStyle w:val="Caption"/>
                            </w:pPr>
                            <w:bookmarkStart w:id="86" w:name="_Ref54475049"/>
                            <w:r>
                              <w:t xml:space="preserve">Figure </w:t>
                            </w:r>
                            <w:r w:rsidR="0004747C">
                              <w:fldChar w:fldCharType="begin"/>
                            </w:r>
                            <w:r w:rsidR="0004747C">
                              <w:instrText xml:space="preserve"> SEQ Figure \* ARABIC </w:instrText>
                            </w:r>
                            <w:r w:rsidR="0004747C">
                              <w:fldChar w:fldCharType="separate"/>
                            </w:r>
                            <w:r w:rsidR="006A007D">
                              <w:rPr>
                                <w:noProof/>
                              </w:rPr>
                              <w:t>16</w:t>
                            </w:r>
                            <w:r w:rsidR="0004747C">
                              <w:rPr>
                                <w:noProof/>
                              </w:rPr>
                              <w:fldChar w:fldCharType="end"/>
                            </w:r>
                            <w:bookmarkEnd w:id="86"/>
                            <w:r>
                              <w:rPr>
                                <w:noProof/>
                              </w:rPr>
                              <w:t xml:space="preserve"> </w:t>
                            </w:r>
                            <w:r w:rsidRPr="00F22CB4">
                              <w:rPr>
                                <w:noProof/>
                              </w:rPr>
                              <w:t>The visualizations with t-SNE on the datasets (a) ECGFiveDays and (b) SonyAIBORobotSurface. The</w:t>
                            </w:r>
                            <w:r>
                              <w:rPr>
                                <w:noProof/>
                              </w:rPr>
                              <w:t xml:space="preserve"> </w:t>
                            </w:r>
                            <w:r w:rsidRPr="00F22CB4">
                              <w:rPr>
                                <w:noProof/>
                              </w:rPr>
                              <w:t>colors of the points indicate the actual lab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99AEEE0" id="Text Box 53" o:spid="_x0000_s1049" type="#_x0000_t202" style="width:468pt;height:3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" fillcolor="white [3201]" stroked="f" strokeweight=".5pt">
                <v:textbox inset="0,0,0,0">
                  <w:txbxContent>
                    <w:p w14:paraId="01102377" w14:textId="77777777" w:rsidR="0083776D" w:rsidRDefault="0083776D" w:rsidP="0083776D">
                      <w:pPr>
                        <w:jc w:val="center"/>
                      </w:pPr>
                      <w:r>
                        <w:rPr>
                          <w:noProof/>
                        </w:rPr>
                        <w:drawing>
                          <wp:inline distT="0" distB="0" distL="0" distR="0" wp14:anchorId="575CB22C" wp14:editId="1A2C1B9A">
                            <wp:extent cx="5935980" cy="3523537"/>
                            <wp:effectExtent l="0" t="0" r="762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35980" cy="3523537"/>
                                    </a:xfrm>
                                    <a:prstGeom prst="rect">
                                      <a:avLst/>
                                    </a:prstGeom>
                                  </pic:spPr>
                                </pic:pic>
                              </a:graphicData>
                            </a:graphic>
                          </wp:inline>
                        </w:drawing>
                      </w:r>
                    </w:p>
                    <w:p w14:paraId="632D2E79" w14:textId="70D6AB70" w:rsidR="0083776D" w:rsidRDefault="0083776D" w:rsidP="0083776D">
                      <w:pPr>
                        <w:pStyle w:val="Caption"/>
                      </w:pPr>
                      <w:bookmarkStart w:id="87" w:name="_Ref54475049"/>
                      <w:r>
                        <w:t xml:space="preserve">Figure </w:t>
                      </w:r>
                      <w:r w:rsidR="0004747C">
                        <w:fldChar w:fldCharType="begin"/>
                      </w:r>
                      <w:r w:rsidR="0004747C">
                        <w:instrText xml:space="preserve"> SEQ Figure \* ARABIC </w:instrText>
                      </w:r>
                      <w:r w:rsidR="0004747C">
                        <w:fldChar w:fldCharType="separate"/>
                      </w:r>
                      <w:r w:rsidR="006A007D">
                        <w:rPr>
                          <w:noProof/>
                        </w:rPr>
                        <w:t>16</w:t>
                      </w:r>
                      <w:r w:rsidR="0004747C">
                        <w:rPr>
                          <w:noProof/>
                        </w:rPr>
                        <w:fldChar w:fldCharType="end"/>
                      </w:r>
                      <w:bookmarkEnd w:id="87"/>
                      <w:r>
                        <w:rPr>
                          <w:noProof/>
                        </w:rPr>
                        <w:t xml:space="preserve"> </w:t>
                      </w:r>
                      <w:r w:rsidRPr="00F22CB4">
                        <w:rPr>
                          <w:noProof/>
                        </w:rPr>
                        <w:t>The visualizations with t-SNE on the datasets (a) ECGFiveDays and (b) SonyAIBORobotSurface. The</w:t>
                      </w:r>
                      <w:r>
                        <w:rPr>
                          <w:noProof/>
                        </w:rPr>
                        <w:t xml:space="preserve"> </w:t>
                      </w:r>
                      <w:r w:rsidRPr="00F22CB4">
                        <w:rPr>
                          <w:noProof/>
                        </w:rPr>
                        <w:t>colors of the points indicate the actual labels.</w:t>
                      </w:r>
                    </w:p>
                  </w:txbxContent>
                </v:textbox>
                <w10:anchorlock/>
              </v:shape>
            </w:pict>
          </mc:Fallback>
        </mc:AlternateContent>
      </w:r>
      <w:r w:rsidR="002E038D" w:rsidRPr="002E038D">
        <w:rPr>
          <w:noProof/>
        </w:rPr>
        <w:t xml:space="preserve"> </w:t>
      </w:r>
      <w:r w:rsidR="002E038D">
        <w:rPr>
          <w:noProof/>
        </w:rPr>
        <mc:AlternateContent>
          <mc:Choice Requires="wps">
            <w:drawing>
              <wp:inline distT="0" distB="0" distL="0" distR="0" wp14:anchorId="1287E5F3" wp14:editId="204B9DE6">
                <wp:extent cx="5943600" cy="2194560"/>
                <wp:effectExtent l="0" t="0" r="0" b="0"/>
                <wp:docPr id="58" name="Text Box 58"/>
                <wp:cNvGraphicFramePr/>
                <a:graphic xmlns:a="http://schemas.openxmlformats.org/drawingml/2006/main">
                  <a:graphicData uri="http://schemas.microsoft.com/office/word/2010/wordprocessingShape">
                    <wps:wsp>
                      <wps:cNvSpPr txBox="1"/>
                      <wps:spPr>
                        <a:xfrm>
                          <a:off x="0" y="0"/>
                          <a:ext cx="5943600" cy="2194560"/>
                        </a:xfrm>
                        <a:prstGeom prst="rect">
                          <a:avLst/>
                        </a:prstGeom>
                        <a:solidFill>
                          <a:schemeClr val="lt1"/>
                        </a:solidFill>
                        <a:ln w="6350">
                          <a:noFill/>
                        </a:ln>
                      </wps:spPr>
                      <wps:txbx>
                        <w:txbxContent>
                          <w:p w14:paraId="1A8AFD3E" w14:textId="77777777" w:rsidR="002D38DB" w:rsidRDefault="002D38DB" w:rsidP="002E038D">
                            <w:pPr>
                              <w:jc w:val="center"/>
                            </w:pPr>
                            <w:r>
                              <w:rPr>
                                <w:noProof/>
                              </w:rPr>
                              <w:drawing>
                                <wp:inline distT="0" distB="0" distL="0" distR="0" wp14:anchorId="6D5CD486" wp14:editId="1D51FAFD">
                                  <wp:extent cx="5935980" cy="1648883"/>
                                  <wp:effectExtent l="0" t="0" r="7620" b="889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35980" cy="1648883"/>
                                          </a:xfrm>
                                          <a:prstGeom prst="rect">
                                            <a:avLst/>
                                          </a:prstGeom>
                                        </pic:spPr>
                                      </pic:pic>
                                    </a:graphicData>
                                  </a:graphic>
                                </wp:inline>
                              </w:drawing>
                            </w:r>
                          </w:p>
                          <w:p w14:paraId="6121EBB8" w14:textId="558A2FFC" w:rsidR="002D38DB" w:rsidRDefault="002D38DB" w:rsidP="002E038D">
                            <w:pPr>
                              <w:pStyle w:val="Caption"/>
                            </w:pPr>
                            <w:bookmarkStart w:id="88" w:name="_Ref54475290"/>
                            <w:r>
                              <w:t xml:space="preserve">Figure </w:t>
                            </w:r>
                            <w:fldSimple w:instr=" SEQ Figure \* ARABIC ">
                              <w:r w:rsidR="006A007D">
                                <w:rPr>
                                  <w:noProof/>
                                </w:rPr>
                                <w:t>17</w:t>
                              </w:r>
                            </w:fldSimple>
                            <w:bookmarkEnd w:id="88"/>
                            <w:r>
                              <w:rPr>
                                <w:noProof/>
                              </w:rPr>
                              <w:t xml:space="preserve"> The learned representations on data set ECGFiveDays during the training process. From left to the right, the subfigure is obtained at Epoch 0, 30 and 50,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287E5F3" id="Text Box 58" o:spid="_x0000_s1050" type="#_x0000_t202" style="width:468pt;height:17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" fillcolor="white [3201]" stroked="f" strokeweight=".5pt">
                <v:textbox inset="0,0,0,0">
                  <w:txbxContent>
                    <w:p w14:paraId="1A8AFD3E" w14:textId="77777777" w:rsidR="002D38DB" w:rsidRDefault="002D38DB" w:rsidP="002E038D">
                      <w:pPr>
                        <w:jc w:val="center"/>
                      </w:pPr>
                      <w:r>
                        <w:rPr>
                          <w:noProof/>
                        </w:rPr>
                        <w:drawing>
                          <wp:inline distT="0" distB="0" distL="0" distR="0" wp14:anchorId="6D5CD486" wp14:editId="1D51FAFD">
                            <wp:extent cx="5935980" cy="1648883"/>
                            <wp:effectExtent l="0" t="0" r="7620" b="889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35980" cy="1648883"/>
                                    </a:xfrm>
                                    <a:prstGeom prst="rect">
                                      <a:avLst/>
                                    </a:prstGeom>
                                  </pic:spPr>
                                </pic:pic>
                              </a:graphicData>
                            </a:graphic>
                          </wp:inline>
                        </w:drawing>
                      </w:r>
                    </w:p>
                    <w:p w14:paraId="6121EBB8" w14:textId="558A2FFC" w:rsidR="002D38DB" w:rsidRDefault="002D38DB" w:rsidP="002E038D">
                      <w:pPr>
                        <w:pStyle w:val="Caption"/>
                      </w:pPr>
                      <w:bookmarkStart w:id="89" w:name="_Ref54475290"/>
                      <w:r>
                        <w:t xml:space="preserve">Figure </w:t>
                      </w:r>
                      <w:fldSimple w:instr=" SEQ Figure \* ARABIC ">
                        <w:r w:rsidR="006A007D">
                          <w:rPr>
                            <w:noProof/>
                          </w:rPr>
                          <w:t>17</w:t>
                        </w:r>
                      </w:fldSimple>
                      <w:bookmarkEnd w:id="89"/>
                      <w:r>
                        <w:rPr>
                          <w:noProof/>
                        </w:rPr>
                        <w:t xml:space="preserve"> The learned representations on data set ECGFiveDays during the training process. From left to the right, the subfigure is obtained at Epoch 0, 30 and 50, respectively.</w:t>
                      </w:r>
                    </w:p>
                  </w:txbxContent>
                </v:textbox>
                <w10:anchorlock/>
              </v:shape>
            </w:pict>
          </mc:Fallback>
        </mc:AlternateContent>
      </w:r>
    </w:p>
    <w:p w14:paraId="5A0AB0E8" w14:textId="249182F0" w:rsidR="00385F00" w:rsidRPr="00385F00" w:rsidRDefault="00A058C5" w:rsidP="00385F00">
      <w:r>
        <w:t xml:space="preserve">This model uses </w:t>
      </w:r>
      <w:r w:rsidR="00F57583">
        <w:rPr>
          <w:i/>
          <w:iCs/>
        </w:rPr>
        <w:t>K-MEANS</w:t>
      </w:r>
      <w:r>
        <w:t xml:space="preserve"> for producing initial clustering conditions. Here, it will be investigated if </w:t>
      </w:r>
      <w:r w:rsidR="00F57583">
        <w:rPr>
          <w:i/>
          <w:iCs/>
        </w:rPr>
        <w:t>K-MEANS</w:t>
      </w:r>
      <w:r>
        <w:t xml:space="preserve"> makes mistake. </w:t>
      </w:r>
      <w:fldSimple w:instr=" REF _Ref54475612 ">
        <w:r w:rsidR="006A007D">
          <w:t xml:space="preserve">Figure </w:t>
        </w:r>
        <w:r w:rsidR="006A007D">
          <w:rPr>
            <w:noProof/>
          </w:rPr>
          <w:t>18</w:t>
        </w:r>
      </w:fldSimple>
      <w:r>
        <w:t xml:space="preserve"> shows the ability of the model to correct mistakes of </w:t>
      </w:r>
      <w:r w:rsidR="00F57583">
        <w:rPr>
          <w:i/>
          <w:iCs/>
        </w:rPr>
        <w:t>K-MEANS</w:t>
      </w:r>
      <w:r>
        <w:t xml:space="preserve"> with the help of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reconstruction</m:t>
            </m:r>
          </m:sub>
        </m:sSub>
      </m:oMath>
      <w:r>
        <w:t xml:space="preserve">. As it can be found from </w:t>
      </w:r>
      <w:fldSimple w:instr=" REF _Ref54475612 ">
        <w:r w:rsidR="006A007D">
          <w:t xml:space="preserve">Figure </w:t>
        </w:r>
        <w:r w:rsidR="006A007D">
          <w:rPr>
            <w:noProof/>
          </w:rPr>
          <w:t>18</w:t>
        </w:r>
      </w:fldSimple>
      <w:r>
        <w:t xml:space="preserve"> when the</w:t>
      </w:r>
      <w:r w:rsidR="0043335F">
        <w:t xml:space="preserve"> </w:t>
      </w:r>
      <m:oMath>
        <m:sSub>
          <m:sSubPr>
            <m:ctrlPr>
              <w:rPr>
                <w:rFonts w:ascii="Cambria Math" w:hAnsi="Cambria Math"/>
                <w:i/>
                <w:iCs/>
              </w:rPr>
            </m:ctrlPr>
          </m:sSubPr>
          <m:e>
            <m:r>
              <m:rPr>
                <m:scr m:val="script"/>
              </m:rPr>
              <w:rPr>
                <w:rFonts w:ascii="Cambria Math" w:hAnsi="Cambria Math"/>
              </w:rPr>
              <m:t>L</m:t>
            </m:r>
          </m:e>
          <m:sub>
            <m:r>
              <w:rPr>
                <w:rFonts w:ascii="Cambria Math" w:hAnsi="Cambria Math"/>
              </w:rPr>
              <m:t>reconstruction</m:t>
            </m:r>
          </m:sub>
        </m:sSub>
      </m:oMath>
      <w:r>
        <w:t xml:space="preserve"> term is added to loss function, the RI improved which shows the correction ability of the method.</w:t>
      </w:r>
      <w:r w:rsidR="002E038D">
        <w:t xml:space="preserve"> </w:t>
      </w:r>
    </w:p>
    <w:p w14:paraId="75DACEAD" w14:textId="77777777" w:rsidR="00537D58" w:rsidRDefault="00A058C5" w:rsidP="00353220">
      <w:pPr>
        <w:rPr>
          <w:noProof/>
        </w:rPr>
      </w:pPr>
      <w:r>
        <w:lastRenderedPageBreak/>
        <w:t xml:space="preserve">The proposed method, Deep Temporal Clustering Representation (DTCR) can effectively generate cluster-specific representations. Using </w:t>
      </w:r>
      <w:r w:rsidR="002E038D">
        <w:t xml:space="preserve">the </w:t>
      </w:r>
      <w:r w:rsidR="00F57583">
        <w:rPr>
          <w:i/>
          <w:iCs/>
        </w:rPr>
        <w:t>K-MEANS</w:t>
      </w:r>
      <w:r>
        <w:t xml:space="preserve"> objective, </w:t>
      </w:r>
      <w:r w:rsidR="002E038D">
        <w:t xml:space="preserve">the </w:t>
      </w:r>
      <w:r>
        <w:t>seq2seq model and temporal reconstruction significantly improve the clustering effectiveness. Also, fake-sample generation strategy and auxiliary classification task enhance the ability of the encoder.</w:t>
      </w:r>
      <w:r w:rsidR="00537D58" w:rsidRPr="00537D58">
        <w:rPr>
          <w:noProof/>
        </w:rPr>
        <w:t xml:space="preserve"> </w:t>
      </w:r>
    </w:p>
    <w:p w14:paraId="4DD89547" w14:textId="3C99DDB2" w:rsidR="0051361C" w:rsidRDefault="00537D58" w:rsidP="00353220">
      <w:r>
        <w:rPr>
          <w:noProof/>
        </w:rPr>
        <mc:AlternateContent>
          <mc:Choice Requires="wps">
            <w:drawing>
              <wp:inline distT="0" distB="0" distL="0" distR="0" wp14:anchorId="2EACDBD8" wp14:editId="32D1FB13">
                <wp:extent cx="5943600" cy="4599305"/>
                <wp:effectExtent l="0" t="0" r="0" b="0"/>
                <wp:docPr id="72" name="Text Box 72"/>
                <wp:cNvGraphicFramePr/>
                <a:graphic xmlns:a="http://schemas.openxmlformats.org/drawingml/2006/main">
                  <a:graphicData uri="http://schemas.microsoft.com/office/word/2010/wordprocessingShape">
                    <wps:wsp>
                      <wps:cNvSpPr txBox="1"/>
                      <wps:spPr>
                        <a:xfrm>
                          <a:off x="0" y="0"/>
                          <a:ext cx="5943600" cy="4599305"/>
                        </a:xfrm>
                        <a:prstGeom prst="rect">
                          <a:avLst/>
                        </a:prstGeom>
                        <a:solidFill>
                          <a:schemeClr val="lt1"/>
                        </a:solidFill>
                        <a:ln w="6350">
                          <a:noFill/>
                        </a:ln>
                      </wps:spPr>
                      <wps:txbx>
                        <w:txbxContent>
                          <w:p w14:paraId="36B8AEA3" w14:textId="77777777" w:rsidR="00537D58" w:rsidRDefault="00537D58" w:rsidP="00537D58">
                            <w:pPr>
                              <w:jc w:val="center"/>
                            </w:pPr>
                            <w:r>
                              <w:rPr>
                                <w:noProof/>
                              </w:rPr>
                              <w:drawing>
                                <wp:inline distT="0" distB="0" distL="0" distR="0" wp14:anchorId="1FB4899E" wp14:editId="6C102B57">
                                  <wp:extent cx="5935980" cy="4085426"/>
                                  <wp:effectExtent l="0" t="0" r="762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35980" cy="4085426"/>
                                          </a:xfrm>
                                          <a:prstGeom prst="rect">
                                            <a:avLst/>
                                          </a:prstGeom>
                                        </pic:spPr>
                                      </pic:pic>
                                    </a:graphicData>
                                  </a:graphic>
                                </wp:inline>
                              </w:drawing>
                            </w:r>
                          </w:p>
                          <w:p w14:paraId="66107064" w14:textId="11C5ED3E" w:rsidR="00537D58" w:rsidRDefault="00537D58" w:rsidP="00537D58">
                            <w:pPr>
                              <w:pStyle w:val="Caption"/>
                            </w:pPr>
                            <w:bookmarkStart w:id="90" w:name="_Ref54475612"/>
                            <w:r>
                              <w:t xml:space="preserve">Figure </w:t>
                            </w:r>
                            <w:r w:rsidR="0004747C">
                              <w:fldChar w:fldCharType="begin"/>
                            </w:r>
                            <w:r w:rsidR="0004747C">
                              <w:instrText xml:space="preserve"> SEQ Figure \* ARABIC </w:instrText>
                            </w:r>
                            <w:r w:rsidR="0004747C">
                              <w:fldChar w:fldCharType="separate"/>
                            </w:r>
                            <w:r w:rsidR="006A007D">
                              <w:rPr>
                                <w:noProof/>
                              </w:rPr>
                              <w:t>18</w:t>
                            </w:r>
                            <w:r w:rsidR="0004747C">
                              <w:rPr>
                                <w:noProof/>
                              </w:rPr>
                              <w:fldChar w:fldCharType="end"/>
                            </w:r>
                            <w:bookmarkEnd w:id="90"/>
                            <w:r>
                              <w:rPr>
                                <w:noProof/>
                              </w:rPr>
                              <w:t xml:space="preserve"> Robustness Analysis of DTCR on SonyAIBORobotSurface. Note that the (d) is the same as (a), replicated here for better illustration; hence the first and second rows start with the same 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EACDBD8" id="Text Box 72" o:spid="_x0000_s1051" type="#_x0000_t202" style="width:468pt;height:3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" fillcolor="white [3201]" stroked="f" strokeweight=".5pt">
                <v:textbox inset="0,0,0,0">
                  <w:txbxContent>
                    <w:p w14:paraId="36B8AEA3" w14:textId="77777777" w:rsidR="00537D58" w:rsidRDefault="00537D58" w:rsidP="00537D58">
                      <w:pPr>
                        <w:jc w:val="center"/>
                      </w:pPr>
                      <w:r>
                        <w:rPr>
                          <w:noProof/>
                        </w:rPr>
                        <w:drawing>
                          <wp:inline distT="0" distB="0" distL="0" distR="0" wp14:anchorId="1FB4899E" wp14:editId="6C102B57">
                            <wp:extent cx="5935980" cy="4085426"/>
                            <wp:effectExtent l="0" t="0" r="762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35980" cy="4085426"/>
                                    </a:xfrm>
                                    <a:prstGeom prst="rect">
                                      <a:avLst/>
                                    </a:prstGeom>
                                  </pic:spPr>
                                </pic:pic>
                              </a:graphicData>
                            </a:graphic>
                          </wp:inline>
                        </w:drawing>
                      </w:r>
                    </w:p>
                    <w:p w14:paraId="66107064" w14:textId="11C5ED3E" w:rsidR="00537D58" w:rsidRDefault="00537D58" w:rsidP="00537D58">
                      <w:pPr>
                        <w:pStyle w:val="Caption"/>
                      </w:pPr>
                      <w:bookmarkStart w:id="91" w:name="_Ref54475612"/>
                      <w:r>
                        <w:t xml:space="preserve">Figure </w:t>
                      </w:r>
                      <w:r w:rsidR="0004747C">
                        <w:fldChar w:fldCharType="begin"/>
                      </w:r>
                      <w:r w:rsidR="0004747C">
                        <w:instrText xml:space="preserve"> SEQ Figure \* ARABIC </w:instrText>
                      </w:r>
                      <w:r w:rsidR="0004747C">
                        <w:fldChar w:fldCharType="separate"/>
                      </w:r>
                      <w:r w:rsidR="006A007D">
                        <w:rPr>
                          <w:noProof/>
                        </w:rPr>
                        <w:t>18</w:t>
                      </w:r>
                      <w:r w:rsidR="0004747C">
                        <w:rPr>
                          <w:noProof/>
                        </w:rPr>
                        <w:fldChar w:fldCharType="end"/>
                      </w:r>
                      <w:bookmarkEnd w:id="91"/>
                      <w:r>
                        <w:rPr>
                          <w:noProof/>
                        </w:rPr>
                        <w:t xml:space="preserve"> Robustness Analysis of DTCR on SonyAIBORobotSurface. Note that the (d) is the same as (a), replicated here for better illustration; hence the first and second rows start with the same state.</w:t>
                      </w:r>
                    </w:p>
                  </w:txbxContent>
                </v:textbox>
                <w10:anchorlock/>
              </v:shape>
            </w:pict>
          </mc:Fallback>
        </mc:AlternateContent>
      </w:r>
    </w:p>
    <w:p w14:paraId="26AB1E28" w14:textId="7F4DDA93" w:rsidR="00A058C5" w:rsidRDefault="00624544" w:rsidP="00F57583">
      <w:pPr>
        <w:pStyle w:val="Heading2"/>
      </w:pPr>
      <w:bookmarkStart w:id="92" w:name="_Ref56357965"/>
      <w:bookmarkStart w:id="93" w:name="section_10"/>
      <w:r w:rsidRPr="00624544">
        <w:t>Unsupervised EEG Feature Extraction Based on Echo State Network</w:t>
      </w:r>
      <w:bookmarkEnd w:id="92"/>
    </w:p>
    <w:bookmarkEnd w:id="93"/>
    <w:p w14:paraId="77BAAC84" w14:textId="3BC07DF6" w:rsidR="00AD141E" w:rsidRDefault="00AD141E" w:rsidP="00353220">
      <w:r>
        <w:t>Most event detection, pattern recognition, clustering</w:t>
      </w:r>
      <w:r w:rsidR="002E038D">
        <w:t>,</w:t>
      </w:r>
      <w:r>
        <w:t xml:space="preserve"> and classification methods on electroencephalogram (EEG) rely on </w:t>
      </w:r>
      <w:r w:rsidR="00A14665">
        <w:t>hand-crafted</w:t>
      </w:r>
      <w:r>
        <w:t xml:space="preserve"> features</w:t>
      </w:r>
      <w:r w:rsidR="00A14665">
        <w:t xml:space="preserve">. With unsupervised feature extraction methods, it would be possible to extract the best and most effective features. </w:t>
      </w:r>
      <w:r w:rsidR="002E038D">
        <w:t>Furthermore, r</w:t>
      </w:r>
      <w:r w:rsidR="00A14665">
        <w:t>ecurrent autoencoders</w:t>
      </w:r>
      <w:r w:rsidR="002E038D">
        <w:t xml:space="preserve"> and their children such as Echo State Network (ESN),</w:t>
      </w:r>
      <w:r w:rsidR="00A14665">
        <w:t xml:space="preserve"> ha</w:t>
      </w:r>
      <w:r w:rsidR="002E038D">
        <w:t>ve</w:t>
      </w:r>
      <w:r w:rsidR="00A14665">
        <w:t xml:space="preserve"> shown </w:t>
      </w:r>
      <w:r w:rsidR="002E038D">
        <w:t>their</w:t>
      </w:r>
      <w:r w:rsidR="00A14665">
        <w:t xml:space="preserve"> abilities to learn effective features.</w:t>
      </w:r>
    </w:p>
    <w:p w14:paraId="48BC840C" w14:textId="75D6C983" w:rsidR="00A14665" w:rsidRDefault="00A14665" w:rsidP="00353220">
      <w:r>
        <w:t>Two important abnormal activit</w:t>
      </w:r>
      <w:r w:rsidR="002E038D">
        <w:t>ies</w:t>
      </w:r>
      <w:r>
        <w:t xml:space="preserve"> need</w:t>
      </w:r>
      <w:r w:rsidR="002E038D">
        <w:t>ed</w:t>
      </w:r>
      <w:r>
        <w:t xml:space="preserve"> to be found for seizure detection</w:t>
      </w:r>
      <w:r w:rsidR="002E038D">
        <w:t xml:space="preserve"> in EEG signals</w:t>
      </w:r>
      <w:r>
        <w:t xml:space="preserve"> are ictal (during an epileptic seizure) and interictal (between seizure</w:t>
      </w:r>
      <w:r w:rsidR="002E038D">
        <w:t>s</w:t>
      </w:r>
      <w:r>
        <w:t xml:space="preserve">). </w:t>
      </w:r>
      <w:r w:rsidR="002E038D">
        <w:t>Visual a</w:t>
      </w:r>
      <w:r>
        <w:t>naly</w:t>
      </w:r>
      <w:r w:rsidR="002E038D">
        <w:t>sis of a</w:t>
      </w:r>
      <w:r>
        <w:t xml:space="preserve"> long-term seizure</w:t>
      </w:r>
      <w:r w:rsidR="002E038D">
        <w:t xml:space="preserve"> is time-consuming and </w:t>
      </w:r>
      <w:r>
        <w:t xml:space="preserve">needs high expertise in the field. </w:t>
      </w:r>
      <w:r w:rsidR="00A25BAB">
        <w:t>These two factors mean it needs a high amount of investment. The high amount of unannotated data in hospitals make the unsupervised labeling attractive.</w:t>
      </w:r>
    </w:p>
    <w:p w14:paraId="032ABB2A" w14:textId="7D753E48" w:rsidR="00A25BAB" w:rsidRDefault="00A25BAB" w:rsidP="00353220">
      <w:r>
        <w:t>Several classification methods, such as multilayer perceptron, support vector machines</w:t>
      </w:r>
      <w:r w:rsidR="00580094">
        <w:t>,</w:t>
      </w:r>
      <w:r>
        <w:t xml:space="preserve"> and extreme learning machine, with hand-engineered features have been tried before. But it has been observed that the results are highly depend</w:t>
      </w:r>
      <w:r w:rsidR="00580094">
        <w:t>ent</w:t>
      </w:r>
      <w:r>
        <w:t xml:space="preserve"> on</w:t>
      </w:r>
      <w:r w:rsidR="00580094">
        <w:t xml:space="preserve"> the</w:t>
      </w:r>
      <w:r>
        <w:t xml:space="preserve"> quality of features, rather than classifiers.</w:t>
      </w:r>
    </w:p>
    <w:p w14:paraId="0CD04FC5" w14:textId="76084783" w:rsidR="00A14665" w:rsidRDefault="00A25BAB" w:rsidP="00353220">
      <w:r>
        <w:lastRenderedPageBreak/>
        <w:t>It is proven that experts can classify EEG waveforms based on their visual identi</w:t>
      </w:r>
      <w:r w:rsidR="00580094">
        <w:t>ties</w:t>
      </w:r>
      <w:r>
        <w:t xml:space="preserve">. To have </w:t>
      </w:r>
      <w:r w:rsidR="00580094">
        <w:t xml:space="preserve">a </w:t>
      </w:r>
      <w:r>
        <w:t>better representation of visual features, several feature sets have been proposed, such as parametric models, wavelet transforms</w:t>
      </w:r>
      <w:r w:rsidR="00580094">
        <w:t>,</w:t>
      </w:r>
      <w:r>
        <w:t xml:space="preserve"> and spectral band power methods. </w:t>
      </w:r>
      <w:r w:rsidR="000D5C2F">
        <w:t>Most of these feature sets are based on linear models, therefore, they may not fully capture the complex nonlinear dynamics in human brain activities. The nonlinear dynamics theory and chaos theory, such as correlation dimension, largest Lyapunov exponent</w:t>
      </w:r>
      <w:r w:rsidR="00580094">
        <w:t>,</w:t>
      </w:r>
      <w:r w:rsidR="000D5C2F">
        <w:t xml:space="preserve"> and sample entropy, have been exploited to analyze EEG signals</w:t>
      </w:r>
      <w:r w:rsidR="00580094">
        <w:t>, too.</w:t>
      </w:r>
    </w:p>
    <w:p w14:paraId="55F44C68" w14:textId="73697890" w:rsidR="00BF6A89" w:rsidRDefault="00BF6A89" w:rsidP="00353220">
      <w:r>
        <w:t>Several engineered feature sets from multiple fields have been proposed to numerically describe the EEG signals. The visual features (or waveform morphology features) include first half-wave amplitude (FHWA), first half-wave duration (FHWD), first half-wave slope (FHWS), second half-wave amplitude (SHWA), second half-wave duration (SHWD), and so on. Besides, statistical feature sets also help to describe the morphology features, such as mean absolute value (MAV), simple square integral (SSI), variance (VAR), root mean square (RMS), waveform length (WL), average amplitude change (AAC), etc.</w:t>
      </w:r>
    </w:p>
    <w:p w14:paraId="30431D3B" w14:textId="753420AC" w:rsidR="00BF6A89" w:rsidRDefault="00BF6A89" w:rsidP="00353220">
      <w:r>
        <w:t>The model-based EEG feature sets mainly use Fourier spectral analysis and transforms and regularly include short-time Fourier transform (STFT), discrete wavelet transform (DWT)</w:t>
      </w:r>
      <w:r w:rsidR="00580094">
        <w:t>,</w:t>
      </w:r>
      <w:r>
        <w:t xml:space="preserve"> and autoregressive (AR) model.</w:t>
      </w:r>
      <w:r w:rsidR="000C1886">
        <w:t xml:space="preserve"> The effectiveness of AR models has been observed in different physiological states</w:t>
      </w:r>
      <w:r w:rsidR="00464F9E">
        <w:t xml:space="preserve"> </w:t>
      </w:r>
      <w:r w:rsidR="00464F9E" w:rsidRPr="00464F9E">
        <w:t>(Han &amp; Sun, 2010)</w:t>
      </w:r>
      <w:r w:rsidR="000C1886">
        <w:t>. However, most of these methods are based on linear models, Wang et al.</w:t>
      </w:r>
      <w:r w:rsidR="00464F9E">
        <w:t xml:space="preserve"> (2017)</w:t>
      </w:r>
      <w:r w:rsidR="000C1886">
        <w:t xml:space="preserve"> argued that linear feature sets cannot completely identify different brain activities without considering the highly complex and nonlinear nature of EEG signals.</w:t>
      </w:r>
    </w:p>
    <w:p w14:paraId="40A3D5DC" w14:textId="45DBA8F4" w:rsidR="000C1886" w:rsidRDefault="000C1886" w:rsidP="00353220">
      <w:r>
        <w:t>The nonlinear indicators also have been used to recognize ictal EEG signals from normal ones, such as the approximate entropy (</w:t>
      </w:r>
      <w:proofErr w:type="spellStart"/>
      <w:r>
        <w:t>ApEn</w:t>
      </w:r>
      <w:proofErr w:type="spellEnd"/>
      <w:r>
        <w:t>), the Lyapunov exponents (</w:t>
      </w:r>
      <w:proofErr w:type="spellStart"/>
      <w:r>
        <w:t>LyEx</w:t>
      </w:r>
      <w:proofErr w:type="spellEnd"/>
      <w:r>
        <w:t>), the correlation dimension (</w:t>
      </w:r>
      <w:proofErr w:type="spellStart"/>
      <w:r>
        <w:t>CorDim</w:t>
      </w:r>
      <w:proofErr w:type="spellEnd"/>
      <w:r>
        <w:t>)</w:t>
      </w:r>
      <w:r w:rsidR="00F11615">
        <w:t>,</w:t>
      </w:r>
      <w:r>
        <w:t xml:space="preserve"> and sample entropy.</w:t>
      </w:r>
    </w:p>
    <w:p w14:paraId="2B70D2EE" w14:textId="4FD50713" w:rsidR="00A14665" w:rsidRDefault="0022193D" w:rsidP="00353220">
      <w:fldSimple w:instr=" REF _Ref54525433 ">
        <w:r w:rsidR="006A007D">
          <w:t xml:space="preserve">Figure </w:t>
        </w:r>
        <w:r w:rsidR="006A007D">
          <w:rPr>
            <w:noProof/>
          </w:rPr>
          <w:t>19</w:t>
        </w:r>
      </w:fldSimple>
      <w:r w:rsidR="00D5429B">
        <w:t xml:space="preserve"> shows some feature sets from three aspects.</w:t>
      </w:r>
      <w:r w:rsidR="002B54D6" w:rsidRPr="002B54D6">
        <w:rPr>
          <w:noProof/>
        </w:rPr>
        <w:t xml:space="preserve"> </w:t>
      </w:r>
      <w:r w:rsidR="002B54D6">
        <w:rPr>
          <w:noProof/>
        </w:rPr>
        <mc:AlternateContent>
          <mc:Choice Requires="wps">
            <w:drawing>
              <wp:anchor distT="0" distB="0" distL="114300" distR="114300" simplePos="0" relativeHeight="251787264" behindDoc="0" locked="0" layoutInCell="1" allowOverlap="1" wp14:anchorId="76AE656A" wp14:editId="05C750A3">
                <wp:simplePos x="0" y="0"/>
                <wp:positionH relativeFrom="margin">
                  <wp:posOffset>0</wp:posOffset>
                </wp:positionH>
                <wp:positionV relativeFrom="paragraph">
                  <wp:posOffset>218440</wp:posOffset>
                </wp:positionV>
                <wp:extent cx="5942330" cy="3291840"/>
                <wp:effectExtent l="0" t="0" r="1270" b="3810"/>
                <wp:wrapTopAndBottom/>
                <wp:docPr id="74" name="Text Box 74"/>
                <wp:cNvGraphicFramePr/>
                <a:graphic xmlns:a="http://schemas.openxmlformats.org/drawingml/2006/main">
                  <a:graphicData uri="http://schemas.microsoft.com/office/word/2010/wordprocessingShape">
                    <wps:wsp>
                      <wps:cNvSpPr txBox="1"/>
                      <wps:spPr>
                        <a:xfrm>
                          <a:off x="0" y="0"/>
                          <a:ext cx="5942330" cy="3291840"/>
                        </a:xfrm>
                        <a:prstGeom prst="rect">
                          <a:avLst/>
                        </a:prstGeom>
                        <a:solidFill>
                          <a:schemeClr val="lt1"/>
                        </a:solidFill>
                        <a:ln w="6350">
                          <a:noFill/>
                        </a:ln>
                      </wps:spPr>
                      <wps:txbx>
                        <w:txbxContent>
                          <w:p w14:paraId="5F2A95A4" w14:textId="77777777" w:rsidR="002D38DB" w:rsidRDefault="002D38DB" w:rsidP="002B54D6">
                            <w:pPr>
                              <w:jc w:val="center"/>
                            </w:pPr>
                            <w:r>
                              <w:rPr>
                                <w:noProof/>
                              </w:rPr>
                              <w:drawing>
                                <wp:inline distT="0" distB="0" distL="0" distR="0" wp14:anchorId="5C69ECFA" wp14:editId="2CDD2B77">
                                  <wp:extent cx="3712125" cy="2926080"/>
                                  <wp:effectExtent l="0" t="0" r="3175"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12125" cy="2926080"/>
                                          </a:xfrm>
                                          <a:prstGeom prst="rect">
                                            <a:avLst/>
                                          </a:prstGeom>
                                        </pic:spPr>
                                      </pic:pic>
                                    </a:graphicData>
                                  </a:graphic>
                                </wp:inline>
                              </w:drawing>
                            </w:r>
                          </w:p>
                          <w:p w14:paraId="7FBBA305" w14:textId="1F0BDD9B" w:rsidR="002D38DB" w:rsidRDefault="002D38DB" w:rsidP="002B54D6">
                            <w:pPr>
                              <w:pStyle w:val="Caption"/>
                            </w:pPr>
                            <w:bookmarkStart w:id="94" w:name="_Ref54525433"/>
                            <w:r>
                              <w:t xml:space="preserve">Figure </w:t>
                            </w:r>
                            <w:fldSimple w:instr=" SEQ Figure \* ARABIC ">
                              <w:r w:rsidR="006A007D">
                                <w:rPr>
                                  <w:noProof/>
                                </w:rPr>
                                <w:t>19</w:t>
                              </w:r>
                            </w:fldSimple>
                            <w:bookmarkEnd w:id="94"/>
                            <w:r>
                              <w:rPr>
                                <w:noProof/>
                              </w:rPr>
                              <w:t xml:space="preserve"> EEG features extracted from three different perspectiv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E656A" id="Text Box 74" o:spid="_x0000_s1052" type="#_x0000_t202" style="position:absolute;left:0;text-align:left;margin-left:0;margin-top:17.2pt;width:467.9pt;height:259.2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" fillcolor="white [3201]" stroked="f" strokeweight=".5pt">
                <v:textbox inset="0,0,0,0">
                  <w:txbxContent>
                    <w:p w14:paraId="5F2A95A4" w14:textId="77777777" w:rsidR="002D38DB" w:rsidRDefault="002D38DB" w:rsidP="002B54D6">
                      <w:pPr>
                        <w:jc w:val="center"/>
                      </w:pPr>
                      <w:r>
                        <w:rPr>
                          <w:noProof/>
                        </w:rPr>
                        <w:drawing>
                          <wp:inline distT="0" distB="0" distL="0" distR="0" wp14:anchorId="5C69ECFA" wp14:editId="2CDD2B77">
                            <wp:extent cx="3712125" cy="2926080"/>
                            <wp:effectExtent l="0" t="0" r="3175"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12125" cy="2926080"/>
                                    </a:xfrm>
                                    <a:prstGeom prst="rect">
                                      <a:avLst/>
                                    </a:prstGeom>
                                  </pic:spPr>
                                </pic:pic>
                              </a:graphicData>
                            </a:graphic>
                          </wp:inline>
                        </w:drawing>
                      </w:r>
                    </w:p>
                    <w:p w14:paraId="7FBBA305" w14:textId="1F0BDD9B" w:rsidR="002D38DB" w:rsidRDefault="002D38DB" w:rsidP="002B54D6">
                      <w:pPr>
                        <w:pStyle w:val="Caption"/>
                      </w:pPr>
                      <w:bookmarkStart w:id="95" w:name="_Ref54525433"/>
                      <w:r>
                        <w:t xml:space="preserve">Figure </w:t>
                      </w:r>
                      <w:fldSimple w:instr=" SEQ Figure \* ARABIC ">
                        <w:r w:rsidR="006A007D">
                          <w:rPr>
                            <w:noProof/>
                          </w:rPr>
                          <w:t>19</w:t>
                        </w:r>
                      </w:fldSimple>
                      <w:bookmarkEnd w:id="95"/>
                      <w:r>
                        <w:rPr>
                          <w:noProof/>
                        </w:rPr>
                        <w:t xml:space="preserve"> EEG features extracted from three different perspectives.</w:t>
                      </w:r>
                    </w:p>
                  </w:txbxContent>
                </v:textbox>
                <w10:wrap type="topAndBottom" anchorx="margin"/>
              </v:shape>
            </w:pict>
          </mc:Fallback>
        </mc:AlternateContent>
      </w:r>
    </w:p>
    <w:p w14:paraId="51E682D0" w14:textId="099B3E11" w:rsidR="00537D58" w:rsidRDefault="006D481A" w:rsidP="00353220">
      <w:pPr>
        <w:rPr>
          <w:noProof/>
        </w:rPr>
      </w:pPr>
      <w:r>
        <w:t>Hand</w:t>
      </w:r>
      <w:r w:rsidR="0004563B">
        <w:t>-</w:t>
      </w:r>
      <w:r>
        <w:t xml:space="preserve">designed features </w:t>
      </w:r>
      <w:r w:rsidR="002C7DED">
        <w:t>are</w:t>
      </w:r>
      <w:r>
        <w:t xml:space="preserve"> based on experts’ knowledge transfer or trial-and-error. Hence, too many features have been proposed but selecting the best set of them </w:t>
      </w:r>
      <w:r w:rsidR="00914CFF">
        <w:t xml:space="preserve">is </w:t>
      </w:r>
      <w:r>
        <w:t>usually done with feature reduction methods. The needs for feature processing and inefficiency of most engineered features are because each feature is extracted from</w:t>
      </w:r>
      <w:r w:rsidR="00914CFF">
        <w:t xml:space="preserve"> a</w:t>
      </w:r>
      <w:r>
        <w:t xml:space="preserve"> one-sided viewpoint, large redundancy may exist between features extracted </w:t>
      </w:r>
      <w:r>
        <w:lastRenderedPageBreak/>
        <w:t>from different viewpoints</w:t>
      </w:r>
      <w:r w:rsidR="00914CFF">
        <w:t>,</w:t>
      </w:r>
      <w:r>
        <w:t xml:space="preserve"> </w:t>
      </w:r>
      <w:proofErr w:type="gramStart"/>
      <w:r>
        <w:t>and also</w:t>
      </w:r>
      <w:proofErr w:type="gramEnd"/>
      <w:r>
        <w:t xml:space="preserve"> the original data objects cannot be recreated by extracted features, which means that the obtained feature set is incomplete as well as that considerable information is lost during the feature extraction</w:t>
      </w:r>
      <w:r w:rsidR="00C81A3A">
        <w:t xml:space="preserve">, as shown in </w:t>
      </w:r>
      <w:fldSimple w:instr=" REF _Ref54723223 ">
        <w:r w:rsidR="006A007D">
          <w:t xml:space="preserve">Figure </w:t>
        </w:r>
        <w:r w:rsidR="006A007D">
          <w:rPr>
            <w:noProof/>
          </w:rPr>
          <w:t>20</w:t>
        </w:r>
      </w:fldSimple>
      <w:r w:rsidR="00C81A3A">
        <w:t>.</w:t>
      </w:r>
      <w:r w:rsidR="00914CFF" w:rsidRPr="00914CFF">
        <w:rPr>
          <w:noProof/>
        </w:rPr>
        <w:t xml:space="preserve"> </w:t>
      </w:r>
    </w:p>
    <w:p w14:paraId="470997D9" w14:textId="1A6FE665" w:rsidR="006D481A" w:rsidRDefault="00537D58" w:rsidP="00353220">
      <w:r>
        <w:rPr>
          <w:noProof/>
        </w:rPr>
        <mc:AlternateContent>
          <mc:Choice Requires="wps">
            <w:drawing>
              <wp:inline distT="0" distB="0" distL="0" distR="0" wp14:anchorId="4A37B7F3" wp14:editId="31794E28">
                <wp:extent cx="5943600" cy="2493034"/>
                <wp:effectExtent l="0" t="0" r="0" b="2540"/>
                <wp:docPr id="78" name="Text Box 78"/>
                <wp:cNvGraphicFramePr/>
                <a:graphic xmlns:a="http://schemas.openxmlformats.org/drawingml/2006/main">
                  <a:graphicData uri="http://schemas.microsoft.com/office/word/2010/wordprocessingShape">
                    <wps:wsp>
                      <wps:cNvSpPr txBox="1"/>
                      <wps:spPr>
                        <a:xfrm>
                          <a:off x="0" y="0"/>
                          <a:ext cx="5943600" cy="2493034"/>
                        </a:xfrm>
                        <a:prstGeom prst="rect">
                          <a:avLst/>
                        </a:prstGeom>
                        <a:solidFill>
                          <a:schemeClr val="lt1"/>
                        </a:solidFill>
                        <a:ln w="6350">
                          <a:noFill/>
                        </a:ln>
                      </wps:spPr>
                      <wps:txbx>
                        <w:txbxContent>
                          <w:p w14:paraId="3D8D7AF6" w14:textId="77777777" w:rsidR="00537D58" w:rsidRDefault="00537D58" w:rsidP="00537D58">
                            <w:pPr>
                              <w:jc w:val="center"/>
                            </w:pPr>
                            <w:r>
                              <w:rPr>
                                <w:noProof/>
                              </w:rPr>
                              <w:drawing>
                                <wp:inline distT="0" distB="0" distL="0" distR="0" wp14:anchorId="283621CB" wp14:editId="3FBB2E81">
                                  <wp:extent cx="3657600" cy="209960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57600" cy="2099605"/>
                                          </a:xfrm>
                                          <a:prstGeom prst="rect">
                                            <a:avLst/>
                                          </a:prstGeom>
                                        </pic:spPr>
                                      </pic:pic>
                                    </a:graphicData>
                                  </a:graphic>
                                </wp:inline>
                              </w:drawing>
                            </w:r>
                          </w:p>
                          <w:p w14:paraId="77B2FA38" w14:textId="211A0CB8" w:rsidR="00537D58" w:rsidRDefault="00537D58" w:rsidP="00537D58">
                            <w:pPr>
                              <w:pStyle w:val="Caption"/>
                            </w:pPr>
                            <w:bookmarkStart w:id="96" w:name="_Ref54723223"/>
                            <w:r>
                              <w:t xml:space="preserve">Figure </w:t>
                            </w:r>
                            <w:r w:rsidR="0004747C">
                              <w:fldChar w:fldCharType="begin"/>
                            </w:r>
                            <w:r w:rsidR="0004747C">
                              <w:instrText xml:space="preserve"> SEQ Figure \* ARABIC </w:instrText>
                            </w:r>
                            <w:r w:rsidR="0004747C">
                              <w:fldChar w:fldCharType="separate"/>
                            </w:r>
                            <w:r w:rsidR="006A007D">
                              <w:rPr>
                                <w:noProof/>
                              </w:rPr>
                              <w:t>20</w:t>
                            </w:r>
                            <w:r w:rsidR="0004747C">
                              <w:rPr>
                                <w:noProof/>
                              </w:rPr>
                              <w:fldChar w:fldCharType="end"/>
                            </w:r>
                            <w:bookmarkEnd w:id="96"/>
                            <w:r>
                              <w:rPr>
                                <w:noProof/>
                              </w:rPr>
                              <w:t xml:space="preserve"> </w:t>
                            </w:r>
                            <w:r w:rsidRPr="00857787">
                              <w:rPr>
                                <w:noProof/>
                              </w:rPr>
                              <w:t>Comparison of hand-designed feature extraction with deep representation learning in an autoenco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A37B7F3" id="Text Box 78" o:spid="_x0000_s1053" type="#_x0000_t202" style="width:468pt;height:19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" fillcolor="white [3201]" stroked="f" strokeweight=".5pt">
                <v:textbox inset="0,0,0,0">
                  <w:txbxContent>
                    <w:p w14:paraId="3D8D7AF6" w14:textId="77777777" w:rsidR="00537D58" w:rsidRDefault="00537D58" w:rsidP="00537D58">
                      <w:pPr>
                        <w:jc w:val="center"/>
                      </w:pPr>
                      <w:r>
                        <w:rPr>
                          <w:noProof/>
                        </w:rPr>
                        <w:drawing>
                          <wp:inline distT="0" distB="0" distL="0" distR="0" wp14:anchorId="283621CB" wp14:editId="3FBB2E81">
                            <wp:extent cx="3657600" cy="209960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57600" cy="2099605"/>
                                    </a:xfrm>
                                    <a:prstGeom prst="rect">
                                      <a:avLst/>
                                    </a:prstGeom>
                                  </pic:spPr>
                                </pic:pic>
                              </a:graphicData>
                            </a:graphic>
                          </wp:inline>
                        </w:drawing>
                      </w:r>
                    </w:p>
                    <w:p w14:paraId="77B2FA38" w14:textId="211A0CB8" w:rsidR="00537D58" w:rsidRDefault="00537D58" w:rsidP="00537D58">
                      <w:pPr>
                        <w:pStyle w:val="Caption"/>
                      </w:pPr>
                      <w:bookmarkStart w:id="97" w:name="_Ref54723223"/>
                      <w:r>
                        <w:t xml:space="preserve">Figure </w:t>
                      </w:r>
                      <w:r w:rsidR="0004747C">
                        <w:fldChar w:fldCharType="begin"/>
                      </w:r>
                      <w:r w:rsidR="0004747C">
                        <w:instrText xml:space="preserve"> SEQ Figure \* ARABIC </w:instrText>
                      </w:r>
                      <w:r w:rsidR="0004747C">
                        <w:fldChar w:fldCharType="separate"/>
                      </w:r>
                      <w:r w:rsidR="006A007D">
                        <w:rPr>
                          <w:noProof/>
                        </w:rPr>
                        <w:t>20</w:t>
                      </w:r>
                      <w:r w:rsidR="0004747C">
                        <w:rPr>
                          <w:noProof/>
                        </w:rPr>
                        <w:fldChar w:fldCharType="end"/>
                      </w:r>
                      <w:bookmarkEnd w:id="97"/>
                      <w:r>
                        <w:rPr>
                          <w:noProof/>
                        </w:rPr>
                        <w:t xml:space="preserve"> </w:t>
                      </w:r>
                      <w:r w:rsidRPr="00857787">
                        <w:rPr>
                          <w:noProof/>
                        </w:rPr>
                        <w:t>Comparison of hand-designed feature extraction with deep representation learning in an autoencoder</w:t>
                      </w:r>
                    </w:p>
                  </w:txbxContent>
                </v:textbox>
                <w10:anchorlock/>
              </v:shape>
            </w:pict>
          </mc:Fallback>
        </mc:AlternateContent>
      </w:r>
    </w:p>
    <w:p w14:paraId="3E27A1AF" w14:textId="6D3BE011" w:rsidR="00D434A6" w:rsidRDefault="00D434A6" w:rsidP="00353220">
      <w:r>
        <w:t>It has been observed that for simple tasks finding a good feature set is easy while for complex classification tasks, such as EEG signal case, a great deal of time and effort need to find an acceptable set of features.</w:t>
      </w:r>
    </w:p>
    <w:p w14:paraId="2D0FCFE8" w14:textId="0EEDA98F" w:rsidR="00D434A6" w:rsidRDefault="00D434A6" w:rsidP="00353220">
      <w:r>
        <w:t>With the strong ability of deep neural networks to capture the nonlinear behavior of nonstationary systems, they were used to extract features from unstructured data without hand-designed models relying on expert knowledge or prior assumptions. The main idea was to convert data records into low-dimensional vectors using deep autoencoders, then reconstructing the original data from these low-dimensional vectors. More close reconstructed data to the original unstructured data</w:t>
      </w:r>
      <w:r w:rsidR="006E260A" w:rsidRPr="006E260A">
        <w:t xml:space="preserve"> </w:t>
      </w:r>
      <w:r w:rsidR="006E260A">
        <w:t>while preserving the few numbers of dimensions</w:t>
      </w:r>
      <w:r>
        <w:t xml:space="preserve"> means more effectiveness of feature set. This kind of deep neural network is called autoencoder.</w:t>
      </w:r>
    </w:p>
    <w:p w14:paraId="5AFA3E7C" w14:textId="342B4A84" w:rsidR="00176CAA" w:rsidRDefault="00176CAA" w:rsidP="00353220">
      <w:r>
        <w:t>In recent years, CNN has been extensively used to extract features from images and it was successful in many applications. For temporal data such as time series, feed</w:t>
      </w:r>
      <w:r w:rsidR="003B7E95">
        <w:t>-</w:t>
      </w:r>
      <w:r>
        <w:t>forward neural networks</w:t>
      </w:r>
      <w:r w:rsidR="003B7E95">
        <w:t>,</w:t>
      </w:r>
      <w:r>
        <w:t xml:space="preserve"> or even CNN cannot find temporal patterns successfully outside their views or windows. Instead, RNN has been proved to be able to extract temporal patterns from sequential data like time series.</w:t>
      </w:r>
    </w:p>
    <w:p w14:paraId="1AE3B6A8" w14:textId="5C09ED49" w:rsidR="00D5429B" w:rsidRDefault="00C81A3A" w:rsidP="00731785">
      <w:r>
        <w:t>The autoencoders have been used successfully in many applications but using them in EEG is very limited. The EEG signals are chaotic time series; hence, feed</w:t>
      </w:r>
      <w:r w:rsidR="00731785">
        <w:t>-</w:t>
      </w:r>
      <w:r>
        <w:t>forward neural networks which have been widely used for images or graphs cannot be used efficiently for EEG data. Recurrent neural networks (RNNs), on the other hand, ha</w:t>
      </w:r>
      <w:r w:rsidR="00731785">
        <w:t>ve</w:t>
      </w:r>
      <w:r>
        <w:t xml:space="preserve"> shown their capabilities to process time series if their persistent problem, </w:t>
      </w:r>
      <w:proofErr w:type="gramStart"/>
      <w:r>
        <w:t>e.g.</w:t>
      </w:r>
      <w:proofErr w:type="gramEnd"/>
      <w:r>
        <w:t xml:space="preserve"> vanishing gradients, can be handled. To overcome the problem of vanishing gradients, the echo state networks (ESNs) was proposed. Here, the feature extraction echo state networks (FE-ESN) will be implemented on EEG signals.</w:t>
      </w:r>
    </w:p>
    <w:p w14:paraId="2DF3EBE7" w14:textId="77777777" w:rsidR="00731785" w:rsidRDefault="00176CAA" w:rsidP="00353220">
      <w:r>
        <w:t>RNNs has been developed in the 1980s</w:t>
      </w:r>
      <w:r w:rsidR="00731785">
        <w:t xml:space="preserve"> (</w:t>
      </w:r>
      <w:proofErr w:type="spellStart"/>
      <w:r w:rsidR="00731785" w:rsidRPr="002D705F">
        <w:rPr>
          <w:noProof/>
          <w:szCs w:val="24"/>
        </w:rPr>
        <w:t>Schmidhuber</w:t>
      </w:r>
      <w:proofErr w:type="spellEnd"/>
      <w:r w:rsidR="00731785">
        <w:rPr>
          <w:noProof/>
          <w:szCs w:val="24"/>
        </w:rPr>
        <w:t>, 2015)</w:t>
      </w:r>
      <w:r>
        <w:t xml:space="preserve">, different from neural networks, specifically to work with time series. RNNs have memory and their ability to predict the next-period values is </w:t>
      </w:r>
      <w:r w:rsidR="00731785">
        <w:t>of</w:t>
      </w:r>
      <w:r>
        <w:t xml:space="preserve"> interest. </w:t>
      </w:r>
    </w:p>
    <w:p w14:paraId="1FE4A73B" w14:textId="3FA166DC" w:rsidR="00D5429B" w:rsidRDefault="00176CAA" w:rsidP="00353220">
      <w:r>
        <w:t>The RNN can be describe</w:t>
      </w:r>
      <w:r w:rsidR="00731785">
        <w:t>d</w:t>
      </w:r>
      <w:r>
        <w:t xml:space="preserve"> as follow:</w:t>
      </w:r>
    </w:p>
    <w:p w14:paraId="720930FF" w14:textId="264CA8C4"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sub>
        </m:sSub>
        <m:r>
          <m:rPr>
            <m:sty m:val="p"/>
          </m:rPr>
          <w:rPr>
            <w:rFonts w:ascii="Cambria Math" w:hAnsi="Cambria Math" w:cstheme="majorBidi"/>
          </w:rPr>
          <m:t>=</m:t>
        </m:r>
        <m: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in</m:t>
                </m:r>
              </m:sub>
            </m:sSub>
            <m:sSub>
              <m:sSubPr>
                <m:ctrlPr>
                  <w:rPr>
                    <w:rFonts w:ascii="Cambria Math" w:hAnsi="Cambria Math" w:cstheme="majorBidi"/>
                  </w:rPr>
                </m:ctrlPr>
              </m:sSubPr>
              <m:e>
                <m:r>
                  <m:rPr>
                    <m:sty m:val="b"/>
                  </m:rPr>
                  <w:rPr>
                    <w:rFonts w:ascii="Cambria Math" w:hAnsi="Cambria Math" w:cstheme="majorBidi"/>
                  </w:rPr>
                  <m:t>u</m:t>
                </m:r>
              </m:e>
              <m:sub>
                <m:r>
                  <w:rPr>
                    <w:rFonts w:ascii="Cambria Math" w:hAnsi="Cambria Math" w:cstheme="majorBidi"/>
                  </w:rPr>
                  <m:t>t</m:t>
                </m:r>
              </m:sub>
            </m:sSub>
            <m:r>
              <m:rPr>
                <m:sty m:val="p"/>
              </m:rPr>
              <w:rPr>
                <w:rFonts w:ascii="Cambria Math" w:hAnsi="Cambria Math" w:cstheme="majorBidi"/>
              </w:rPr>
              <m:t>+</m:t>
            </m:r>
            <m:r>
              <m:rPr>
                <m:sty m:val="b"/>
              </m:rPr>
              <w:rPr>
                <w:rFonts w:ascii="Cambria Math" w:hAnsi="Cambria Math" w:cstheme="majorBidi"/>
              </w:rPr>
              <m:t>W</m:t>
            </m:r>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r>
                  <m:rPr>
                    <m:sty m:val="p"/>
                  </m:rPr>
                  <w:rPr>
                    <w:rFonts w:ascii="Cambria Math" w:hAnsi="Cambria Math" w:cstheme="majorBidi"/>
                  </w:rPr>
                  <m:t>-1</m:t>
                </m:r>
              </m:sub>
            </m:sSub>
          </m:e>
        </m:d>
        <m:r>
          <m:rPr>
            <m:sty m:val="p"/>
          </m:rPr>
          <w:rPr>
            <w:rFonts w:ascii="Cambria Math" w:hAnsi="Cambria Math" w:cstheme="majorBidi"/>
          </w:rPr>
          <m:t>,</m:t>
        </m:r>
      </m:oMath>
      <w:r w:rsidR="00DC3031" w:rsidRPr="00341180">
        <w:rPr>
          <w:rFonts w:asciiTheme="majorBidi" w:hAnsiTheme="majorBidi" w:cstheme="majorBidi"/>
        </w:rPr>
        <w:tab/>
        <w:t>(23)</w:t>
      </w:r>
    </w:p>
    <w:p w14:paraId="3DD28D04" w14:textId="65F32757"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y</m:t>
            </m:r>
          </m:e>
          <m:sub>
            <m:r>
              <w:rPr>
                <w:rFonts w:ascii="Cambria Math" w:hAnsi="Cambria Math" w:cstheme="majorBidi"/>
              </w:rPr>
              <m:t>t</m:t>
            </m:r>
          </m:sub>
        </m:sSub>
        <m:r>
          <m:rPr>
            <m:sty m:val="p"/>
          </m:rPr>
          <w:rPr>
            <w:rFonts w:ascii="Cambria Math" w:hAnsi="Cambria Math" w:cstheme="majorBidi"/>
          </w:rPr>
          <m:t>=</m:t>
        </m:r>
        <m:r>
          <w:rPr>
            <w:rFonts w:ascii="Cambria Math" w:hAnsi="Cambria Math" w:cstheme="majorBidi"/>
          </w:rPr>
          <m:t>g</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out</m:t>
                </m:r>
              </m:sub>
            </m:sSub>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sub>
            </m:sSub>
          </m:e>
        </m:d>
      </m:oMath>
      <w:r w:rsidR="00DC3031" w:rsidRPr="00341180">
        <w:rPr>
          <w:rFonts w:asciiTheme="majorBidi" w:hAnsiTheme="majorBidi" w:cstheme="majorBidi"/>
        </w:rPr>
        <w:tab/>
      </w:r>
    </w:p>
    <w:p w14:paraId="7A24062C" w14:textId="6DDEA46C" w:rsidR="00BF5548" w:rsidRDefault="00176CAA" w:rsidP="00353220">
      <w:r>
        <w:rPr>
          <w:noProof/>
        </w:rPr>
        <w:lastRenderedPageBreak/>
        <w:t>where</w:t>
      </w:r>
      <w:r w:rsidR="00A44CB4">
        <w:rPr>
          <w:noProof/>
        </w:rPr>
        <w:t xml:space="preserve"> </w:t>
      </w:r>
      <m:oMath>
        <m:d>
          <m:dPr>
            <m:begChr m:val="{"/>
            <m:endChr m:val="}"/>
            <m:ctrlPr>
              <w:rPr>
                <w:rFonts w:ascii="Cambria Math" w:hAnsi="Cambria Math"/>
                <w:i/>
                <w:noProof/>
              </w:rPr>
            </m:ctrlPr>
          </m:dPr>
          <m:e>
            <m:sSub>
              <m:sSubPr>
                <m:ctrlPr>
                  <w:rPr>
                    <w:rFonts w:ascii="Cambria Math" w:hAnsi="Cambria Math"/>
                    <w:i/>
                    <w:noProof/>
                  </w:rPr>
                </m:ctrlPr>
              </m:sSubPr>
              <m:e>
                <m:r>
                  <m:rPr>
                    <m:sty m:val="b"/>
                  </m:rPr>
                  <w:rPr>
                    <w:rFonts w:ascii="Cambria Math" w:hAnsi="Cambria Math"/>
                    <w:noProof/>
                  </w:rPr>
                  <m:t>u</m:t>
                </m:r>
              </m:e>
              <m:sub>
                <m:r>
                  <w:rPr>
                    <w:rFonts w:ascii="Cambria Math" w:hAnsi="Cambria Math"/>
                    <w:noProof/>
                  </w:rPr>
                  <m:t>t</m:t>
                </m:r>
              </m:sub>
            </m:sSub>
          </m:e>
        </m:d>
        <m:r>
          <w:rPr>
            <w:rFonts w:ascii="Cambria Math" w:hAnsi="Cambria Math"/>
            <w:noProof/>
          </w:rPr>
          <m:t>, t=1, 2, …, T</m:t>
        </m:r>
      </m:oMath>
      <w:r>
        <w:rPr>
          <w:noProof/>
        </w:rPr>
        <w:t xml:space="preserve"> are the data collected in a sequence, </w:t>
      </w:r>
      <w:r w:rsidRPr="00A44CB4">
        <w:rPr>
          <w:b/>
          <w:bCs/>
          <w:noProof/>
        </w:rPr>
        <w:t>x</w:t>
      </w:r>
      <w:r w:rsidRPr="00176CAA">
        <w:rPr>
          <w:noProof/>
          <w:vertAlign w:val="subscript"/>
        </w:rPr>
        <w:t>t</w:t>
      </w:r>
      <w:r>
        <w:rPr>
          <w:noProof/>
        </w:rPr>
        <w:t xml:space="preserve"> is the hidden state underlying timestamp </w:t>
      </w:r>
      <w:r w:rsidRPr="00A44CB4">
        <w:rPr>
          <w:i/>
          <w:iCs/>
          <w:noProof/>
        </w:rPr>
        <w:t>t</w:t>
      </w:r>
      <w:r>
        <w:rPr>
          <w:noProof/>
        </w:rPr>
        <w:t xml:space="preserve">, which updates itself according to previous-period hidden states </w:t>
      </w:r>
      <w:r w:rsidRPr="00A44CB4">
        <w:rPr>
          <w:b/>
          <w:bCs/>
          <w:noProof/>
        </w:rPr>
        <w:t>x</w:t>
      </w:r>
      <w:r w:rsidRPr="00176CAA">
        <w:rPr>
          <w:noProof/>
          <w:vertAlign w:val="subscript"/>
        </w:rPr>
        <w:t>t</w:t>
      </w:r>
      <w:r w:rsidR="00A44CB4">
        <w:rPr>
          <w:noProof/>
          <w:vertAlign w:val="subscript"/>
        </w:rPr>
        <w:t>-1</w:t>
      </w:r>
      <w:r>
        <w:rPr>
          <w:noProof/>
        </w:rPr>
        <w:t xml:space="preserve"> and the current input </w:t>
      </w:r>
      <w:r w:rsidRPr="00A44CB4">
        <w:rPr>
          <w:b/>
          <w:bCs/>
          <w:noProof/>
        </w:rPr>
        <w:t>u</w:t>
      </w:r>
      <w:r w:rsidRPr="00176CAA">
        <w:rPr>
          <w:noProof/>
          <w:vertAlign w:val="subscript"/>
        </w:rPr>
        <w:t>t</w:t>
      </w:r>
      <w:r>
        <w:rPr>
          <w:noProof/>
        </w:rPr>
        <w:t xml:space="preserve">. Using the hidden state xt, an RNN can preserve all the historical inputs from </w:t>
      </w:r>
      <w:r w:rsidRPr="00A44CB4">
        <w:rPr>
          <w:b/>
          <w:bCs/>
          <w:noProof/>
        </w:rPr>
        <w:t>u</w:t>
      </w:r>
      <w:r w:rsidRPr="00A44CB4">
        <w:rPr>
          <w:noProof/>
          <w:vertAlign w:val="subscript"/>
        </w:rPr>
        <w:t>1</w:t>
      </w:r>
      <w:r>
        <w:rPr>
          <w:noProof/>
        </w:rPr>
        <w:t xml:space="preserve"> to </w:t>
      </w:r>
      <w:r w:rsidRPr="00731785">
        <w:rPr>
          <w:b/>
          <w:bCs/>
          <w:noProof/>
        </w:rPr>
        <w:t>u</w:t>
      </w:r>
      <w:r w:rsidRPr="00731785">
        <w:rPr>
          <w:noProof/>
          <w:vertAlign w:val="subscript"/>
        </w:rPr>
        <w:t>t</w:t>
      </w:r>
      <w:r>
        <w:rPr>
          <w:noProof/>
        </w:rPr>
        <w:t xml:space="preserve"> in </w:t>
      </w:r>
      <w:r w:rsidRPr="00731785">
        <w:rPr>
          <w:b/>
          <w:bCs/>
          <w:noProof/>
        </w:rPr>
        <w:t>x</w:t>
      </w:r>
      <w:r w:rsidRPr="00731785">
        <w:rPr>
          <w:noProof/>
          <w:vertAlign w:val="subscript"/>
        </w:rPr>
        <w:t>t</w:t>
      </w:r>
      <w:r>
        <w:rPr>
          <w:noProof/>
        </w:rPr>
        <w:t xml:space="preserve"> and hence it has “memory” when it makes the next-period prediction. </w:t>
      </w:r>
      <w:r w:rsidR="00F93DE5" w:rsidRPr="00731785">
        <w:rPr>
          <w:b/>
          <w:bCs/>
          <w:noProof/>
        </w:rPr>
        <w:t>W</w:t>
      </w:r>
      <w:r w:rsidR="00F93DE5" w:rsidRPr="00731785">
        <w:rPr>
          <w:noProof/>
          <w:vertAlign w:val="subscript"/>
        </w:rPr>
        <w:t>in</w:t>
      </w:r>
      <w:r w:rsidR="00F93DE5">
        <w:rPr>
          <w:noProof/>
        </w:rPr>
        <w:t xml:space="preserve"> and </w:t>
      </w:r>
      <w:r w:rsidR="00F93DE5" w:rsidRPr="00731785">
        <w:rPr>
          <w:b/>
          <w:bCs/>
          <w:noProof/>
        </w:rPr>
        <w:t>W</w:t>
      </w:r>
      <w:r w:rsidR="00F93DE5">
        <w:rPr>
          <w:noProof/>
        </w:rPr>
        <w:t xml:space="preserve"> are the input weights that connect input neurons with internal neurons and internal weights that connect internal neurons to themselves. At each time step </w:t>
      </w:r>
      <w:r w:rsidR="00F93DE5" w:rsidRPr="00A44CB4">
        <w:rPr>
          <w:i/>
          <w:iCs/>
          <w:noProof/>
        </w:rPr>
        <w:t>t</w:t>
      </w:r>
      <w:r w:rsidR="00F93DE5">
        <w:rPr>
          <w:noProof/>
        </w:rPr>
        <w:t xml:space="preserve">, the desired outputs are learned from </w:t>
      </w:r>
      <m:oMath>
        <m:sSub>
          <m:sSubPr>
            <m:ctrlPr>
              <w:rPr>
                <w:rFonts w:ascii="Cambria Math" w:hAnsi="Cambria Math"/>
                <w:i/>
              </w:rPr>
            </m:ctrlPr>
          </m:sSubPr>
          <m:e>
            <m:r>
              <m:rPr>
                <m:sty m:val="b"/>
              </m:rPr>
              <w:rPr>
                <w:rFonts w:ascii="Cambria Math" w:hAnsi="Cambria Math"/>
              </w:rPr>
              <m:t>x</m:t>
            </m:r>
          </m:e>
          <m:sub>
            <m:r>
              <w:rPr>
                <w:rFonts w:ascii="Cambria Math" w:hAnsi="Cambria Math"/>
              </w:rPr>
              <m:t>t</m:t>
            </m:r>
          </m:sub>
        </m:sSub>
      </m:oMath>
      <w:r w:rsidR="00F93DE5">
        <w:rPr>
          <w:noProof/>
        </w:rPr>
        <w:t xml:space="preserve"> with output weights </w:t>
      </w:r>
      <w:r w:rsidR="00F93DE5" w:rsidRPr="00731785">
        <w:rPr>
          <w:b/>
          <w:bCs/>
          <w:noProof/>
        </w:rPr>
        <w:t>W</w:t>
      </w:r>
      <w:r w:rsidR="00F93DE5" w:rsidRPr="00731785">
        <w:rPr>
          <w:noProof/>
          <w:vertAlign w:val="subscript"/>
        </w:rPr>
        <w:t>out</w:t>
      </w:r>
      <w:r w:rsidR="00F93DE5">
        <w:rPr>
          <w:noProof/>
        </w:rPr>
        <w:t xml:space="preserve"> and mapping </w:t>
      </w:r>
      <w:r w:rsidR="00F93DE5" w:rsidRPr="00A44CB4">
        <w:rPr>
          <w:i/>
          <w:iCs/>
          <w:noProof/>
        </w:rPr>
        <w:t>g</w:t>
      </w:r>
      <w:r w:rsidR="00F93DE5">
        <w:rPr>
          <w:noProof/>
        </w:rPr>
        <w:t>(.).</w:t>
      </w:r>
    </w:p>
    <w:p w14:paraId="63324BBC" w14:textId="46958C41" w:rsidR="00BF5548" w:rsidRDefault="00F93DE5" w:rsidP="00353220">
      <w:r>
        <w:t xml:space="preserve">The key challenge of the RNNs is how to train </w:t>
      </w:r>
      <w:r w:rsidR="004D41B4">
        <w:t>them</w:t>
      </w:r>
      <w:r>
        <w:t>. The long dependency of hidden states causes gradient</w:t>
      </w:r>
      <w:r w:rsidR="004D41B4">
        <w:t>s</w:t>
      </w:r>
      <w:r>
        <w:t xml:space="preserve"> </w:t>
      </w:r>
      <w:r w:rsidR="004D41B4">
        <w:t xml:space="preserve">to </w:t>
      </w:r>
      <w:r>
        <w:t xml:space="preserve">vanish quickly. To overcome this problem, </w:t>
      </w:r>
      <w:proofErr w:type="spellStart"/>
      <w:r>
        <w:t>Hochreiter</w:t>
      </w:r>
      <w:proofErr w:type="spellEnd"/>
      <w:r>
        <w:t xml:space="preserve"> proposed long short-term memory (LSTM) in 1997 </w:t>
      </w:r>
      <w:r w:rsidR="00E9349A">
        <w:fldChar w:fldCharType="begin" w:fldLock="1"/>
      </w:r>
      <w:r w:rsidR="004D41B4">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page":"1735-1780","title":"Long Short-Term Memory","type":"article-journal","volume":"9"},"uris":["http://www.mendeley.com/documents/?uuid=f3b97538-abae-4ad4-9a43-d8a092192c70","http://www.mendeley.com/documents/?uuid=79cfa464-a718-4410-8a5f-bbb205a92e1a"]}],"mendeley":{"formattedCitation":"(Hochreiter &amp; Schmidhuber, 1997)","manualFormatting":"(Hochreiter et al., 1997)","plainTextFormattedCitation":"(Hochreiter &amp; Schmidhuber, 1997)","previouslyFormattedCitation":"(Hochreiter &amp; Schmidhuber, 1997)"},"properties":{"noteIndex":0},"schema":"https://github.com/citation-style-language/schema/raw/master/csl-citation.json"}</w:instrText>
      </w:r>
      <w:r w:rsidR="00E9349A">
        <w:fldChar w:fldCharType="separate"/>
      </w:r>
      <w:r w:rsidR="00E9349A" w:rsidRPr="00E9349A">
        <w:rPr>
          <w:noProof/>
        </w:rPr>
        <w:t xml:space="preserve">(Hochreiter </w:t>
      </w:r>
      <w:r w:rsidR="004D41B4">
        <w:rPr>
          <w:noProof/>
        </w:rPr>
        <w:t>et al.</w:t>
      </w:r>
      <w:r w:rsidR="00E9349A" w:rsidRPr="00E9349A">
        <w:rPr>
          <w:noProof/>
        </w:rPr>
        <w:t>, 1997)</w:t>
      </w:r>
      <w:r w:rsidR="00E9349A">
        <w:fldChar w:fldCharType="end"/>
      </w:r>
      <w:r w:rsidR="00E9349A">
        <w:t>, and Cho et al.</w:t>
      </w:r>
      <w:r w:rsidR="00D0353D">
        <w:t xml:space="preserve"> (</w:t>
      </w:r>
      <w:r w:rsidR="004D41B4">
        <w:t xml:space="preserve">Cho et al., </w:t>
      </w:r>
      <w:r w:rsidR="00D0353D">
        <w:t>2014)</w:t>
      </w:r>
      <w:r w:rsidR="00E9349A">
        <w:t xml:space="preserve"> proposed gated recurrent units (GRUs) in 2014. Different </w:t>
      </w:r>
      <w:r w:rsidR="004D41B4">
        <w:t>from</w:t>
      </w:r>
      <w:r w:rsidR="00E9349A">
        <w:t xml:space="preserve"> these approaches, it is possible to keep the RNN’s internal weights fixed and only trained output weights. This idea produced ESNs</w:t>
      </w:r>
      <w:r w:rsidR="00D0353D">
        <w:t xml:space="preserve"> </w:t>
      </w:r>
      <w:r w:rsidR="00D0353D" w:rsidRPr="00D0353D">
        <w:t xml:space="preserve">(Jaeger </w:t>
      </w:r>
      <w:r w:rsidR="004D41B4">
        <w:t>et al.</w:t>
      </w:r>
      <w:r w:rsidR="00D0353D" w:rsidRPr="00D0353D">
        <w:t>, 2004)</w:t>
      </w:r>
      <w:r w:rsidR="00E9349A">
        <w:t xml:space="preserve"> and liquid state machines (LSMs) </w:t>
      </w:r>
      <w:bookmarkStart w:id="98" w:name="_Hlk56379965"/>
      <w:r w:rsidR="00D0353D" w:rsidRPr="00D0353D">
        <w:t>(</w:t>
      </w:r>
      <w:proofErr w:type="spellStart"/>
      <w:r w:rsidR="00D0353D" w:rsidRPr="00D0353D">
        <w:t>Maass</w:t>
      </w:r>
      <w:proofErr w:type="spellEnd"/>
      <w:r w:rsidR="00D0353D" w:rsidRPr="00D0353D">
        <w:t xml:space="preserve"> </w:t>
      </w:r>
      <w:r w:rsidR="004D41B4">
        <w:t>et al.</w:t>
      </w:r>
      <w:r w:rsidR="00D0353D" w:rsidRPr="00D0353D">
        <w:t>, 2004)</w:t>
      </w:r>
      <w:bookmarkEnd w:id="98"/>
      <w:r w:rsidR="00E9349A">
        <w:t>.</w:t>
      </w:r>
    </w:p>
    <w:p w14:paraId="54DB7C2F" w14:textId="55F420A9" w:rsidR="00D5429B" w:rsidRDefault="00C503E5" w:rsidP="00353220">
      <w:r>
        <w:t xml:space="preserve">Jaeger and Haas </w:t>
      </w:r>
      <w:r w:rsidR="004D41B4" w:rsidRPr="00D0353D">
        <w:t>(Jaeger</w:t>
      </w:r>
      <w:r w:rsidR="004D41B4">
        <w:t xml:space="preserve"> et al.</w:t>
      </w:r>
      <w:r w:rsidR="004D41B4" w:rsidRPr="00D0353D">
        <w:t>, 2004)</w:t>
      </w:r>
      <w:r w:rsidR="004D41B4">
        <w:t xml:space="preserve"> </w:t>
      </w:r>
      <w:r>
        <w:t xml:space="preserve">tested ESNs on </w:t>
      </w:r>
      <w:r w:rsidR="004D41B4">
        <w:t xml:space="preserve">the </w:t>
      </w:r>
      <w:r>
        <w:t xml:space="preserve">benchmark task of predicting Mackey-Glass chaotic time series. The accuracy was improved by a factor of 2400 over previous techniques. </w:t>
      </w:r>
      <w:r w:rsidR="00F54865">
        <w:t>Unlike traditional RNNs, ESNs are only trained on the output weights and output weights are computed to solve the protuberant optimal problem and efficiently avoids suboptimal solutions.</w:t>
      </w:r>
    </w:p>
    <w:p w14:paraId="02EB80EA" w14:textId="5FC9E89B" w:rsidR="0076331D" w:rsidRDefault="005D257B" w:rsidP="00353220">
      <w:r>
        <w:t xml:space="preserve">The key idea of the ESN is to drive a large random fixed recurrent neural network, which is called </w:t>
      </w:r>
      <w:r w:rsidR="004D41B4">
        <w:t xml:space="preserve">a </w:t>
      </w:r>
      <w:r>
        <w:t xml:space="preserve">reservoir, with the input signal, thereby inducing each neuron within the reservoir a nonlinear response signal, and then combine </w:t>
      </w:r>
      <w:r w:rsidR="004D41B4">
        <w:t>the</w:t>
      </w:r>
      <w:r>
        <w:t xml:space="preserve"> desired output signal by a trainable linear combination of all of these response signals </w:t>
      </w:r>
      <w:r>
        <w:fldChar w:fldCharType="begin" w:fldLock="1"/>
      </w:r>
      <w:r w:rsidR="004D41B4">
        <w:instrText>ADDIN CSL_CITATION {"citationItems":[{"id":"ITEM-1","itemData":{"DOI":"10.1126/science.1091277","ISSN":"00368075","abstract":"We present a method for learning nonlinear systems, echo state networks (ESNs). ESNs employ artificial recurrent neural networks in a way that has recently been proposed independently as a learning mechanism in biological brains. The learning method is computationally efficient and easy to use. On a benchmark task of predicting a chaotic time series, accuracy is improved by a factor of 2400 over previous techniques. The potential for engineering applications is illustrated by equalizing a communication channel, where the signal error rate is improved by two orders of magnitude.","author":[{"dropping-particle":"","family":"Jaeger","given":"Herbert","non-dropping-particle":"","parse-names":false,"suffix":""},{"dropping-particle":"","family":"Haas","given":"Harald","non-dropping-particle":"","parse-names":false,"suffix":""}],"container-title":"Science","id":"ITEM-1","issue":"5667","issued":{"date-parts":[["2004"]]},"page":"78-80","title":"Harnessing Nonlinearity: Predicting Chaotic Systems and Saving Energy in Wireless Communication","type":"article-journal","volume":"304"},"uris":["http://www.mendeley.com/documents/?uuid=66fcef69-05d8-41f8-bc71-022182f98fa9","http://www.mendeley.com/documents/?uuid=b2df1c28-97a3-4a28-9356-00d429ef4dc7"]}],"mendeley":{"formattedCitation":"(Jaeger &amp; Haas, 2004)","manualFormatting":"(Jaeger et al., 2004)","plainTextFormattedCitation":"(Jaeger &amp; Haas, 2004)","previouslyFormattedCitation":"(Jaeger &amp; Haas, 2004)"},"properties":{"noteIndex":0},"schema":"https://github.com/citation-style-language/schema/raw/master/csl-citation.json"}</w:instrText>
      </w:r>
      <w:r>
        <w:fldChar w:fldCharType="separate"/>
      </w:r>
      <w:r w:rsidRPr="005D257B">
        <w:rPr>
          <w:noProof/>
        </w:rPr>
        <w:t xml:space="preserve">(Jaeger </w:t>
      </w:r>
      <w:r w:rsidR="004D41B4">
        <w:rPr>
          <w:noProof/>
        </w:rPr>
        <w:t>et al.</w:t>
      </w:r>
      <w:r w:rsidRPr="005D257B">
        <w:rPr>
          <w:noProof/>
        </w:rPr>
        <w:t>, 2004)</w:t>
      </w:r>
      <w:r>
        <w:fldChar w:fldCharType="end"/>
      </w:r>
      <w:r>
        <w:t>. The core component of ESN is</w:t>
      </w:r>
      <w:r w:rsidR="004D41B4">
        <w:t xml:space="preserve"> the</w:t>
      </w:r>
      <w:r>
        <w:t xml:space="preserve"> reservoir network, </w:t>
      </w:r>
      <w:fldSimple w:instr=" REF _Ref54805552 ">
        <w:r w:rsidR="006A007D">
          <w:t xml:space="preserve">Figure </w:t>
        </w:r>
        <w:r w:rsidR="006A007D">
          <w:rPr>
            <w:noProof/>
          </w:rPr>
          <w:t>21</w:t>
        </w:r>
      </w:fldSimple>
      <w:r>
        <w:t xml:space="preserve">, where input connections </w:t>
      </w:r>
      <w:r w:rsidRPr="00A44CB4">
        <w:rPr>
          <w:b/>
          <w:bCs/>
        </w:rPr>
        <w:t>W</w:t>
      </w:r>
      <w:r w:rsidRPr="00A44CB4">
        <w:rPr>
          <w:i/>
          <w:iCs/>
          <w:vertAlign w:val="subscript"/>
        </w:rPr>
        <w:t>in</w:t>
      </w:r>
      <w:r>
        <w:t xml:space="preserve"> (input-to-reservoir), internal connections </w:t>
      </w:r>
      <w:r w:rsidRPr="00A44CB4">
        <w:rPr>
          <w:b/>
          <w:bCs/>
        </w:rPr>
        <w:t>W</w:t>
      </w:r>
      <w:r>
        <w:t xml:space="preserve"> (neurons-to-neurons), and feedback connections </w:t>
      </w:r>
      <w:proofErr w:type="spellStart"/>
      <w:r w:rsidRPr="00A44CB4">
        <w:rPr>
          <w:b/>
          <w:bCs/>
        </w:rPr>
        <w:t>W</w:t>
      </w:r>
      <w:r w:rsidRPr="00A44CB4">
        <w:rPr>
          <w:i/>
          <w:iCs/>
          <w:vertAlign w:val="subscript"/>
        </w:rPr>
        <w:t>fb</w:t>
      </w:r>
      <w:proofErr w:type="spellEnd"/>
      <w:r>
        <w:t xml:space="preserve"> (output-to-reservoir) are all randomly generated according to </w:t>
      </w:r>
      <w:r w:rsidR="004D41B4">
        <w:t xml:space="preserve">the </w:t>
      </w:r>
      <w:r>
        <w:t xml:space="preserve">specified parameters and fixed after being generated. Through </w:t>
      </w:r>
      <w:r w:rsidR="004D41B4">
        <w:t xml:space="preserve">the </w:t>
      </w:r>
      <w:r>
        <w:t xml:space="preserve">training process, only the output connections </w:t>
      </w:r>
      <w:proofErr w:type="spellStart"/>
      <w:r w:rsidRPr="00A44CB4">
        <w:rPr>
          <w:b/>
          <w:bCs/>
        </w:rPr>
        <w:t>W</w:t>
      </w:r>
      <w:r w:rsidRPr="00A44CB4">
        <w:rPr>
          <w:i/>
          <w:iCs/>
          <w:vertAlign w:val="subscript"/>
        </w:rPr>
        <w:t>out</w:t>
      </w:r>
      <w:proofErr w:type="spellEnd"/>
      <w:r>
        <w:t xml:space="preserve"> are modified. ESNs and LSTM training concepts are similar.</w:t>
      </w:r>
    </w:p>
    <w:p w14:paraId="21A1DD25" w14:textId="0640E706" w:rsidR="00F54865" w:rsidRDefault="0076331D" w:rsidP="00353220">
      <w:r>
        <w:rPr>
          <w:noProof/>
        </w:rPr>
        <mc:AlternateContent>
          <mc:Choice Requires="wps">
            <w:drawing>
              <wp:inline distT="0" distB="0" distL="0" distR="0" wp14:anchorId="07959447" wp14:editId="7F1FE92A">
                <wp:extent cx="5943600" cy="1737360"/>
                <wp:effectExtent l="0" t="0" r="0" b="0"/>
                <wp:docPr id="80" name="Text Box 80"/>
                <wp:cNvGraphicFramePr/>
                <a:graphic xmlns:a="http://schemas.openxmlformats.org/drawingml/2006/main">
                  <a:graphicData uri="http://schemas.microsoft.com/office/word/2010/wordprocessingShape">
                    <wps:wsp>
                      <wps:cNvSpPr txBox="1"/>
                      <wps:spPr>
                        <a:xfrm>
                          <a:off x="0" y="0"/>
                          <a:ext cx="5943600" cy="1737360"/>
                        </a:xfrm>
                        <a:prstGeom prst="rect">
                          <a:avLst/>
                        </a:prstGeom>
                        <a:solidFill>
                          <a:schemeClr val="lt1"/>
                        </a:solidFill>
                        <a:ln w="6350">
                          <a:noFill/>
                        </a:ln>
                      </wps:spPr>
                      <wps:txbx>
                        <w:txbxContent>
                          <w:p w14:paraId="0D963284" w14:textId="77777777" w:rsidR="002D38DB" w:rsidRDefault="002D38DB" w:rsidP="0076331D">
                            <w:pPr>
                              <w:jc w:val="center"/>
                            </w:pPr>
                            <w:r>
                              <w:rPr>
                                <w:noProof/>
                              </w:rPr>
                              <w:drawing>
                                <wp:inline distT="0" distB="0" distL="0" distR="0" wp14:anchorId="26C65ED2" wp14:editId="23306759">
                                  <wp:extent cx="2867187" cy="1371600"/>
                                  <wp:effectExtent l="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39">
                                            <a:extLst>
                                              <a:ext uri="{28A0092B-C50C-407E-A947-70E740481C1C}">
                                                <a14:useLocalDpi xmlns:a14="http://schemas.microsoft.com/office/drawing/2010/main" val="0"/>
                                              </a:ext>
                                            </a:extLst>
                                          </a:blip>
                                          <a:stretch>
                                            <a:fillRect/>
                                          </a:stretch>
                                        </pic:blipFill>
                                        <pic:spPr>
                                          <a:xfrm>
                                            <a:off x="0" y="0"/>
                                            <a:ext cx="2867187" cy="1371600"/>
                                          </a:xfrm>
                                          <a:prstGeom prst="rect">
                                            <a:avLst/>
                                          </a:prstGeom>
                                        </pic:spPr>
                                      </pic:pic>
                                    </a:graphicData>
                                  </a:graphic>
                                </wp:inline>
                              </w:drawing>
                            </w:r>
                          </w:p>
                          <w:p w14:paraId="561CB7DC" w14:textId="320627D4" w:rsidR="002D38DB" w:rsidRDefault="002D38DB" w:rsidP="0076331D">
                            <w:pPr>
                              <w:pStyle w:val="Caption"/>
                            </w:pPr>
                            <w:bookmarkStart w:id="99" w:name="_Ref54805552"/>
                            <w:r>
                              <w:t xml:space="preserve">Figure </w:t>
                            </w:r>
                            <w:fldSimple w:instr=" SEQ Figure \* ARABIC ">
                              <w:r w:rsidR="006A007D">
                                <w:rPr>
                                  <w:noProof/>
                                </w:rPr>
                                <w:t>21</w:t>
                              </w:r>
                            </w:fldSimple>
                            <w:bookmarkEnd w:id="99"/>
                            <w:r>
                              <w:rPr>
                                <w:noProof/>
                              </w:rPr>
                              <w:t xml:space="preserve"> </w:t>
                            </w:r>
                            <w:r w:rsidRPr="00573BBE">
                              <w:rPr>
                                <w:noProof/>
                              </w:rPr>
                              <w:t>Reservoir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7959447" id="Text Box 80" o:spid="_x0000_s1054" type="#_x0000_t202" style="width:468pt;height:13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" fillcolor="white [3201]" stroked="f" strokeweight=".5pt">
                <v:textbox inset="0,0,0,0">
                  <w:txbxContent>
                    <w:p w14:paraId="0D963284" w14:textId="77777777" w:rsidR="002D38DB" w:rsidRDefault="002D38DB" w:rsidP="0076331D">
                      <w:pPr>
                        <w:jc w:val="center"/>
                      </w:pPr>
                      <w:r>
                        <w:rPr>
                          <w:noProof/>
                        </w:rPr>
                        <w:drawing>
                          <wp:inline distT="0" distB="0" distL="0" distR="0" wp14:anchorId="26C65ED2" wp14:editId="23306759">
                            <wp:extent cx="2867187" cy="1371600"/>
                            <wp:effectExtent l="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39">
                                      <a:extLst>
                                        <a:ext uri="{28A0092B-C50C-407E-A947-70E740481C1C}">
                                          <a14:useLocalDpi xmlns:a14="http://schemas.microsoft.com/office/drawing/2010/main" val="0"/>
                                        </a:ext>
                                      </a:extLst>
                                    </a:blip>
                                    <a:stretch>
                                      <a:fillRect/>
                                    </a:stretch>
                                  </pic:blipFill>
                                  <pic:spPr>
                                    <a:xfrm>
                                      <a:off x="0" y="0"/>
                                      <a:ext cx="2867187" cy="1371600"/>
                                    </a:xfrm>
                                    <a:prstGeom prst="rect">
                                      <a:avLst/>
                                    </a:prstGeom>
                                  </pic:spPr>
                                </pic:pic>
                              </a:graphicData>
                            </a:graphic>
                          </wp:inline>
                        </w:drawing>
                      </w:r>
                    </w:p>
                    <w:p w14:paraId="561CB7DC" w14:textId="320627D4" w:rsidR="002D38DB" w:rsidRDefault="002D38DB" w:rsidP="0076331D">
                      <w:pPr>
                        <w:pStyle w:val="Caption"/>
                      </w:pPr>
                      <w:bookmarkStart w:id="100" w:name="_Ref54805552"/>
                      <w:r>
                        <w:t xml:space="preserve">Figure </w:t>
                      </w:r>
                      <w:fldSimple w:instr=" SEQ Figure \* ARABIC ">
                        <w:r w:rsidR="006A007D">
                          <w:rPr>
                            <w:noProof/>
                          </w:rPr>
                          <w:t>21</w:t>
                        </w:r>
                      </w:fldSimple>
                      <w:bookmarkEnd w:id="100"/>
                      <w:r>
                        <w:rPr>
                          <w:noProof/>
                        </w:rPr>
                        <w:t xml:space="preserve"> </w:t>
                      </w:r>
                      <w:r w:rsidRPr="00573BBE">
                        <w:rPr>
                          <w:noProof/>
                        </w:rPr>
                        <w:t>Reservoir network</w:t>
                      </w:r>
                    </w:p>
                  </w:txbxContent>
                </v:textbox>
                <w10:anchorlock/>
              </v:shape>
            </w:pict>
          </mc:Fallback>
        </mc:AlternateContent>
      </w:r>
    </w:p>
    <w:p w14:paraId="03AE374A" w14:textId="686A2ACF" w:rsidR="00F54865" w:rsidRDefault="00F71EB8" w:rsidP="00353220">
      <w:r>
        <w:t>The hidden state of the ESN is updated as follows:</w:t>
      </w:r>
    </w:p>
    <w:p w14:paraId="4BF934D2" w14:textId="2F3C9146"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sub>
        </m:sSub>
        <m:r>
          <m:rPr>
            <m:sty m:val="p"/>
          </m:rPr>
          <w:rPr>
            <w:rFonts w:ascii="Cambria Math" w:hAnsi="Cambria Math" w:cstheme="majorBidi"/>
          </w:rPr>
          <m:t>=</m:t>
        </m:r>
        <m: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in</m:t>
                </m:r>
              </m:sub>
            </m:sSub>
            <m:sSub>
              <m:sSubPr>
                <m:ctrlPr>
                  <w:rPr>
                    <w:rFonts w:ascii="Cambria Math" w:hAnsi="Cambria Math" w:cstheme="majorBidi"/>
                  </w:rPr>
                </m:ctrlPr>
              </m:sSubPr>
              <m:e>
                <m:r>
                  <m:rPr>
                    <m:sty m:val="b"/>
                  </m:rPr>
                  <w:rPr>
                    <w:rFonts w:ascii="Cambria Math" w:hAnsi="Cambria Math" w:cstheme="majorBidi"/>
                  </w:rPr>
                  <m:t>u</m:t>
                </m:r>
              </m:e>
              <m:sub>
                <m:r>
                  <w:rPr>
                    <w:rFonts w:ascii="Cambria Math" w:hAnsi="Cambria Math" w:cstheme="majorBidi"/>
                  </w:rPr>
                  <m:t>t</m:t>
                </m:r>
              </m:sub>
            </m:sSub>
            <m:r>
              <m:rPr>
                <m:sty m:val="p"/>
              </m:rPr>
              <w:rPr>
                <w:rFonts w:ascii="Cambria Math" w:hAnsi="Cambria Math" w:cstheme="majorBidi"/>
              </w:rPr>
              <m:t>+</m:t>
            </m:r>
            <m:r>
              <m:rPr>
                <m:sty m:val="b"/>
              </m:rPr>
              <w:rPr>
                <w:rFonts w:ascii="Cambria Math" w:hAnsi="Cambria Math" w:cstheme="majorBidi"/>
              </w:rPr>
              <m:t>W</m:t>
            </m:r>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fb</m:t>
                </m:r>
              </m:sub>
            </m:sSub>
            <m:sSub>
              <m:sSubPr>
                <m:ctrlPr>
                  <w:rPr>
                    <w:rFonts w:ascii="Cambria Math" w:hAnsi="Cambria Math" w:cstheme="majorBidi"/>
                  </w:rPr>
                </m:ctrlPr>
              </m:sSubPr>
              <m:e>
                <m:r>
                  <m:rPr>
                    <m:sty m:val="b"/>
                  </m:rPr>
                  <w:rPr>
                    <w:rFonts w:ascii="Cambria Math" w:hAnsi="Cambria Math" w:cstheme="majorBidi"/>
                  </w:rPr>
                  <m:t>y</m:t>
                </m:r>
              </m:e>
              <m:sub>
                <m:r>
                  <w:rPr>
                    <w:rFonts w:ascii="Cambria Math" w:hAnsi="Cambria Math" w:cstheme="majorBidi"/>
                  </w:rPr>
                  <m:t>t</m:t>
                </m:r>
                <m:r>
                  <m:rPr>
                    <m:sty m:val="p"/>
                  </m:rPr>
                  <w:rPr>
                    <w:rFonts w:ascii="Cambria Math" w:hAnsi="Cambria Math" w:cstheme="majorBidi"/>
                  </w:rPr>
                  <m:t>-1</m:t>
                </m:r>
              </m:sub>
            </m:sSub>
          </m:e>
        </m:d>
      </m:oMath>
      <w:r w:rsidR="00DC3031" w:rsidRPr="00341180">
        <w:rPr>
          <w:rFonts w:asciiTheme="majorBidi" w:hAnsiTheme="majorBidi" w:cstheme="majorBidi"/>
        </w:rPr>
        <w:tab/>
        <w:t>(24)</w:t>
      </w:r>
    </w:p>
    <w:p w14:paraId="43B12606" w14:textId="5E29265B" w:rsidR="00BF5548" w:rsidRDefault="00F71EB8" w:rsidP="00353220">
      <w:r>
        <w:t xml:space="preserve">where </w:t>
      </w:r>
      <m:oMath>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t</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t</m:t>
                    </m:r>
                  </m:sub>
                </m:sSub>
              </m:e>
            </m:d>
          </m:e>
          <m:sup>
            <m:r>
              <w:rPr>
                <w:rFonts w:ascii="Cambria Math" w:hAnsi="Cambria Math"/>
              </w:rPr>
              <m:t>T</m:t>
            </m:r>
          </m:sup>
        </m:sSup>
      </m:oMath>
      <w:r>
        <w:t xml:space="preserve">is the </w:t>
      </w:r>
      <w:r w:rsidR="0076331D">
        <w:t xml:space="preserve">N-dimensional </w:t>
      </w:r>
      <w:r>
        <w:t>hidden state</w:t>
      </w:r>
      <w:r w:rsidR="0076331D" w:rsidRPr="0076331D">
        <w:t xml:space="preserve"> </w:t>
      </w:r>
      <w:r w:rsidR="0076331D">
        <w:t>vector</w:t>
      </w:r>
      <w:r>
        <w:t xml:space="preserve"> of</w:t>
      </w:r>
      <w:r w:rsidR="0076331D">
        <w:t xml:space="preserve"> the</w:t>
      </w:r>
      <w:r>
        <w:t xml:space="preserve"> reservoir at time </w:t>
      </w:r>
      <w:r w:rsidRPr="0076331D">
        <w:rPr>
          <w:i/>
          <w:iCs/>
        </w:rPr>
        <w:t>t</w:t>
      </w:r>
      <w:r w:rsidR="0076331D">
        <w:t>.</w:t>
      </w:r>
      <w:r>
        <w:t xml:space="preserve"> </w:t>
      </w:r>
      <w:proofErr w:type="spellStart"/>
      <w:r w:rsidRPr="00A617D3">
        <w:rPr>
          <w:b/>
          <w:bCs/>
        </w:rPr>
        <w:t>u</w:t>
      </w:r>
      <w:r w:rsidRPr="00A617D3">
        <w:rPr>
          <w:i/>
          <w:iCs/>
          <w:vertAlign w:val="subscript"/>
        </w:rPr>
        <w:t>t</w:t>
      </w:r>
      <w:proofErr w:type="spellEnd"/>
      <w:r>
        <w:t xml:space="preserve"> represents the </w:t>
      </w:r>
      <w:r w:rsidRPr="0076331D">
        <w:rPr>
          <w:i/>
          <w:iCs/>
        </w:rPr>
        <w:t>L</w:t>
      </w:r>
      <w:r>
        <w:t xml:space="preserve">-dimensional inputs, while </w:t>
      </w:r>
      <w:proofErr w:type="spellStart"/>
      <w:r w:rsidRPr="00A617D3">
        <w:rPr>
          <w:b/>
          <w:bCs/>
        </w:rPr>
        <w:t>y</w:t>
      </w:r>
      <w:r w:rsidRPr="00A617D3">
        <w:rPr>
          <w:i/>
          <w:iCs/>
          <w:vertAlign w:val="subscript"/>
        </w:rPr>
        <w:t>t</w:t>
      </w:r>
      <w:proofErr w:type="spellEnd"/>
      <w:r>
        <w:t xml:space="preserve"> denotes the </w:t>
      </w:r>
      <w:r w:rsidRPr="00A617D3">
        <w:rPr>
          <w:i/>
          <w:iCs/>
        </w:rPr>
        <w:t>K</w:t>
      </w:r>
      <w:r>
        <w:t xml:space="preserve">-dimensional outputs. In the task of chaotic time series prediction, ESN works without any output feedback, as </w:t>
      </w:r>
      <w:r w:rsidR="00B25BC2">
        <w:t xml:space="preserve">a </w:t>
      </w:r>
      <w:r>
        <w:t xml:space="preserve">purely input-driven dynamical model; hence, </w:t>
      </w:r>
      <w:proofErr w:type="spellStart"/>
      <w:proofErr w:type="gramStart"/>
      <w:r w:rsidRPr="00A617D3">
        <w:rPr>
          <w:b/>
          <w:bCs/>
        </w:rPr>
        <w:t>W</w:t>
      </w:r>
      <w:r w:rsidRPr="00A617D3">
        <w:rPr>
          <w:i/>
          <w:iCs/>
          <w:vertAlign w:val="subscript"/>
        </w:rPr>
        <w:t>fb</w:t>
      </w:r>
      <w:proofErr w:type="spellEnd"/>
      <w:r>
        <w:t xml:space="preserve">  =</w:t>
      </w:r>
      <w:proofErr w:type="gramEnd"/>
      <w:r>
        <w:t xml:space="preserve"> 0. If </w:t>
      </w:r>
      <w:r w:rsidRPr="00A617D3">
        <w:t>tanh</w:t>
      </w:r>
      <w:r>
        <w:t xml:space="preserve">(.) is adopted as the activation function of ESN, </w:t>
      </w:r>
      <w:r w:rsidR="00537D58">
        <w:t>Equation 24</w:t>
      </w:r>
      <w:r w:rsidR="00E47D6D">
        <w:t xml:space="preserve"> </w:t>
      </w:r>
      <w:r>
        <w:t xml:space="preserve">can be written as </w:t>
      </w:r>
    </w:p>
    <w:p w14:paraId="46EA40D3" w14:textId="55A2C51A"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sub>
        </m:sSub>
        <m:r>
          <m:rPr>
            <m:sty m:val="p"/>
          </m:rPr>
          <w:rPr>
            <w:rFonts w:ascii="Cambria Math" w:hAnsi="Cambria Math" w:cstheme="majorBidi"/>
          </w:rPr>
          <m:t>=</m:t>
        </m:r>
        <m:r>
          <w:rPr>
            <w:rFonts w:ascii="Cambria Math" w:hAnsi="Cambria Math" w:cstheme="majorBidi"/>
          </w:rPr>
          <m:t>tanh</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in</m:t>
                </m:r>
              </m:sub>
            </m:sSub>
            <m:sSub>
              <m:sSubPr>
                <m:ctrlPr>
                  <w:rPr>
                    <w:rFonts w:ascii="Cambria Math" w:hAnsi="Cambria Math" w:cstheme="majorBidi"/>
                  </w:rPr>
                </m:ctrlPr>
              </m:sSubPr>
              <m:e>
                <m:r>
                  <m:rPr>
                    <m:sty m:val="b"/>
                  </m:rPr>
                  <w:rPr>
                    <w:rFonts w:ascii="Cambria Math" w:hAnsi="Cambria Math" w:cstheme="majorBidi"/>
                  </w:rPr>
                  <m:t>u</m:t>
                </m:r>
              </m:e>
              <m:sub>
                <m:r>
                  <w:rPr>
                    <w:rFonts w:ascii="Cambria Math" w:hAnsi="Cambria Math" w:cstheme="majorBidi"/>
                  </w:rPr>
                  <m:t>t</m:t>
                </m:r>
              </m:sub>
            </m:sSub>
            <m:r>
              <m:rPr>
                <m:sty m:val="p"/>
              </m:rPr>
              <w:rPr>
                <w:rFonts w:ascii="Cambria Math" w:hAnsi="Cambria Math" w:cstheme="majorBidi"/>
              </w:rPr>
              <m:t>+</m:t>
            </m:r>
            <m:r>
              <m:rPr>
                <m:sty m:val="b"/>
              </m:rPr>
              <w:rPr>
                <w:rFonts w:ascii="Cambria Math" w:hAnsi="Cambria Math" w:cstheme="majorBidi"/>
              </w:rPr>
              <m:t>W</m:t>
            </m:r>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r>
                  <m:rPr>
                    <m:sty m:val="p"/>
                  </m:rPr>
                  <w:rPr>
                    <w:rFonts w:ascii="Cambria Math" w:hAnsi="Cambria Math" w:cstheme="majorBidi"/>
                  </w:rPr>
                  <m:t>-1</m:t>
                </m:r>
              </m:sub>
            </m:sSub>
          </m:e>
        </m:d>
      </m:oMath>
      <w:r w:rsidR="00DC3031" w:rsidRPr="00341180">
        <w:rPr>
          <w:rFonts w:asciiTheme="majorBidi" w:hAnsiTheme="majorBidi" w:cstheme="majorBidi"/>
        </w:rPr>
        <w:tab/>
        <w:t>(25)</w:t>
      </w:r>
    </w:p>
    <w:p w14:paraId="3396AE69" w14:textId="3DA4D886" w:rsidR="00F71EB8" w:rsidRDefault="00F71EB8" w:rsidP="00353220">
      <w:r>
        <w:t>The outputs of ESN at time t are computed according to the hidden state of</w:t>
      </w:r>
      <w:r w:rsidR="00872E95">
        <w:t xml:space="preserve"> the</w:t>
      </w:r>
      <w:r>
        <w:t xml:space="preserve"> reservoir:</w:t>
      </w:r>
    </w:p>
    <w:p w14:paraId="291E9887" w14:textId="17F84057"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y</m:t>
            </m:r>
          </m:e>
          <m:sub>
            <m:r>
              <w:rPr>
                <w:rFonts w:ascii="Cambria Math" w:hAnsi="Cambria Math" w:cstheme="majorBidi"/>
              </w:rPr>
              <m:t>t</m:t>
            </m:r>
          </m:sub>
        </m:sSub>
        <m:r>
          <m:rPr>
            <m:sty m:val="p"/>
          </m:rPr>
          <w:rPr>
            <w:rFonts w:ascii="Cambria Math" w:hAnsi="Cambria Math" w:cstheme="majorBidi"/>
          </w:rPr>
          <m:t>=</m:t>
        </m:r>
        <m:r>
          <w:rPr>
            <w:rFonts w:ascii="Cambria Math" w:hAnsi="Cambria Math" w:cstheme="majorBidi"/>
          </w:rPr>
          <m:t>g</m:t>
        </m:r>
        <m:d>
          <m:dPr>
            <m:ctrlPr>
              <w:rPr>
                <w:rFonts w:ascii="Cambria Math" w:hAnsi="Cambria Math" w:cstheme="majorBidi"/>
              </w:rPr>
            </m:ctrlPr>
          </m:dPr>
          <m:e>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out</m:t>
                </m:r>
              </m:sub>
            </m:sSub>
            <m:sSub>
              <m:sSubPr>
                <m:ctrlPr>
                  <w:rPr>
                    <w:rFonts w:ascii="Cambria Math" w:hAnsi="Cambria Math" w:cstheme="majorBidi"/>
                  </w:rPr>
                </m:ctrlPr>
              </m:sSubPr>
              <m:e>
                <m:r>
                  <m:rPr>
                    <m:sty m:val="b"/>
                  </m:rPr>
                  <w:rPr>
                    <w:rFonts w:ascii="Cambria Math" w:hAnsi="Cambria Math" w:cstheme="majorBidi"/>
                  </w:rPr>
                  <m:t>x</m:t>
                </m:r>
              </m:e>
              <m:sub>
                <m:r>
                  <w:rPr>
                    <w:rFonts w:ascii="Cambria Math" w:hAnsi="Cambria Math" w:cstheme="majorBidi"/>
                  </w:rPr>
                  <m:t>t</m:t>
                </m:r>
              </m:sub>
            </m:sSub>
          </m:e>
        </m:d>
      </m:oMath>
      <w:r w:rsidR="00DC3031" w:rsidRPr="00341180">
        <w:rPr>
          <w:rFonts w:asciiTheme="majorBidi" w:hAnsiTheme="majorBidi" w:cstheme="majorBidi"/>
        </w:rPr>
        <w:tab/>
        <w:t>(26)</w:t>
      </w:r>
    </w:p>
    <w:p w14:paraId="44633520" w14:textId="014FE05E" w:rsidR="00F71EB8" w:rsidRDefault="00F71EB8" w:rsidP="00353220">
      <w:r>
        <w:t xml:space="preserve">where </w:t>
      </w:r>
      <m:oMath>
        <m:r>
          <w:rPr>
            <w:rFonts w:ascii="Cambria Math" w:hAnsi="Cambria Math"/>
          </w:rPr>
          <m:t>g(.)</m:t>
        </m:r>
      </m:oMath>
      <w:r>
        <w:t xml:space="preserve"> is an output activation function (typically an identity or a sigmoid </w:t>
      </w:r>
      <w:proofErr w:type="gramStart"/>
      <w:r>
        <w:t>function).</w:t>
      </w:r>
      <w:proofErr w:type="gramEnd"/>
      <w:r>
        <w:t xml:space="preserve"> </w:t>
      </w:r>
      <w:r w:rsidR="002C0683">
        <w:t xml:space="preserve">Using the identity function helps to obtain the output weight matrix by pseudo-inverse (denoted by </w:t>
      </w:r>
      <w:r w:rsidR="002C0683">
        <w:rPr>
          <w:noProof/>
        </w:rPr>
        <w:drawing>
          <wp:inline distT="0" distB="0" distL="0" distR="0" wp14:anchorId="317A7A30" wp14:editId="177B1C52">
            <wp:extent cx="182880" cy="153109"/>
            <wp:effectExtent l="0" t="0" r="762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2880" cy="153109"/>
                    </a:xfrm>
                    <a:prstGeom prst="rect">
                      <a:avLst/>
                    </a:prstGeom>
                  </pic:spPr>
                </pic:pic>
              </a:graphicData>
            </a:graphic>
          </wp:inline>
        </w:drawing>
      </w:r>
      <w:r w:rsidR="002C0683">
        <w:t xml:space="preserve">) of the state matrix </w:t>
      </w:r>
      <w:r w:rsidR="002C0683" w:rsidRPr="00A617D3">
        <w:rPr>
          <w:b/>
          <w:bCs/>
        </w:rPr>
        <w:t>M</w:t>
      </w:r>
      <w:r w:rsidR="002C0683">
        <w:t xml:space="preserve"> as follows:</w:t>
      </w:r>
    </w:p>
    <w:p w14:paraId="705F3203" w14:textId="60554FA2"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out</m:t>
            </m:r>
          </m:sub>
        </m:sSub>
        <m:r>
          <m:rPr>
            <m:sty m:val="p"/>
          </m:rPr>
          <w:rPr>
            <w:rFonts w:ascii="Cambria Math" w:hAnsi="Cambria Math" w:cstheme="majorBidi"/>
          </w:rPr>
          <m:t>=</m:t>
        </m:r>
        <m:r>
          <m:rPr>
            <m:sty m:val="b"/>
          </m:rPr>
          <w:rPr>
            <w:rFonts w:ascii="Cambria Math" w:hAnsi="Cambria Math" w:cstheme="majorBidi"/>
          </w:rPr>
          <m:t>Y</m:t>
        </m:r>
        <m:sSup>
          <m:sSupPr>
            <m:ctrlPr>
              <w:rPr>
                <w:rFonts w:ascii="Cambria Math" w:hAnsi="Cambria Math" w:cstheme="majorBidi"/>
              </w:rPr>
            </m:ctrlPr>
          </m:sSupPr>
          <m:e>
            <m:r>
              <m:rPr>
                <m:sty m:val="b"/>
              </m:rPr>
              <w:rPr>
                <w:rFonts w:ascii="Cambria Math" w:hAnsi="Cambria Math" w:cstheme="majorBidi"/>
              </w:rPr>
              <m:t>M</m:t>
            </m:r>
          </m:e>
          <m:sup>
            <m:r>
              <m:rPr>
                <m:sty m:val="p"/>
              </m:rPr>
              <w:rPr>
                <w:rFonts w:ascii="Cambria Math" w:hAnsi="Cambria Math" w:cstheme="majorBidi"/>
              </w:rPr>
              <m:t>†</m:t>
            </m:r>
          </m:sup>
        </m:sSup>
      </m:oMath>
      <w:r w:rsidR="00DC3031" w:rsidRPr="00341180">
        <w:rPr>
          <w:rFonts w:asciiTheme="majorBidi" w:hAnsiTheme="majorBidi" w:cstheme="majorBidi"/>
        </w:rPr>
        <w:tab/>
        <w:t>(27)</w:t>
      </w:r>
    </w:p>
    <w:p w14:paraId="47030CCD" w14:textId="4F781380" w:rsidR="00BF5548" w:rsidRDefault="002C0683" w:rsidP="00872E95">
      <w:r>
        <w:t xml:space="preserve">where </w:t>
      </w:r>
      <m:oMath>
        <m:r>
          <m:rPr>
            <m:sty m:val="b"/>
          </m:rPr>
          <w:rPr>
            <w:rFonts w:ascii="Cambria Math" w:hAnsi="Cambria Math"/>
          </w:rPr>
          <m:t>M</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T</m:t>
                </m:r>
              </m:sub>
            </m:sSub>
          </m:e>
        </m:d>
      </m:oMath>
      <w:r>
        <w:t xml:space="preserve"> are the hidden states of the reservoir from time step </w:t>
      </w:r>
      <w:r w:rsidRPr="00A617D3">
        <w:t>t</w:t>
      </w:r>
      <w:r w:rsidRPr="00A617D3">
        <w:rPr>
          <w:vertAlign w:val="subscript"/>
        </w:rPr>
        <w:t>0</w:t>
      </w:r>
      <w:r>
        <w:t xml:space="preserve">+1 to </w:t>
      </w:r>
      <w:r w:rsidRPr="00FF6201">
        <w:rPr>
          <w:i/>
          <w:iCs/>
        </w:rPr>
        <w:t>T</w:t>
      </w:r>
      <w:r>
        <w:t xml:space="preserve">, and </w:t>
      </w:r>
      <m:oMath>
        <m:r>
          <m:rPr>
            <m:sty m:val="b"/>
          </m:rPr>
          <w:rPr>
            <w:rFonts w:ascii="Cambria Math" w:hAnsi="Cambria Math"/>
          </w:rPr>
          <m:t>Y</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d>
      </m:oMath>
      <w:r>
        <w:t xml:space="preserve"> are the corresponding teacher signals in this period. </w:t>
      </w:r>
      <m:oMath>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sSub>
                  <m:sSubPr>
                    <m:ctrlPr>
                      <w:rPr>
                        <w:rFonts w:ascii="Cambria Math" w:hAnsi="Cambria Math"/>
                        <w:i/>
                      </w:rPr>
                    </m:ctrlPr>
                  </m:sSubPr>
                  <m:e>
                    <m:r>
                      <w:rPr>
                        <w:rFonts w:ascii="Cambria Math" w:hAnsi="Cambria Math"/>
                      </w:rPr>
                      <m:t>t</m:t>
                    </m:r>
                  </m:e>
                  <m:sub>
                    <m:r>
                      <w:rPr>
                        <w:rFonts w:ascii="Cambria Math" w:hAnsi="Cambria Math"/>
                      </w:rPr>
                      <m:t>0</m:t>
                    </m:r>
                  </m:sub>
                </m:sSub>
              </m:sub>
            </m:sSub>
          </m:e>
        </m:d>
      </m:oMath>
      <w:r w:rsidR="00FF6201">
        <w:t xml:space="preserve"> and </w:t>
      </w:r>
      <m:oMath>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y</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m:rPr>
                    <m:sty m:val="b"/>
                  </m:rPr>
                  <w:rPr>
                    <w:rFonts w:ascii="Cambria Math" w:hAnsi="Cambria Math"/>
                  </w:rPr>
                  <m:t>y</m:t>
                </m:r>
              </m:e>
              <m:sub>
                <m:sSub>
                  <m:sSubPr>
                    <m:ctrlPr>
                      <w:rPr>
                        <w:rFonts w:ascii="Cambria Math" w:hAnsi="Cambria Math"/>
                        <w:i/>
                      </w:rPr>
                    </m:ctrlPr>
                  </m:sSubPr>
                  <m:e>
                    <m:r>
                      <w:rPr>
                        <w:rFonts w:ascii="Cambria Math" w:hAnsi="Cambria Math"/>
                      </w:rPr>
                      <m:t>t</m:t>
                    </m:r>
                  </m:e>
                  <m:sub>
                    <m:r>
                      <w:rPr>
                        <w:rFonts w:ascii="Cambria Math" w:hAnsi="Cambria Math"/>
                      </w:rPr>
                      <m:t>0</m:t>
                    </m:r>
                  </m:sub>
                </m:sSub>
              </m:sub>
            </m:sSub>
          </m:e>
        </m:d>
      </m:oMath>
      <w:r>
        <w:t xml:space="preserve"> are deleted initial reservoir states and outputs separately, and they are not used in the computation of the output weight matrix because these hidden states may be impacted by the initial set states.</w:t>
      </w:r>
    </w:p>
    <w:p w14:paraId="3B6DE49F" w14:textId="644410AD" w:rsidR="00BF5548" w:rsidRDefault="006C2F9E" w:rsidP="00353220">
      <w:r>
        <w:t xml:space="preserve">Based on </w:t>
      </w:r>
      <w:r w:rsidR="00537D58">
        <w:t>Equation 24</w:t>
      </w:r>
      <w:r w:rsidR="00E47D6D">
        <w:t xml:space="preserve"> to </w:t>
      </w:r>
      <w:r w:rsidR="00537D58">
        <w:t>Equation 27</w:t>
      </w:r>
      <w:r>
        <w:t xml:space="preserve">, the </w:t>
      </w:r>
      <w:r w:rsidR="00872E95">
        <w:t>algorithm</w:t>
      </w:r>
      <w:r>
        <w:t xml:space="preserve"> of chaotic time series modeling and prediction based on ESNs can be summarized as follows:</w:t>
      </w:r>
    </w:p>
    <w:tbl>
      <w:tblPr>
        <w:tblStyle w:val="TableGrid"/>
        <w:tblW w:w="0" w:type="auto"/>
        <w:jc w:val="center"/>
        <w:tblBorders>
          <w:top w:val="single" w:sz="8" w:space="0" w:color="auto"/>
          <w:left w:val="none" w:sz="0" w:space="0" w:color="auto"/>
          <w:right w:val="none" w:sz="0" w:space="0" w:color="auto"/>
        </w:tblBorders>
        <w:tblLook w:val="04A0" w:firstRow="1" w:lastRow="0" w:firstColumn="1" w:lastColumn="0" w:noHBand="0" w:noVBand="1"/>
      </w:tblPr>
      <w:tblGrid>
        <w:gridCol w:w="9350"/>
      </w:tblGrid>
      <w:tr w:rsidR="00A25CA0" w14:paraId="69916632" w14:textId="77777777" w:rsidTr="000456C1">
        <w:trPr>
          <w:jc w:val="center"/>
        </w:trPr>
        <w:tc>
          <w:tcPr>
            <w:tcW w:w="9350" w:type="dxa"/>
          </w:tcPr>
          <w:p w14:paraId="433F2C40" w14:textId="32F35581" w:rsidR="00A25CA0" w:rsidRDefault="00A25CA0" w:rsidP="000456C1">
            <w:pPr>
              <w:spacing w:after="0"/>
            </w:pPr>
            <w:bookmarkStart w:id="101" w:name="_Ref55146801"/>
            <w:r w:rsidRPr="00F14A81">
              <w:rPr>
                <w:b/>
                <w:bCs/>
              </w:rPr>
              <w:t>Algorithm</w:t>
            </w:r>
            <w:r>
              <w:t xml:space="preserve"> </w:t>
            </w:r>
            <w:fldSimple w:instr=" SEQ Algorithm \* ARABIC ">
              <w:r w:rsidR="006A007D">
                <w:rPr>
                  <w:noProof/>
                </w:rPr>
                <w:t>2</w:t>
              </w:r>
            </w:fldSimple>
            <w:bookmarkEnd w:id="101"/>
            <w:r>
              <w:rPr>
                <w:noProof/>
              </w:rPr>
              <w:t xml:space="preserve"> </w:t>
            </w:r>
            <w:r w:rsidR="00F04947">
              <w:rPr>
                <w:noProof/>
              </w:rPr>
              <w:t>ESN predictor</w:t>
            </w:r>
          </w:p>
        </w:tc>
      </w:tr>
      <w:tr w:rsidR="00A25CA0" w14:paraId="1A2A633B" w14:textId="77777777" w:rsidTr="000456C1">
        <w:trPr>
          <w:jc w:val="center"/>
        </w:trPr>
        <w:tc>
          <w:tcPr>
            <w:tcW w:w="9350" w:type="dxa"/>
          </w:tcPr>
          <w:p w14:paraId="0A0A68EE" w14:textId="52B22B15" w:rsidR="00A25CA0" w:rsidRDefault="00A25CA0" w:rsidP="000456C1">
            <w:pPr>
              <w:spacing w:after="0"/>
            </w:pPr>
            <w:r w:rsidRPr="00B26315">
              <w:rPr>
                <w:b/>
                <w:bCs/>
              </w:rPr>
              <w:t>Input</w:t>
            </w:r>
            <w:r>
              <w:t xml:space="preserve">: </w:t>
            </w:r>
            <m:oMath>
              <m:r>
                <m:rPr>
                  <m:sty m:val="b"/>
                </m:rPr>
                <w:rPr>
                  <w:rFonts w:ascii="Cambria Math" w:hAnsi="Cambria Math"/>
                </w:rPr>
                <m:t>U</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u</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m:rPr>
                          <m:sty m:val="b"/>
                        </m:rPr>
                        <w:rPr>
                          <w:rFonts w:ascii="Cambria Math" w:hAnsi="Cambria Math"/>
                        </w:rPr>
                        <m:t>u</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m:rPr>
                      <m:sty m:val="b"/>
                    </m:rPr>
                    <w:rPr>
                      <w:rFonts w:ascii="Cambria Math" w:hAnsi="Cambria Math"/>
                    </w:rPr>
                    <m:t xml:space="preserve"> W</m:t>
                  </m:r>
                </m:e>
                <m:sub>
                  <m:r>
                    <w:rPr>
                      <w:rFonts w:ascii="Cambria Math" w:hAnsi="Cambria Math"/>
                    </w:rPr>
                    <m:t>in</m:t>
                  </m:r>
                </m:sub>
              </m:sSub>
              <m:r>
                <w:rPr>
                  <w:rFonts w:ascii="Cambria Math" w:hAnsi="Cambria Math"/>
                </w:rPr>
                <m:t xml:space="preserve">,   </m:t>
              </m:r>
              <m:r>
                <m:rPr>
                  <m:sty m:val="b"/>
                </m:rPr>
                <w:rPr>
                  <w:rFonts w:ascii="Cambria Math" w:hAnsi="Cambria Math"/>
                </w:rPr>
                <m:t>W</m:t>
              </m:r>
              <m:r>
                <w:rPr>
                  <w:rFonts w:ascii="Cambria Math" w:hAnsi="Cambria Math"/>
                </w:rPr>
                <m:t>;</m:t>
              </m:r>
            </m:oMath>
          </w:p>
          <w:p w14:paraId="17467527" w14:textId="13AC7363" w:rsidR="00F04947" w:rsidRDefault="00A25CA0" w:rsidP="00F04947">
            <w:pPr>
              <w:spacing w:after="0"/>
            </w:pPr>
            <w:r w:rsidRPr="00B26315">
              <w:rPr>
                <w:b/>
                <w:bCs/>
              </w:rPr>
              <w:t>Output</w:t>
            </w:r>
            <w:r>
              <w:t xml:space="preserve">: </w:t>
            </w:r>
            <m:oMath>
              <m:sSub>
                <m:sSubPr>
                  <m:ctrlPr>
                    <w:rPr>
                      <w:rFonts w:ascii="Cambria Math" w:hAnsi="Cambria Math"/>
                      <w:i/>
                    </w:rPr>
                  </m:ctrlPr>
                </m:sSubPr>
                <m:e>
                  <m:r>
                    <m:rPr>
                      <m:sty m:val="b"/>
                    </m:rPr>
                    <w:rPr>
                      <w:rFonts w:ascii="Cambria Math" w:hAnsi="Cambria Math"/>
                    </w:rPr>
                    <m:t>y</m:t>
                  </m:r>
                </m:e>
                <m:sub>
                  <m:r>
                    <w:rPr>
                      <w:rFonts w:ascii="Cambria Math" w:hAnsi="Cambria Math"/>
                    </w:rPr>
                    <m:t>T+1</m:t>
                  </m:r>
                </m:sub>
              </m:sSub>
            </m:oMath>
          </w:p>
          <w:p w14:paraId="51C68265" w14:textId="049F88AA" w:rsidR="00A25CA0" w:rsidRPr="00F04947" w:rsidRDefault="00A25CA0" w:rsidP="000456C1">
            <w:pPr>
              <w:spacing w:after="0"/>
              <w:rPr>
                <w:rFonts w:ascii="Cambria Math" w:hAnsi="Cambria Math"/>
                <w:i/>
              </w:rPr>
            </w:pPr>
            <w:r>
              <w:t xml:space="preserve">1: </w:t>
            </w:r>
            <w:r w:rsidR="00F04947">
              <w:t xml:space="preserve">create a dynamical reservoir network according to </w:t>
            </w:r>
            <m:oMath>
              <m:sSub>
                <m:sSubPr>
                  <m:ctrlPr>
                    <w:rPr>
                      <w:rFonts w:ascii="Cambria Math" w:hAnsi="Cambria Math"/>
                      <w:i/>
                    </w:rPr>
                  </m:ctrlPr>
                </m:sSubPr>
                <m:e>
                  <m:r>
                    <m:rPr>
                      <m:sty m:val="b"/>
                    </m:rPr>
                    <w:rPr>
                      <w:rFonts w:ascii="Cambria Math" w:hAnsi="Cambria Math"/>
                    </w:rPr>
                    <m:t>W</m:t>
                  </m:r>
                </m:e>
                <m:sub>
                  <m:r>
                    <w:rPr>
                      <w:rFonts w:ascii="Cambria Math" w:hAnsi="Cambria Math"/>
                    </w:rPr>
                    <m:t>in</m:t>
                  </m:r>
                </m:sub>
              </m:sSub>
            </m:oMath>
            <w:r w:rsidR="00F04947">
              <w:t xml:space="preserve"> and </w:t>
            </w:r>
            <m:oMath>
              <m:r>
                <m:rPr>
                  <m:sty m:val="b"/>
                </m:rPr>
                <w:rPr>
                  <w:rFonts w:ascii="Cambria Math" w:hAnsi="Cambria Math"/>
                </w:rPr>
                <m:t>W</m:t>
              </m:r>
            </m:oMath>
            <w:r w:rsidR="00F04947">
              <w:t>.</w:t>
            </w:r>
          </w:p>
          <w:p w14:paraId="47853987" w14:textId="79AFBC2C" w:rsidR="00A25CA0" w:rsidRPr="00F04947" w:rsidRDefault="00A25CA0" w:rsidP="000456C1">
            <w:pPr>
              <w:spacing w:after="0"/>
            </w:pPr>
            <w:r>
              <w:t xml:space="preserve">2: </w:t>
            </w:r>
            <w:r w:rsidR="00F04947">
              <w:t xml:space="preserve">drive the dynamical reservoir by the input </w:t>
            </w:r>
            <m:oMath>
              <m:r>
                <m:rPr>
                  <m:sty m:val="b"/>
                </m:rPr>
                <w:rPr>
                  <w:rFonts w:ascii="Cambria Math" w:hAnsi="Cambria Math"/>
                </w:rPr>
                <m:t>U</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u</m:t>
                      </m:r>
                    </m:e>
                    <m:sub>
                      <m:r>
                        <w:rPr>
                          <w:rFonts w:ascii="Cambria Math" w:hAnsi="Cambria Math"/>
                        </w:rPr>
                        <m:t>2</m:t>
                      </m:r>
                    </m:sub>
                  </m:sSub>
                  <m:r>
                    <w:rPr>
                      <w:rFonts w:ascii="Cambria Math" w:hAnsi="Cambria Math"/>
                    </w:rPr>
                    <m:t>, …</m:t>
                  </m:r>
                </m:e>
              </m:d>
            </m:oMath>
            <w:r w:rsidR="00F04947">
              <w:t xml:space="preserve"> sequentially according to </w:t>
            </w:r>
            <w:r w:rsidR="00537D58">
              <w:t>Equation 25</w:t>
            </w:r>
            <w:r w:rsidR="00F04947">
              <w:t xml:space="preserve">, which results in the responses of all internal neurons indicated by </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t</m:t>
                      </m:r>
                    </m:sub>
                  </m:sSub>
                </m:e>
              </m:d>
              <m:r>
                <w:rPr>
                  <w:rFonts w:ascii="Cambria Math" w:hAnsi="Cambria Math"/>
                </w:rPr>
                <m:t>,</m:t>
              </m:r>
            </m:oMath>
            <w:r w:rsidR="00F04947">
              <w:t xml:space="preserve"> wher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F04947">
              <w:t xml:space="preserve"> represents the response of the </w:t>
            </w:r>
            <w:proofErr w:type="spellStart"/>
            <w:r w:rsidR="00F04947" w:rsidRPr="00F04947">
              <w:rPr>
                <w:i/>
                <w:iCs/>
              </w:rPr>
              <w:t>i</w:t>
            </w:r>
            <w:r w:rsidR="00F04947">
              <w:t>-th</w:t>
            </w:r>
            <w:proofErr w:type="spellEnd"/>
            <w:r w:rsidR="00F04947">
              <w:t xml:space="preserve"> internal neuron at time </w:t>
            </w:r>
            <w:r w:rsidR="00F04947" w:rsidRPr="00F04947">
              <w:rPr>
                <w:i/>
                <w:iCs/>
              </w:rPr>
              <w:t>t</w:t>
            </w:r>
            <w:r w:rsidR="00F04947">
              <w:t>.</w:t>
            </w:r>
          </w:p>
          <w:p w14:paraId="5CFCCBE7" w14:textId="392CBC3F" w:rsidR="00A25CA0" w:rsidRDefault="00A25CA0" w:rsidP="00F04947">
            <w:pPr>
              <w:spacing w:after="0"/>
            </w:pPr>
            <w:r>
              <w:t xml:space="preserve">3: </w:t>
            </w:r>
            <w:r w:rsidR="00F04947">
              <w:t xml:space="preserve">compute output weights </w:t>
            </w:r>
            <m:oMath>
              <m:sSub>
                <m:sSubPr>
                  <m:ctrlPr>
                    <w:rPr>
                      <w:rFonts w:ascii="Cambria Math" w:hAnsi="Cambria Math"/>
                      <w:i/>
                    </w:rPr>
                  </m:ctrlPr>
                </m:sSubPr>
                <m:e>
                  <m:r>
                    <m:rPr>
                      <m:sty m:val="b"/>
                    </m:rPr>
                    <w:rPr>
                      <w:rFonts w:ascii="Cambria Math" w:hAnsi="Cambria Math"/>
                    </w:rPr>
                    <m:t>W</m:t>
                  </m:r>
                </m:e>
                <m:sub>
                  <m:r>
                    <w:rPr>
                      <w:rFonts w:ascii="Cambria Math" w:hAnsi="Cambria Math"/>
                    </w:rPr>
                    <m:t>out</m:t>
                  </m:r>
                </m:sub>
              </m:sSub>
            </m:oMath>
            <w:r w:rsidR="00F04947">
              <w:t xml:space="preserve"> according to </w:t>
            </w:r>
            <w:r w:rsidR="00537D58">
              <w:t>Equation 27</w:t>
            </w:r>
            <w:r w:rsidR="00F04947">
              <w:t xml:space="preserve">, where </w:t>
            </w:r>
            <w:r w:rsidR="00F04947" w:rsidRPr="00F04947">
              <w:rPr>
                <w:b/>
                <w:bCs/>
              </w:rPr>
              <w:t>M</w:t>
            </w:r>
            <w:r w:rsidR="00F04947">
              <w:t xml:space="preserve"> is the stable part of </w:t>
            </w:r>
            <m:oMath>
              <m:r>
                <m:rPr>
                  <m:sty m:val="b"/>
                </m:rPr>
                <w:rPr>
                  <w:rFonts w:ascii="Cambria Math" w:hAnsi="Cambria Math"/>
                </w:rPr>
                <m:t>X</m:t>
              </m:r>
              <m:r>
                <w:rPr>
                  <w:rFonts w:ascii="Cambria Math" w:hAnsi="Cambria Math"/>
                </w:rPr>
                <m:t>=</m:t>
              </m:r>
              <m:d>
                <m:dPr>
                  <m:begChr m:val="["/>
                  <m:endChr m:val="]"/>
                  <m:ctrlPr>
                    <w:rPr>
                      <w:rFonts w:ascii="Cambria Math" w:hAnsi="Cambria Math"/>
                      <w:i/>
                    </w:rPr>
                  </m:ctrlPr>
                </m:dPr>
                <m:e>
                  <m:sSub>
                    <m:sSubPr>
                      <m:ctrlPr>
                        <w:rPr>
                          <w:rFonts w:ascii="Cambria Math" w:hAnsi="Cambria Math"/>
                          <w:b/>
                          <w:bCs/>
                          <w:iCs/>
                        </w:rPr>
                      </m:ctrlPr>
                    </m:sSubPr>
                    <m:e>
                      <m:r>
                        <m:rPr>
                          <m:sty m:val="b"/>
                        </m:rPr>
                        <w:rPr>
                          <w:rFonts w:ascii="Cambria Math" w:hAnsi="Cambria Math"/>
                        </w:rPr>
                        <m:t>M</m:t>
                      </m:r>
                    </m:e>
                    <m:sub>
                      <m:r>
                        <m:rPr>
                          <m:sty m:val="b"/>
                        </m:rPr>
                        <w:rPr>
                          <w:rFonts w:ascii="Cambria Math" w:hAnsi="Cambria Math"/>
                        </w:rPr>
                        <m:t>0</m:t>
                      </m:r>
                    </m:sub>
                  </m:sSub>
                  <m:r>
                    <w:rPr>
                      <w:rFonts w:ascii="Cambria Math" w:hAnsi="Cambria Math"/>
                    </w:rPr>
                    <m:t xml:space="preserve">  </m:t>
                  </m:r>
                  <m:r>
                    <m:rPr>
                      <m:sty m:val="b"/>
                    </m:rPr>
                    <w:rPr>
                      <w:rFonts w:ascii="Cambria Math" w:hAnsi="Cambria Math"/>
                    </w:rPr>
                    <m:t>M</m:t>
                  </m:r>
                </m:e>
              </m:d>
            </m:oMath>
            <w:r w:rsidR="00F04947">
              <w:t>.</w:t>
            </w:r>
          </w:p>
          <w:p w14:paraId="5409E1DB" w14:textId="2B9F1C1E" w:rsidR="00A25CA0" w:rsidRPr="001B27F7" w:rsidRDefault="00A25CA0" w:rsidP="001B27F7">
            <w:pPr>
              <w:spacing w:after="0"/>
              <w:rPr>
                <w:b/>
                <w:bCs/>
              </w:rPr>
            </w:pPr>
            <w:r>
              <w:t xml:space="preserve">4: </w:t>
            </w:r>
            <w:r w:rsidR="001B27F7">
              <w:t xml:space="preserve">when a new input </w:t>
            </w:r>
            <m:oMath>
              <m:sSub>
                <m:sSubPr>
                  <m:ctrlPr>
                    <w:rPr>
                      <w:rFonts w:ascii="Cambria Math" w:hAnsi="Cambria Math"/>
                      <w:i/>
                    </w:rPr>
                  </m:ctrlPr>
                </m:sSubPr>
                <m:e>
                  <m:r>
                    <m:rPr>
                      <m:sty m:val="b"/>
                    </m:rPr>
                    <w:rPr>
                      <w:rFonts w:ascii="Cambria Math" w:hAnsi="Cambria Math"/>
                    </w:rPr>
                    <m:t>u</m:t>
                  </m:r>
                </m:e>
                <m:sub>
                  <m:r>
                    <w:rPr>
                      <w:rFonts w:ascii="Cambria Math" w:hAnsi="Cambria Math"/>
                    </w:rPr>
                    <m:t>T+1</m:t>
                  </m:r>
                </m:sub>
              </m:sSub>
            </m:oMath>
            <w:r w:rsidR="001B27F7">
              <w:t xml:space="preserve"> is observed, feed it to the current reservoir network and combine the driven echo response signals by </w:t>
            </w:r>
            <m:oMath>
              <m:sSub>
                <m:sSubPr>
                  <m:ctrlPr>
                    <w:rPr>
                      <w:rFonts w:ascii="Cambria Math" w:hAnsi="Cambria Math"/>
                      <w:i/>
                    </w:rPr>
                  </m:ctrlPr>
                </m:sSubPr>
                <m:e>
                  <m:r>
                    <m:rPr>
                      <m:sty m:val="b"/>
                    </m:rPr>
                    <w:rPr>
                      <w:rFonts w:ascii="Cambria Math" w:hAnsi="Cambria Math"/>
                    </w:rPr>
                    <m:t>W</m:t>
                  </m:r>
                </m:e>
                <m:sub>
                  <m:r>
                    <w:rPr>
                      <w:rFonts w:ascii="Cambria Math" w:hAnsi="Cambria Math"/>
                    </w:rPr>
                    <m:t>out</m:t>
                  </m:r>
                </m:sub>
              </m:sSub>
            </m:oMath>
            <w:r w:rsidR="001B27F7">
              <w:t xml:space="preserve"> to obtain the prediction </w:t>
            </w:r>
            <m:oMath>
              <m:sSub>
                <m:sSubPr>
                  <m:ctrlPr>
                    <w:rPr>
                      <w:rFonts w:ascii="Cambria Math" w:hAnsi="Cambria Math"/>
                      <w:i/>
                    </w:rPr>
                  </m:ctrlPr>
                </m:sSubPr>
                <m:e>
                  <m:r>
                    <m:rPr>
                      <m:sty m:val="b"/>
                    </m:rPr>
                    <w:rPr>
                      <w:rFonts w:ascii="Cambria Math" w:hAnsi="Cambria Math"/>
                    </w:rPr>
                    <m:t>y</m:t>
                  </m:r>
                </m:e>
                <m:sub>
                  <m:r>
                    <w:rPr>
                      <w:rFonts w:ascii="Cambria Math" w:hAnsi="Cambria Math"/>
                    </w:rPr>
                    <m:t>t+1</m:t>
                  </m:r>
                </m:sub>
              </m:sSub>
            </m:oMath>
            <w:r w:rsidR="001B27F7">
              <w:t>.</w:t>
            </w:r>
          </w:p>
        </w:tc>
      </w:tr>
    </w:tbl>
    <w:p w14:paraId="5FC9E6DA" w14:textId="757539C5" w:rsidR="006C2F9E" w:rsidRDefault="006C2F9E" w:rsidP="000350B5">
      <w:pPr>
        <w:spacing w:before="240"/>
      </w:pPr>
      <w:r>
        <w:t xml:space="preserve">Here, </w:t>
      </w:r>
      <m:oMath>
        <m:sSup>
          <m:sSupPr>
            <m:ctrlPr>
              <w:rPr>
                <w:rFonts w:ascii="Cambria Math" w:hAnsi="Cambria Math"/>
                <w:i/>
              </w:rPr>
            </m:ctrlPr>
          </m:sSupPr>
          <m:e>
            <m:r>
              <m:rPr>
                <m:sty m:val="b"/>
              </m:rPr>
              <w:rPr>
                <w:rFonts w:ascii="Cambria Math" w:hAnsi="Cambria Math"/>
              </w:rPr>
              <m:t>z</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e>
        </m:d>
        <m:r>
          <w:rPr>
            <w:rFonts w:ascii="Cambria Math" w:hAnsi="Cambria Math"/>
          </w:rPr>
          <m:t>, t=1, 2, …, T</m:t>
        </m:r>
      </m:oMath>
      <w:r>
        <w:t xml:space="preserve"> represents single-channel EEG signals and the studied EEG dataset is </w:t>
      </w:r>
      <m:oMath>
        <m:r>
          <m:rPr>
            <m:sty m:val="b"/>
          </m:rPr>
          <w:rPr>
            <w:rFonts w:ascii="Cambria Math" w:hAnsi="Cambria Math"/>
          </w:rPr>
          <m:t>Z</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z</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m:rPr>
                    <m:sty m:val="b"/>
                  </m:rPr>
                  <w:rPr>
                    <w:rFonts w:ascii="Cambria Math" w:hAnsi="Cambria Math"/>
                  </w:rPr>
                  <m:t>z</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m:rPr>
                    <m:sty m:val="b"/>
                  </m:rPr>
                  <w:rPr>
                    <w:rFonts w:ascii="Cambria Math" w:hAnsi="Cambria Math"/>
                  </w:rPr>
                  <m:t>z</m:t>
                </m:r>
              </m:e>
              <m:sup>
                <m:r>
                  <w:rPr>
                    <w:rFonts w:ascii="Cambria Math" w:hAnsi="Cambria Math"/>
                  </w:rPr>
                  <m:t>m</m:t>
                </m:r>
              </m:sup>
            </m:sSup>
          </m:e>
        </m:d>
      </m:oMath>
      <w:r>
        <w:t xml:space="preserve">. The EEG feature extraction is defined as transferring each EEG segments </w:t>
      </w:r>
      <w:proofErr w:type="spellStart"/>
      <w:r w:rsidRPr="00673124">
        <w:rPr>
          <w:b/>
          <w:bCs/>
        </w:rPr>
        <w:t>z</w:t>
      </w:r>
      <w:r w:rsidRPr="00673124">
        <w:rPr>
          <w:vertAlign w:val="subscript"/>
        </w:rPr>
        <w:t>i</w:t>
      </w:r>
      <w:proofErr w:type="spellEnd"/>
      <w:r>
        <w:t xml:space="preserve"> into a vector</w:t>
      </w:r>
      <w:r w:rsidR="00673124">
        <w:t xml:space="preserve"> </w:t>
      </w:r>
      <m:oMath>
        <m:sSup>
          <m:sSupPr>
            <m:ctrlPr>
              <w:rPr>
                <w:rFonts w:ascii="Cambria Math" w:hAnsi="Cambria Math"/>
                <w:i/>
              </w:rPr>
            </m:ctrlPr>
          </m:sSupPr>
          <m:e>
            <m:r>
              <m:rPr>
                <m:sty m:val="b"/>
              </m:rPr>
              <w:rPr>
                <w:rFonts w:ascii="Cambria Math" w:hAnsi="Cambria Math"/>
              </w:rPr>
              <m:t>f</m:t>
            </m:r>
          </m:e>
          <m:sup>
            <m:r>
              <w:rPr>
                <w:rFonts w:ascii="Cambria Math" w:hAnsi="Cambria Math"/>
              </w:rPr>
              <m:t>i</m:t>
            </m:r>
          </m:sup>
        </m:s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i</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d</m:t>
                </m:r>
              </m:sub>
              <m:sup>
                <m:r>
                  <w:rPr>
                    <w:rFonts w:ascii="Cambria Math" w:hAnsi="Cambria Math"/>
                  </w:rPr>
                  <m:t>i</m:t>
                </m:r>
              </m:sup>
            </m:sSubSup>
          </m:e>
        </m:d>
      </m:oMath>
      <w:r>
        <w:t xml:space="preserve">, where </w:t>
      </w:r>
      <w:r w:rsidRPr="00673124">
        <w:rPr>
          <w:i/>
          <w:iCs/>
        </w:rPr>
        <w:t>d</w:t>
      </w:r>
      <w:r>
        <w:t xml:space="preserve"> is the number of features. Then</w:t>
      </w:r>
      <w:r w:rsidR="00673124">
        <w:t xml:space="preserve"> </w:t>
      </w:r>
      <m:oMath>
        <m:r>
          <m:rPr>
            <m:sty m:val="b"/>
          </m:rPr>
          <w:rPr>
            <w:rFonts w:ascii="Cambria Math" w:hAnsi="Cambria Math"/>
          </w:rPr>
          <m:t>F</m:t>
        </m:r>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i</m:t>
            </m:r>
          </m:sup>
        </m:sSubSup>
        <m:r>
          <w:rPr>
            <w:rFonts w:ascii="Cambria Math" w:hAnsi="Cambria Math"/>
          </w:rPr>
          <m:t>}</m:t>
        </m:r>
      </m:oMath>
      <w: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i</m:t>
            </m:r>
          </m:sup>
        </m:sSubSup>
      </m:oMath>
      <w:r>
        <w:t xml:space="preserve"> denotes the j-th feature of the </w:t>
      </w:r>
      <w:proofErr w:type="spellStart"/>
      <w:r w:rsidRPr="00673124">
        <w:rPr>
          <w:i/>
          <w:iCs/>
        </w:rPr>
        <w:t>i</w:t>
      </w:r>
      <w:r>
        <w:t>-th</w:t>
      </w:r>
      <w:proofErr w:type="spellEnd"/>
      <w:r>
        <w:t xml:space="preserve"> EEG signal, can be used for classification or clustering to identify different brain states.</w:t>
      </w:r>
    </w:p>
    <w:p w14:paraId="5C529AD7" w14:textId="03AE5D0C" w:rsidR="00BF5548" w:rsidRDefault="000F1480" w:rsidP="00353220">
      <w:r>
        <w:t>By using</w:t>
      </w:r>
      <w:r w:rsidR="00673124">
        <w:t xml:space="preserve"> </w:t>
      </w:r>
      <w:r w:rsidR="00673124">
        <w:fldChar w:fldCharType="begin"/>
      </w:r>
      <w:r w:rsidR="00673124">
        <w:instrText xml:space="preserve"> REF _Ref55146801 \h </w:instrText>
      </w:r>
      <w:r w:rsidR="00673124">
        <w:fldChar w:fldCharType="separate"/>
      </w:r>
      <w:r w:rsidR="006A007D" w:rsidRPr="00F14A81">
        <w:rPr>
          <w:b/>
          <w:bCs/>
        </w:rPr>
        <w:t>Algorithm</w:t>
      </w:r>
      <w:r w:rsidR="006A007D">
        <w:t xml:space="preserve"> </w:t>
      </w:r>
      <w:r w:rsidR="006A007D">
        <w:rPr>
          <w:noProof/>
        </w:rPr>
        <w:t>2</w:t>
      </w:r>
      <w:r w:rsidR="00673124">
        <w:fldChar w:fldCharType="end"/>
      </w:r>
      <w:r>
        <w:t xml:space="preserve">, it is possible to construct an autoencoder for EEG signals as a self-prediction learning task. The hidden states </w:t>
      </w:r>
      <w:proofErr w:type="spellStart"/>
      <w:r w:rsidRPr="00673124">
        <w:rPr>
          <w:b/>
          <w:bCs/>
        </w:rPr>
        <w:t>x</w:t>
      </w:r>
      <w:r w:rsidRPr="00673124">
        <w:rPr>
          <w:vertAlign w:val="subscript"/>
        </w:rPr>
        <w:t>t</w:t>
      </w:r>
      <w:proofErr w:type="spellEnd"/>
      <w:r>
        <w:t xml:space="preserve"> are used as dynamic features of the observed time series at time step </w:t>
      </w:r>
      <w:r w:rsidRPr="00673124">
        <w:rPr>
          <w:i/>
          <w:iCs/>
        </w:rPr>
        <w:t>t</w:t>
      </w:r>
      <w:r>
        <w:t xml:space="preserve"> in previous RNN autoencoders. Then classification or clustering of the hidden states at different time steps detects abnormal events or divides time series into subsegments in an EEG sequence.</w:t>
      </w:r>
    </w:p>
    <w:p w14:paraId="5B6BA907" w14:textId="06812957" w:rsidR="00385F00" w:rsidRDefault="00385F00" w:rsidP="00353220"/>
    <w:p w14:paraId="241B98DE" w14:textId="51C44135" w:rsidR="00385F00" w:rsidRDefault="00385F00" w:rsidP="00353220"/>
    <w:p w14:paraId="71066FCF" w14:textId="1EFC4513" w:rsidR="00385F00" w:rsidRDefault="00385F00" w:rsidP="00353220"/>
    <w:p w14:paraId="11DA8DE3" w14:textId="4D228EF3" w:rsidR="00BF5548" w:rsidRDefault="008D10F7" w:rsidP="00E47D6D">
      <w:r>
        <w:rPr>
          <w:noProof/>
        </w:rPr>
        <w:lastRenderedPageBreak/>
        <mc:AlternateContent>
          <mc:Choice Requires="wps">
            <w:drawing>
              <wp:anchor distT="0" distB="0" distL="114300" distR="114300" simplePos="0" relativeHeight="251723776" behindDoc="0" locked="0" layoutInCell="1" allowOverlap="1" wp14:anchorId="13AEAC53" wp14:editId="4300218F">
                <wp:simplePos x="0" y="0"/>
                <wp:positionH relativeFrom="margin">
                  <wp:posOffset>0</wp:posOffset>
                </wp:positionH>
                <wp:positionV relativeFrom="paragraph">
                  <wp:posOffset>3572510</wp:posOffset>
                </wp:positionV>
                <wp:extent cx="5942330" cy="2743200"/>
                <wp:effectExtent l="0" t="0" r="1270" b="0"/>
                <wp:wrapTopAndBottom/>
                <wp:docPr id="84" name="Text Box 84"/>
                <wp:cNvGraphicFramePr/>
                <a:graphic xmlns:a="http://schemas.openxmlformats.org/drawingml/2006/main">
                  <a:graphicData uri="http://schemas.microsoft.com/office/word/2010/wordprocessingShape">
                    <wps:wsp>
                      <wps:cNvSpPr txBox="1"/>
                      <wps:spPr>
                        <a:xfrm>
                          <a:off x="0" y="0"/>
                          <a:ext cx="5942330" cy="2743200"/>
                        </a:xfrm>
                        <a:prstGeom prst="rect">
                          <a:avLst/>
                        </a:prstGeom>
                        <a:solidFill>
                          <a:schemeClr val="lt1"/>
                        </a:solidFill>
                        <a:ln w="6350">
                          <a:noFill/>
                        </a:ln>
                      </wps:spPr>
                      <wps:txbx>
                        <w:txbxContent>
                          <w:p w14:paraId="75578288" w14:textId="70CD88C9" w:rsidR="002D38DB" w:rsidRDefault="002D38DB" w:rsidP="00385F00">
                            <w:pPr>
                              <w:jc w:val="center"/>
                            </w:pPr>
                            <w:r>
                              <w:rPr>
                                <w:noProof/>
                              </w:rPr>
                              <w:drawing>
                                <wp:inline distT="0" distB="0" distL="0" distR="0" wp14:anchorId="18057085" wp14:editId="2F91A124">
                                  <wp:extent cx="3491726" cy="2377440"/>
                                  <wp:effectExtent l="0" t="0" r="0" b="381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91726" cy="2377440"/>
                                          </a:xfrm>
                                          <a:prstGeom prst="rect">
                                            <a:avLst/>
                                          </a:prstGeom>
                                        </pic:spPr>
                                      </pic:pic>
                                    </a:graphicData>
                                  </a:graphic>
                                </wp:inline>
                              </w:drawing>
                            </w:r>
                          </w:p>
                          <w:p w14:paraId="39378CC6" w14:textId="4F782FD4" w:rsidR="002D38DB" w:rsidRDefault="002D38DB" w:rsidP="00385F00">
                            <w:pPr>
                              <w:pStyle w:val="Caption"/>
                            </w:pPr>
                            <w:bookmarkStart w:id="102" w:name="_Ref54809529"/>
                            <w:r>
                              <w:t xml:space="preserve">Figure </w:t>
                            </w:r>
                            <w:fldSimple w:instr=" SEQ Figure \* ARABIC ">
                              <w:r w:rsidR="006A007D">
                                <w:rPr>
                                  <w:noProof/>
                                </w:rPr>
                                <w:t>22</w:t>
                              </w:r>
                            </w:fldSimple>
                            <w:bookmarkEnd w:id="102"/>
                            <w:r>
                              <w:rPr>
                                <w:noProof/>
                              </w:rPr>
                              <w:t xml:space="preserve"> </w:t>
                            </w:r>
                            <w:r w:rsidRPr="00A26957">
                              <w:rPr>
                                <w:noProof/>
                              </w:rPr>
                              <w:t>EEG feature extraction based on ES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EAC53" id="Text Box 84" o:spid="_x0000_s1055" type="#_x0000_t202" style="position:absolute;left:0;text-align:left;margin-left:0;margin-top:281.3pt;width:467.9pt;height:3in;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" fillcolor="white [3201]" stroked="f" strokeweight=".5pt">
                <v:textbox inset="0,0,0,0">
                  <w:txbxContent>
                    <w:p w14:paraId="75578288" w14:textId="70CD88C9" w:rsidR="002D38DB" w:rsidRDefault="002D38DB" w:rsidP="00385F00">
                      <w:pPr>
                        <w:jc w:val="center"/>
                      </w:pPr>
                      <w:r>
                        <w:rPr>
                          <w:noProof/>
                        </w:rPr>
                        <w:drawing>
                          <wp:inline distT="0" distB="0" distL="0" distR="0" wp14:anchorId="18057085" wp14:editId="2F91A124">
                            <wp:extent cx="3491726" cy="2377440"/>
                            <wp:effectExtent l="0" t="0" r="0" b="381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91726" cy="2377440"/>
                                    </a:xfrm>
                                    <a:prstGeom prst="rect">
                                      <a:avLst/>
                                    </a:prstGeom>
                                  </pic:spPr>
                                </pic:pic>
                              </a:graphicData>
                            </a:graphic>
                          </wp:inline>
                        </w:drawing>
                      </w:r>
                    </w:p>
                    <w:p w14:paraId="39378CC6" w14:textId="4F782FD4" w:rsidR="002D38DB" w:rsidRDefault="002D38DB" w:rsidP="00385F00">
                      <w:pPr>
                        <w:pStyle w:val="Caption"/>
                      </w:pPr>
                      <w:bookmarkStart w:id="103" w:name="_Ref54809529"/>
                      <w:r>
                        <w:t xml:space="preserve">Figure </w:t>
                      </w:r>
                      <w:fldSimple w:instr=" SEQ Figure \* ARABIC ">
                        <w:r w:rsidR="006A007D">
                          <w:rPr>
                            <w:noProof/>
                          </w:rPr>
                          <w:t>22</w:t>
                        </w:r>
                      </w:fldSimple>
                      <w:bookmarkEnd w:id="103"/>
                      <w:r>
                        <w:rPr>
                          <w:noProof/>
                        </w:rPr>
                        <w:t xml:space="preserve"> </w:t>
                      </w:r>
                      <w:r w:rsidRPr="00A26957">
                        <w:rPr>
                          <w:noProof/>
                        </w:rPr>
                        <w:t>EEG feature extraction based on ESN</w:t>
                      </w:r>
                    </w:p>
                  </w:txbxContent>
                </v:textbox>
                <w10:wrap type="topAndBottom" anchorx="margin"/>
              </v:shape>
            </w:pict>
          </mc:Fallback>
        </mc:AlternateContent>
      </w:r>
      <w:r w:rsidR="00385F00">
        <w:rPr>
          <w:noProof/>
        </w:rPr>
        <mc:AlternateContent>
          <mc:Choice Requires="wps">
            <w:drawing>
              <wp:anchor distT="0" distB="91440" distL="114300" distR="114300" simplePos="0" relativeHeight="251721728" behindDoc="0" locked="0" layoutInCell="1" allowOverlap="1" wp14:anchorId="47945A5C" wp14:editId="7E0AF6DB">
                <wp:simplePos x="0" y="0"/>
                <wp:positionH relativeFrom="margin">
                  <wp:align>right</wp:align>
                </wp:positionH>
                <wp:positionV relativeFrom="paragraph">
                  <wp:posOffset>287</wp:posOffset>
                </wp:positionV>
                <wp:extent cx="5943600" cy="2560320"/>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943600" cy="2560320"/>
                        </a:xfrm>
                        <a:prstGeom prst="rect">
                          <a:avLst/>
                        </a:prstGeom>
                        <a:solidFill>
                          <a:schemeClr val="lt1"/>
                        </a:solidFill>
                        <a:ln w="6350">
                          <a:noFill/>
                        </a:ln>
                      </wps:spPr>
                      <wps:txbx>
                        <w:txbxContent>
                          <w:p w14:paraId="4C1F28D3" w14:textId="0241C8D5" w:rsidR="002D38DB" w:rsidRDefault="002D38DB" w:rsidP="00385F00">
                            <w:pPr>
                              <w:jc w:val="center"/>
                            </w:pPr>
                            <w:r>
                              <w:rPr>
                                <w:noProof/>
                              </w:rPr>
                              <w:drawing>
                                <wp:inline distT="0" distB="0" distL="0" distR="0" wp14:anchorId="30C23BD7" wp14:editId="32E34A5D">
                                  <wp:extent cx="3271394" cy="2194560"/>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71394" cy="2194560"/>
                                          </a:xfrm>
                                          <a:prstGeom prst="rect">
                                            <a:avLst/>
                                          </a:prstGeom>
                                        </pic:spPr>
                                      </pic:pic>
                                    </a:graphicData>
                                  </a:graphic>
                                </wp:inline>
                              </w:drawing>
                            </w:r>
                          </w:p>
                          <w:p w14:paraId="626E0330" w14:textId="6533CB37" w:rsidR="002D38DB" w:rsidRDefault="002D38DB" w:rsidP="00385F00">
                            <w:pPr>
                              <w:pStyle w:val="Caption"/>
                            </w:pPr>
                            <w:bookmarkStart w:id="104" w:name="_Ref54809526"/>
                            <w:r>
                              <w:t xml:space="preserve">Figure </w:t>
                            </w:r>
                            <w:fldSimple w:instr=" SEQ Figure \* ARABIC ">
                              <w:r w:rsidR="006A007D">
                                <w:rPr>
                                  <w:noProof/>
                                </w:rPr>
                                <w:t>23</w:t>
                              </w:r>
                            </w:fldSimple>
                            <w:bookmarkEnd w:id="104"/>
                            <w:r>
                              <w:rPr>
                                <w:noProof/>
                              </w:rPr>
                              <w:t xml:space="preserve"> </w:t>
                            </w:r>
                            <w:r w:rsidRPr="00B27A51">
                              <w:rPr>
                                <w:noProof/>
                              </w:rPr>
                              <w:t>An unfolded echo stat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45A5C" id="Text Box 82" o:spid="_x0000_s1056" type="#_x0000_t202" style="position:absolute;left:0;text-align:left;margin-left:416.8pt;margin-top:0;width:468pt;height:201.6pt;z-index:251721728;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" fillcolor="white [3201]" stroked="f" strokeweight=".5pt">
                <v:textbox inset="0,0,0,0">
                  <w:txbxContent>
                    <w:p w14:paraId="4C1F28D3" w14:textId="0241C8D5" w:rsidR="002D38DB" w:rsidRDefault="002D38DB" w:rsidP="00385F00">
                      <w:pPr>
                        <w:jc w:val="center"/>
                      </w:pPr>
                      <w:r>
                        <w:rPr>
                          <w:noProof/>
                        </w:rPr>
                        <w:drawing>
                          <wp:inline distT="0" distB="0" distL="0" distR="0" wp14:anchorId="30C23BD7" wp14:editId="32E34A5D">
                            <wp:extent cx="3271394" cy="2194560"/>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71394" cy="2194560"/>
                                    </a:xfrm>
                                    <a:prstGeom prst="rect">
                                      <a:avLst/>
                                    </a:prstGeom>
                                  </pic:spPr>
                                </pic:pic>
                              </a:graphicData>
                            </a:graphic>
                          </wp:inline>
                        </w:drawing>
                      </w:r>
                    </w:p>
                    <w:p w14:paraId="626E0330" w14:textId="6533CB37" w:rsidR="002D38DB" w:rsidRDefault="002D38DB" w:rsidP="00385F00">
                      <w:pPr>
                        <w:pStyle w:val="Caption"/>
                      </w:pPr>
                      <w:bookmarkStart w:id="105" w:name="_Ref54809526"/>
                      <w:r>
                        <w:t xml:space="preserve">Figure </w:t>
                      </w:r>
                      <w:fldSimple w:instr=" SEQ Figure \* ARABIC ">
                        <w:r w:rsidR="006A007D">
                          <w:rPr>
                            <w:noProof/>
                          </w:rPr>
                          <w:t>23</w:t>
                        </w:r>
                      </w:fldSimple>
                      <w:bookmarkEnd w:id="105"/>
                      <w:r>
                        <w:rPr>
                          <w:noProof/>
                        </w:rPr>
                        <w:t xml:space="preserve"> </w:t>
                      </w:r>
                      <w:r w:rsidRPr="00B27A51">
                        <w:rPr>
                          <w:noProof/>
                        </w:rPr>
                        <w:t>An unfolded echo state network</w:t>
                      </w:r>
                    </w:p>
                  </w:txbxContent>
                </v:textbox>
                <w10:wrap type="topAndBottom" anchorx="margin"/>
              </v:shape>
            </w:pict>
          </mc:Fallback>
        </mc:AlternateContent>
      </w:r>
      <w:r w:rsidR="000F1480">
        <w:t>This part just focus</w:t>
      </w:r>
      <w:r w:rsidR="00413408">
        <w:t>es</w:t>
      </w:r>
      <w:r w:rsidR="000F1480">
        <w:t xml:space="preserve"> on extracting the features of a given EEG segment; therefore, dividing the EEG signals into subsegments are not necessary. The propose</w:t>
      </w:r>
      <w:r>
        <w:t>d</w:t>
      </w:r>
      <w:r w:rsidR="000F1480">
        <w:t xml:space="preserve"> frameworks are illustrated in </w:t>
      </w:r>
      <w:fldSimple w:instr=" REF _Ref54809526 ">
        <w:r w:rsidR="006A007D">
          <w:t xml:space="preserve">Figure </w:t>
        </w:r>
        <w:r w:rsidR="006A007D">
          <w:rPr>
            <w:noProof/>
          </w:rPr>
          <w:t>23</w:t>
        </w:r>
      </w:fldSimple>
      <w:r w:rsidR="000F1480">
        <w:t xml:space="preserve"> and </w:t>
      </w:r>
      <w:fldSimple w:instr=" REF _Ref54809529 ">
        <w:r w:rsidR="006A007D">
          <w:t xml:space="preserve">Figure </w:t>
        </w:r>
        <w:r w:rsidR="006A007D">
          <w:rPr>
            <w:noProof/>
          </w:rPr>
          <w:t>22</w:t>
        </w:r>
      </w:fldSimple>
      <w:r w:rsidR="000F1480">
        <w:t xml:space="preserve">. Since </w:t>
      </w:r>
      <w:r w:rsidR="000F1480" w:rsidRPr="008D10F7">
        <w:rPr>
          <w:b/>
          <w:bCs/>
        </w:rPr>
        <w:t>W</w:t>
      </w:r>
      <w:r w:rsidR="000F1480" w:rsidRPr="008D10F7">
        <w:rPr>
          <w:vertAlign w:val="subscript"/>
        </w:rPr>
        <w:t>in</w:t>
      </w:r>
      <w:r w:rsidR="000F1480">
        <w:t xml:space="preserve"> and </w:t>
      </w:r>
      <w:r w:rsidR="000F1480" w:rsidRPr="008D10F7">
        <w:rPr>
          <w:b/>
          <w:bCs/>
        </w:rPr>
        <w:t>W</w:t>
      </w:r>
      <w:r w:rsidR="000F1480">
        <w:t xml:space="preserve"> are both kept fixed in ESN during</w:t>
      </w:r>
      <w:r>
        <w:t xml:space="preserve"> the</w:t>
      </w:r>
      <w:r w:rsidR="000F1480">
        <w:t xml:space="preserve"> training process, the </w:t>
      </w:r>
      <w:proofErr w:type="spellStart"/>
      <w:r w:rsidR="000F1480" w:rsidRPr="008D10F7">
        <w:rPr>
          <w:b/>
          <w:bCs/>
        </w:rPr>
        <w:t>W</w:t>
      </w:r>
      <w:r w:rsidR="000F1480" w:rsidRPr="008D10F7">
        <w:rPr>
          <w:vertAlign w:val="subscript"/>
        </w:rPr>
        <w:t>out</w:t>
      </w:r>
      <w:proofErr w:type="spellEnd"/>
      <w:r w:rsidR="000F1480">
        <w:t xml:space="preserve"> of the time series reflect</w:t>
      </w:r>
      <w:r>
        <w:t>s</w:t>
      </w:r>
      <w:r w:rsidR="000F1480">
        <w:t xml:space="preserve"> the intrinsic differences of the studied time series in terms of inner dynamics. </w:t>
      </w:r>
      <w:fldSimple w:instr=" REF _Ref54809529 ">
        <w:r w:rsidR="006A007D">
          <w:t xml:space="preserve">Figure </w:t>
        </w:r>
        <w:r w:rsidR="006A007D">
          <w:rPr>
            <w:noProof/>
          </w:rPr>
          <w:t>22</w:t>
        </w:r>
      </w:fldSimple>
      <w:r w:rsidR="000F1480">
        <w:t xml:space="preserve"> and </w:t>
      </w:r>
      <w:r w:rsidR="00E47D6D">
        <w:fldChar w:fldCharType="begin"/>
      </w:r>
      <w:r w:rsidR="00E47D6D">
        <w:instrText xml:space="preserve"> REF _Ref55163605 \h </w:instrText>
      </w:r>
      <w:r w:rsidR="00E47D6D">
        <w:fldChar w:fldCharType="separate"/>
      </w:r>
      <w:r w:rsidR="006A007D" w:rsidRPr="00F14A81">
        <w:rPr>
          <w:b/>
          <w:bCs/>
        </w:rPr>
        <w:t>Algorithm</w:t>
      </w:r>
      <w:r w:rsidR="006A007D">
        <w:t xml:space="preserve"> </w:t>
      </w:r>
      <w:r w:rsidR="006A007D">
        <w:rPr>
          <w:noProof/>
        </w:rPr>
        <w:t>3</w:t>
      </w:r>
      <w:r w:rsidR="00E47D6D">
        <w:fldChar w:fldCharType="end"/>
      </w:r>
      <w:r w:rsidR="00E47D6D">
        <w:t xml:space="preserve"> </w:t>
      </w:r>
      <w:r w:rsidR="000F1480">
        <w:t>presents the proposed single-channel EEG feature extraction method.</w:t>
      </w:r>
    </w:p>
    <w:p w14:paraId="30D80856" w14:textId="01491E17" w:rsidR="00BF5548" w:rsidRDefault="00BF5548" w:rsidP="008D10F7">
      <w:pPr>
        <w:pStyle w:val="Caption"/>
        <w:jc w:val="both"/>
      </w:pPr>
    </w:p>
    <w:tbl>
      <w:tblPr>
        <w:tblStyle w:val="TableGrid"/>
        <w:tblW w:w="0" w:type="auto"/>
        <w:jc w:val="center"/>
        <w:tblBorders>
          <w:top w:val="single" w:sz="8" w:space="0" w:color="auto"/>
          <w:left w:val="none" w:sz="0" w:space="0" w:color="auto"/>
          <w:right w:val="none" w:sz="0" w:space="0" w:color="auto"/>
        </w:tblBorders>
        <w:tblLook w:val="04A0" w:firstRow="1" w:lastRow="0" w:firstColumn="1" w:lastColumn="0" w:noHBand="0" w:noVBand="1"/>
      </w:tblPr>
      <w:tblGrid>
        <w:gridCol w:w="9350"/>
      </w:tblGrid>
      <w:tr w:rsidR="0099095C" w14:paraId="7417263B" w14:textId="77777777" w:rsidTr="000456C1">
        <w:trPr>
          <w:jc w:val="center"/>
        </w:trPr>
        <w:tc>
          <w:tcPr>
            <w:tcW w:w="9350" w:type="dxa"/>
          </w:tcPr>
          <w:p w14:paraId="17E2D522" w14:textId="0D6E8A35" w:rsidR="0099095C" w:rsidRDefault="0099095C" w:rsidP="000456C1">
            <w:pPr>
              <w:spacing w:after="0"/>
            </w:pPr>
            <w:bookmarkStart w:id="106" w:name="_Ref55163605"/>
            <w:r w:rsidRPr="00F14A81">
              <w:rPr>
                <w:b/>
                <w:bCs/>
              </w:rPr>
              <w:t>Algorithm</w:t>
            </w:r>
            <w:r>
              <w:t xml:space="preserve"> </w:t>
            </w:r>
            <w:fldSimple w:instr=" SEQ Algorithm \* ARABIC ">
              <w:r w:rsidR="006A007D">
                <w:rPr>
                  <w:noProof/>
                </w:rPr>
                <w:t>3</w:t>
              </w:r>
            </w:fldSimple>
            <w:bookmarkEnd w:id="106"/>
            <w:r>
              <w:rPr>
                <w:noProof/>
              </w:rPr>
              <w:t xml:space="preserve"> FE-ESN-Single</w:t>
            </w:r>
          </w:p>
        </w:tc>
      </w:tr>
      <w:tr w:rsidR="0099095C" w14:paraId="165BC545" w14:textId="77777777" w:rsidTr="000456C1">
        <w:trPr>
          <w:jc w:val="center"/>
        </w:trPr>
        <w:tc>
          <w:tcPr>
            <w:tcW w:w="9350" w:type="dxa"/>
          </w:tcPr>
          <w:p w14:paraId="37229E12" w14:textId="0C95E5D9" w:rsidR="0099095C" w:rsidRDefault="0099095C" w:rsidP="000456C1">
            <w:pPr>
              <w:spacing w:after="0"/>
            </w:pPr>
            <w:r w:rsidRPr="00B26315">
              <w:rPr>
                <w:b/>
                <w:bCs/>
              </w:rPr>
              <w:t>Input</w:t>
            </w:r>
            <w:r>
              <w:t xml:space="preserve">: </w:t>
            </w:r>
            <m:oMath>
              <m:r>
                <m:rPr>
                  <m:sty m:val="b"/>
                </m:rPr>
                <w:rPr>
                  <w:rFonts w:ascii="Cambria Math" w:hAnsi="Cambria Math"/>
                </w:rPr>
                <m:t>Z</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z</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m:rPr>
                          <m:sty m:val="b"/>
                        </m:rPr>
                        <w:rPr>
                          <w:rFonts w:ascii="Cambria Math" w:hAnsi="Cambria Math"/>
                        </w:rPr>
                        <m:t>z</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m:rPr>
                          <m:sty m:val="b"/>
                        </m:rPr>
                        <w:rPr>
                          <w:rFonts w:ascii="Cambria Math" w:hAnsi="Cambria Math"/>
                        </w:rPr>
                        <m:t>z</m:t>
                      </m:r>
                    </m:e>
                    <m:sup>
                      <m:r>
                        <w:rPr>
                          <w:rFonts w:ascii="Cambria Math" w:hAnsi="Cambria Math"/>
                        </w:rPr>
                        <m:t>m</m:t>
                      </m:r>
                    </m:sup>
                  </m:sSup>
                </m:e>
              </m:d>
              <m:r>
                <w:rPr>
                  <w:rFonts w:ascii="Cambria Math" w:hAnsi="Cambria Math"/>
                </w:rPr>
                <m:t xml:space="preserve">,  </m:t>
              </m:r>
              <m:sSub>
                <m:sSubPr>
                  <m:ctrlPr>
                    <w:rPr>
                      <w:rFonts w:ascii="Cambria Math" w:hAnsi="Cambria Math"/>
                      <w:i/>
                    </w:rPr>
                  </m:ctrlPr>
                </m:sSubPr>
                <m:e>
                  <m:r>
                    <m:rPr>
                      <m:sty m:val="b"/>
                    </m:rPr>
                    <w:rPr>
                      <w:rFonts w:ascii="Cambria Math" w:hAnsi="Cambria Math"/>
                    </w:rPr>
                    <m:t xml:space="preserve"> W</m:t>
                  </m:r>
                </m:e>
                <m:sub>
                  <m:r>
                    <w:rPr>
                      <w:rFonts w:ascii="Cambria Math" w:hAnsi="Cambria Math"/>
                    </w:rPr>
                    <m:t>in</m:t>
                  </m:r>
                </m:sub>
              </m:sSub>
              <m:r>
                <w:rPr>
                  <w:rFonts w:ascii="Cambria Math" w:hAnsi="Cambria Math"/>
                </w:rPr>
                <m:t xml:space="preserve">,   </m:t>
              </m:r>
              <m:r>
                <m:rPr>
                  <m:sty m:val="b"/>
                </m:rPr>
                <w:rPr>
                  <w:rFonts w:ascii="Cambria Math" w:hAnsi="Cambria Math"/>
                </w:rPr>
                <m:t>W</m:t>
              </m:r>
              <m:r>
                <w:rPr>
                  <w:rFonts w:ascii="Cambria Math" w:hAnsi="Cambria Math"/>
                </w:rPr>
                <m:t>;</m:t>
              </m:r>
            </m:oMath>
          </w:p>
          <w:p w14:paraId="4616DD19" w14:textId="419DE91C" w:rsidR="0099095C" w:rsidRDefault="0099095C" w:rsidP="000456C1">
            <w:pPr>
              <w:spacing w:after="0"/>
            </w:pPr>
            <w:r w:rsidRPr="00B26315">
              <w:rPr>
                <w:b/>
                <w:bCs/>
              </w:rPr>
              <w:t>Output</w:t>
            </w:r>
            <w:r>
              <w:t xml:space="preserve">: </w:t>
            </w:r>
            <m:oMath>
              <m:r>
                <m:rPr>
                  <m:sty m:val="b"/>
                </m:rPr>
                <w:rPr>
                  <w:rFonts w:ascii="Cambria Math" w:hAnsi="Cambria Math"/>
                </w:rPr>
                <m:t>F</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f</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m:rPr>
                          <m:sty m:val="b"/>
                        </m:rPr>
                        <w:rPr>
                          <w:rFonts w:ascii="Cambria Math" w:hAnsi="Cambria Math"/>
                        </w:rPr>
                        <m:t>f</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m:rPr>
                          <m:sty m:val="b"/>
                        </m:rPr>
                        <w:rPr>
                          <w:rFonts w:ascii="Cambria Math" w:hAnsi="Cambria Math"/>
                        </w:rPr>
                        <m:t>f</m:t>
                      </m:r>
                    </m:e>
                    <m:sup>
                      <m:r>
                        <w:rPr>
                          <w:rFonts w:ascii="Cambria Math" w:hAnsi="Cambria Math"/>
                        </w:rPr>
                        <m:t>m</m:t>
                      </m:r>
                    </m:sup>
                  </m:sSup>
                </m:e>
              </m:d>
            </m:oMath>
          </w:p>
          <w:p w14:paraId="762CE9A3" w14:textId="77777777" w:rsidR="0099095C" w:rsidRPr="00F04947" w:rsidRDefault="0099095C" w:rsidP="000456C1">
            <w:pPr>
              <w:spacing w:after="0"/>
              <w:rPr>
                <w:rFonts w:ascii="Cambria Math" w:hAnsi="Cambria Math"/>
                <w:i/>
              </w:rPr>
            </w:pPr>
            <w:r>
              <w:t xml:space="preserve">1: create a dynamical reservoir network according to </w:t>
            </w:r>
            <m:oMath>
              <m:sSub>
                <m:sSubPr>
                  <m:ctrlPr>
                    <w:rPr>
                      <w:rFonts w:ascii="Cambria Math" w:hAnsi="Cambria Math"/>
                      <w:i/>
                    </w:rPr>
                  </m:ctrlPr>
                </m:sSubPr>
                <m:e>
                  <m:r>
                    <m:rPr>
                      <m:sty m:val="b"/>
                    </m:rPr>
                    <w:rPr>
                      <w:rFonts w:ascii="Cambria Math" w:hAnsi="Cambria Math"/>
                    </w:rPr>
                    <m:t>W</m:t>
                  </m:r>
                </m:e>
                <m:sub>
                  <m:r>
                    <w:rPr>
                      <w:rFonts w:ascii="Cambria Math" w:hAnsi="Cambria Math"/>
                    </w:rPr>
                    <m:t>in</m:t>
                  </m:r>
                </m:sub>
              </m:sSub>
            </m:oMath>
            <w:r>
              <w:t xml:space="preserve"> and </w:t>
            </w:r>
            <m:oMath>
              <m:r>
                <m:rPr>
                  <m:sty m:val="b"/>
                </m:rPr>
                <w:rPr>
                  <w:rFonts w:ascii="Cambria Math" w:hAnsi="Cambria Math"/>
                </w:rPr>
                <m:t>W</m:t>
              </m:r>
            </m:oMath>
            <w:r>
              <w:t>.</w:t>
            </w:r>
          </w:p>
          <w:p w14:paraId="340BFF16" w14:textId="3DA1B3B9" w:rsidR="0099095C" w:rsidRPr="00F04947" w:rsidRDefault="0099095C" w:rsidP="000456C1">
            <w:pPr>
              <w:spacing w:after="0"/>
            </w:pPr>
            <w:r>
              <w:t xml:space="preserve">2: for the </w:t>
            </w:r>
            <w:proofErr w:type="spellStart"/>
            <w:r w:rsidRPr="0099095C">
              <w:rPr>
                <w:i/>
                <w:iCs/>
              </w:rPr>
              <w:t>i</w:t>
            </w:r>
            <w:r>
              <w:t>-th</w:t>
            </w:r>
            <w:proofErr w:type="spellEnd"/>
            <w:r>
              <w:t xml:space="preserve"> EEG segment </w:t>
            </w:r>
            <m:oMath>
              <m:sSup>
                <m:sSupPr>
                  <m:ctrlPr>
                    <w:rPr>
                      <w:rFonts w:ascii="Cambria Math" w:hAnsi="Cambria Math"/>
                      <w:i/>
                    </w:rPr>
                  </m:ctrlPr>
                </m:sSupPr>
                <m:e>
                  <m:r>
                    <m:rPr>
                      <m:sty m:val="b"/>
                    </m:rPr>
                    <w:rPr>
                      <w:rFonts w:ascii="Cambria Math" w:hAnsi="Cambria Math"/>
                    </w:rPr>
                    <m:t>z</m:t>
                  </m:r>
                </m:e>
                <m:sup>
                  <m:r>
                    <w:rPr>
                      <w:rFonts w:ascii="Cambria Math" w:hAnsi="Cambria Math"/>
                    </w:rPr>
                    <m:t>i</m:t>
                  </m:r>
                </m:sup>
              </m:sSup>
            </m:oMath>
            <w:r>
              <w:t xml:space="preserve">, drive the reservoir network sequentially by </w:t>
            </w:r>
            <m:oMath>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i</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T-1</m:t>
                      </m:r>
                    </m:sub>
                    <m:sup>
                      <m:r>
                        <w:rPr>
                          <w:rFonts w:ascii="Cambria Math" w:hAnsi="Cambria Math"/>
                        </w:rPr>
                        <m:t>i</m:t>
                      </m:r>
                    </m:sup>
                  </m:sSubSup>
                </m:e>
              </m:d>
            </m:oMath>
            <w:r>
              <w:t xml:space="preserve"> and set the outputs as </w:t>
            </w:r>
            <m:oMath>
              <m:sSubSup>
                <m:sSubSupPr>
                  <m:ctrlPr>
                    <w:rPr>
                      <w:rFonts w:ascii="Cambria Math" w:hAnsi="Cambria Math"/>
                      <w:i/>
                    </w:rPr>
                  </m:ctrlPr>
                </m:sSubSupPr>
                <m:e>
                  <m:r>
                    <m:rPr>
                      <m:scr m:val="script"/>
                    </m:rPr>
                    <w:rPr>
                      <w:rFonts w:ascii="Cambria Math" w:hAnsi="Cambria Math"/>
                    </w:rPr>
                    <m:t>Y</m:t>
                  </m:r>
                </m:e>
                <m:sub>
                  <m:r>
                    <w:rPr>
                      <w:rFonts w:ascii="Cambria Math" w:hAnsi="Cambria Math"/>
                    </w:rPr>
                    <m:t>1</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m:rPr>
                      <m:scr m:val="script"/>
                    </m:rPr>
                    <w:rPr>
                      <w:rFonts w:ascii="Cambria Math" w:hAnsi="Cambria Math"/>
                    </w:rPr>
                    <m:t>Y</m:t>
                  </m:r>
                </m:e>
                <m:sub>
                  <m:r>
                    <w:rPr>
                      <w:rFonts w:ascii="Cambria Math" w:hAnsi="Cambria Math"/>
                    </w:rPr>
                    <m:t>2</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3</m:t>
                  </m:r>
                </m:sub>
                <m:sup>
                  <m:r>
                    <w:rPr>
                      <w:rFonts w:ascii="Cambria Math" w:hAnsi="Cambria Math"/>
                    </w:rPr>
                    <m:t>i</m:t>
                  </m:r>
                </m:sup>
              </m:sSubSup>
              <m:r>
                <w:rPr>
                  <w:rFonts w:ascii="Cambria Math" w:hAnsi="Cambria Math"/>
                </w:rPr>
                <m:t xml:space="preserve">, …, </m:t>
              </m:r>
              <m:sSubSup>
                <m:sSubSupPr>
                  <m:ctrlPr>
                    <w:rPr>
                      <w:rFonts w:ascii="Cambria Math" w:hAnsi="Cambria Math"/>
                      <w:i/>
                    </w:rPr>
                  </m:ctrlPr>
                </m:sSubSupPr>
                <m:e>
                  <m:r>
                    <m:rPr>
                      <m:scr m:val="script"/>
                    </m:rPr>
                    <w:rPr>
                      <w:rFonts w:ascii="Cambria Math" w:hAnsi="Cambria Math"/>
                    </w:rPr>
                    <m:t>Y</m:t>
                  </m:r>
                </m:e>
                <m:sub>
                  <m:r>
                    <w:rPr>
                      <w:rFonts w:ascii="Cambria Math" w:hAnsi="Cambria Math"/>
                    </w:rPr>
                    <m:t>T-1</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t xml:space="preserve"> separately, train ESN by the EEG signal and achieve the output weights as EEG features </w:t>
            </w:r>
            <m:oMath>
              <m:sSup>
                <m:sSupPr>
                  <m:ctrlPr>
                    <w:rPr>
                      <w:rFonts w:ascii="Cambria Math" w:hAnsi="Cambria Math"/>
                      <w:i/>
                    </w:rPr>
                  </m:ctrlPr>
                </m:sSupPr>
                <m:e>
                  <m:r>
                    <m:rPr>
                      <m:sty m:val="b"/>
                    </m:rPr>
                    <w:rPr>
                      <w:rFonts w:ascii="Cambria Math" w:hAnsi="Cambria Math"/>
                    </w:rPr>
                    <m:t>f</m:t>
                  </m:r>
                </m:e>
                <m:sup>
                  <m:r>
                    <w:rPr>
                      <w:rFonts w:ascii="Cambria Math" w:hAnsi="Cambria Math"/>
                    </w:rPr>
                    <m:t>i</m:t>
                  </m:r>
                </m:sup>
              </m:sSup>
              <m:r>
                <w:rPr>
                  <w:rFonts w:ascii="Cambria Math" w:hAnsi="Cambria Math"/>
                </w:rPr>
                <m:t>=</m:t>
              </m:r>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i</m:t>
                  </m:r>
                </m:sup>
              </m:sSubSup>
            </m:oMath>
            <w:r>
              <w:t>.</w:t>
            </w:r>
          </w:p>
          <w:p w14:paraId="4EC929F7" w14:textId="08DF5405" w:rsidR="0099095C" w:rsidRPr="001B27F7" w:rsidRDefault="0099095C" w:rsidP="0099095C">
            <w:pPr>
              <w:spacing w:after="0"/>
              <w:rPr>
                <w:b/>
                <w:bCs/>
              </w:rPr>
            </w:pPr>
            <w:r>
              <w:t>3: repeat step 2 till the features of all the EEG signals are extracted.</w:t>
            </w:r>
          </w:p>
        </w:tc>
      </w:tr>
    </w:tbl>
    <w:p w14:paraId="52957325" w14:textId="47C30DBE" w:rsidR="00BF5548" w:rsidRDefault="00EF3A1D" w:rsidP="008D10F7">
      <w:pPr>
        <w:spacing w:before="240"/>
      </w:pPr>
      <w:r>
        <w:lastRenderedPageBreak/>
        <w:t>To find the abnormality or functional zones in the brain, EEG signals are usually recorded using multielectrode</w:t>
      </w:r>
      <w:r w:rsidR="00695C7C">
        <w:t xml:space="preserve"> and they are shown as  </w:t>
      </w:r>
      <m:oMath>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z</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m:rPr>
                    <m:sty m:val="b"/>
                  </m:rPr>
                  <w:rPr>
                    <w:rFonts w:ascii="Cambria Math" w:hAnsi="Cambria Math"/>
                  </w:rPr>
                  <m:t>z</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m:rPr>
                    <m:sty m:val="b"/>
                  </m:rPr>
                  <w:rPr>
                    <w:rFonts w:ascii="Cambria Math" w:hAnsi="Cambria Math"/>
                  </w:rPr>
                  <m:t>z</m:t>
                </m:r>
              </m:e>
              <m:sup>
                <m:r>
                  <w:rPr>
                    <w:rFonts w:ascii="Cambria Math" w:hAnsi="Cambria Math"/>
                  </w:rPr>
                  <m:t>m</m:t>
                </m:r>
              </m:sup>
            </m:sSup>
          </m:e>
        </m:d>
      </m:oMath>
      <w:r w:rsidR="00695C7C">
        <w:t xml:space="preserve"> where m is the number of channels. The </w:t>
      </w:r>
      <m:oMath>
        <m:sSup>
          <m:sSupPr>
            <m:ctrlPr>
              <w:rPr>
                <w:rFonts w:ascii="Cambria Math" w:hAnsi="Cambria Math"/>
                <w:i/>
              </w:rPr>
            </m:ctrlPr>
          </m:sSupPr>
          <m:e>
            <m:r>
              <m:rPr>
                <m:sty m:val="b"/>
              </m:rPr>
              <w:rPr>
                <w:rFonts w:ascii="Cambria Math" w:hAnsi="Cambria Math"/>
              </w:rPr>
              <m:t>Z</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l</m:t>
                </m:r>
              </m:sup>
            </m:sSubSup>
          </m:e>
        </m:d>
      </m:oMath>
      <w:r w:rsidR="00695C7C">
        <w:t xml:space="preserve"> is a single channel and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l</m:t>
            </m:r>
          </m:sup>
        </m:sSubSup>
      </m:oMath>
      <w:r w:rsidR="005F4974">
        <w:t xml:space="preserve"> </w:t>
      </w:r>
      <w:r w:rsidR="00695C7C">
        <w:t xml:space="preserve">denotes the EEG value of the </w:t>
      </w:r>
      <w:r w:rsidR="00695C7C" w:rsidRPr="005F4974">
        <w:rPr>
          <w:i/>
          <w:iCs/>
        </w:rPr>
        <w:t>l</w:t>
      </w:r>
      <w:r w:rsidR="00695C7C">
        <w:t xml:space="preserve">-channel electrode or the individual </w:t>
      </w:r>
      <w:proofErr w:type="spellStart"/>
      <w:r w:rsidR="005F4974" w:rsidRPr="005F4974">
        <w:rPr>
          <w:i/>
          <w:iCs/>
        </w:rPr>
        <w:t>i</w:t>
      </w:r>
      <w:proofErr w:type="spellEnd"/>
      <w:r w:rsidR="00695C7C">
        <w:t xml:space="preserve"> at a timestamp </w:t>
      </w:r>
      <w:r w:rsidR="00695C7C" w:rsidRPr="005F4974">
        <w:rPr>
          <w:i/>
          <w:iCs/>
        </w:rPr>
        <w:t>t</w:t>
      </w:r>
      <w:r w:rsidR="00695C7C">
        <w:t>.</w:t>
      </w:r>
      <w:r w:rsidR="003C7B80">
        <w:t xml:space="preserve"> Extending the single</w:t>
      </w:r>
      <w:r w:rsidR="00B441F0">
        <w:t>-</w:t>
      </w:r>
      <w:r w:rsidR="003C7B80">
        <w:t xml:space="preserve">channel feature extraction methods to multichannel is not easy, but the proposed ESN autoencoder can naturally handle it, as </w:t>
      </w:r>
      <w:r w:rsidR="00B441F0">
        <w:t xml:space="preserve">is </w:t>
      </w:r>
      <w:r w:rsidR="003C7B80">
        <w:t xml:space="preserve">shown in </w:t>
      </w:r>
      <w:fldSimple w:instr=" REF _Ref54811258 ">
        <w:r w:rsidR="006A007D">
          <w:t xml:space="preserve">Figure </w:t>
        </w:r>
        <w:r w:rsidR="006A007D">
          <w:rPr>
            <w:noProof/>
          </w:rPr>
          <w:t>24</w:t>
        </w:r>
      </w:fldSimple>
      <w:r w:rsidR="003C7B80">
        <w:t xml:space="preserve">. In this figure, the values are set as </w:t>
      </w:r>
      <m:oMath>
        <m:sSup>
          <m:sSupPr>
            <m:ctrlPr>
              <w:rPr>
                <w:rFonts w:ascii="Cambria Math" w:hAnsi="Cambria Math"/>
                <w:i/>
              </w:rPr>
            </m:ctrlPr>
          </m:sSupPr>
          <m:e>
            <m:r>
              <w:rPr>
                <w:rFonts w:ascii="Cambria Math" w:hAnsi="Cambria Math"/>
              </w:rPr>
              <m:t>u</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l</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m:t>
                </m:r>
              </m:sup>
            </m:sSubSup>
          </m:e>
        </m:d>
        <m:r>
          <w:rPr>
            <w:rFonts w:ascii="Cambria Math" w:hAnsi="Cambria Math"/>
          </w:rPr>
          <m:t>, t=1, 2,…, T-1</m:t>
        </m:r>
      </m:oMath>
      <w:r w:rsidR="005F4974">
        <w:rPr>
          <w:noProof/>
        </w:rPr>
        <w:t xml:space="preserve"> and </w:t>
      </w:r>
      <m:oMath>
        <m:sSup>
          <m:sSupPr>
            <m:ctrlPr>
              <w:rPr>
                <w:rFonts w:ascii="Cambria Math" w:hAnsi="Cambria Math"/>
                <w:i/>
                <w:noProof/>
              </w:rPr>
            </m:ctrlPr>
          </m:sSupPr>
          <m:e>
            <m:r>
              <m:rPr>
                <m:sty m:val="b"/>
              </m:rPr>
              <w:rPr>
                <w:rFonts w:ascii="Cambria Math" w:hAnsi="Cambria Math"/>
                <w:noProof/>
              </w:rPr>
              <m:t>y</m:t>
            </m:r>
          </m:e>
          <m:sup>
            <m:r>
              <w:rPr>
                <w:rFonts w:ascii="Cambria Math" w:hAnsi="Cambria Math"/>
                <w:noProof/>
              </w:rPr>
              <m:t>l</m:t>
            </m:r>
          </m:sup>
        </m:sSup>
        <m:r>
          <w:rPr>
            <w:rFonts w:ascii="Cambria Math" w:hAnsi="Cambria Math"/>
            <w:noProof/>
          </w:rPr>
          <m:t>=</m:t>
        </m:r>
        <m:sSup>
          <m:sSupPr>
            <m:ctrlPr>
              <w:rPr>
                <w:rFonts w:ascii="Cambria Math" w:hAnsi="Cambria Math"/>
                <w:i/>
                <w:noProof/>
              </w:rPr>
            </m:ctrlPr>
          </m:sSupPr>
          <m:e>
            <m:acc>
              <m:accPr>
                <m:chr m:val="̅"/>
                <m:ctrlPr>
                  <w:rPr>
                    <w:rFonts w:ascii="Cambria Math" w:hAnsi="Cambria Math"/>
                    <w:b/>
                    <w:bCs/>
                    <w:iCs/>
                    <w:noProof/>
                  </w:rPr>
                </m:ctrlPr>
              </m:accPr>
              <m:e>
                <m:r>
                  <m:rPr>
                    <m:sty m:val="b"/>
                  </m:rPr>
                  <w:rPr>
                    <w:rFonts w:ascii="Cambria Math" w:hAnsi="Cambria Math"/>
                    <w:noProof/>
                  </w:rPr>
                  <m:t>z</m:t>
                </m:r>
              </m:e>
            </m:acc>
          </m:e>
          <m:sup>
            <m:r>
              <w:rPr>
                <w:rFonts w:ascii="Cambria Math" w:hAnsi="Cambria Math"/>
                <w:noProof/>
              </w:rPr>
              <m:t>l</m:t>
            </m:r>
          </m:sup>
        </m:sSup>
        <m:r>
          <w:rPr>
            <w:rFonts w:ascii="Cambria Math" w:hAnsi="Cambria Math"/>
            <w:noProof/>
          </w:rPr>
          <m:t>=</m:t>
        </m:r>
        <m:d>
          <m:dPr>
            <m:begChr m:val="{"/>
            <m:endChr m:val="}"/>
            <m:ctrlPr>
              <w:rPr>
                <w:rFonts w:ascii="Cambria Math" w:hAnsi="Cambria Math"/>
                <w:i/>
                <w:noProof/>
              </w:rPr>
            </m:ctrlPr>
          </m:dPr>
          <m:e>
            <m:sSubSup>
              <m:sSubSupPr>
                <m:ctrlPr>
                  <w:rPr>
                    <w:rFonts w:ascii="Cambria Math" w:hAnsi="Cambria Math"/>
                    <w:i/>
                    <w:noProof/>
                  </w:rPr>
                </m:ctrlPr>
              </m:sSubSupPr>
              <m:e>
                <m:r>
                  <w:rPr>
                    <w:rFonts w:ascii="Cambria Math" w:hAnsi="Cambria Math"/>
                    <w:noProof/>
                  </w:rPr>
                  <m:t>z</m:t>
                </m:r>
              </m:e>
              <m:sub>
                <m:r>
                  <w:rPr>
                    <w:rFonts w:ascii="Cambria Math" w:hAnsi="Cambria Math"/>
                    <w:noProof/>
                  </w:rPr>
                  <m:t>t</m:t>
                </m:r>
              </m:sub>
              <m:sup>
                <m:r>
                  <w:rPr>
                    <w:rFonts w:ascii="Cambria Math" w:hAnsi="Cambria Math"/>
                    <w:noProof/>
                  </w:rPr>
                  <m:t>l</m:t>
                </m:r>
              </m:sup>
            </m:sSubSup>
          </m:e>
        </m:d>
      </m:oMath>
      <w:r w:rsidR="005F4974">
        <w:rPr>
          <w:noProof/>
        </w:rPr>
        <w:t>, and</w:t>
      </w:r>
      <w:r w:rsidR="003C7B80">
        <w:t xml:space="preserve"> with one-step time delay, that is, </w:t>
      </w:r>
      <m:oMath>
        <m:r>
          <w:rPr>
            <w:rFonts w:ascii="Cambria Math" w:hAnsi="Cambria Math"/>
          </w:rPr>
          <m:t>t=2, 3, …, T</m:t>
        </m:r>
      </m:oMath>
      <w:r w:rsidR="003C7B80">
        <w:t xml:space="preserve"> where </w:t>
      </w:r>
      <w:r w:rsidR="005F4974" w:rsidRPr="005F4974">
        <w:rPr>
          <w:i/>
          <w:iCs/>
        </w:rPr>
        <w:t>l</w:t>
      </w:r>
      <w:r w:rsidR="003C7B80">
        <w:t xml:space="preserve"> is the number of electrodes. </w:t>
      </w:r>
      <m:oMath>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l</m:t>
            </m:r>
          </m:sup>
        </m:sSubSup>
      </m:oMath>
      <w:r w:rsidR="003C7B80">
        <w:t xml:space="preserve"> is trained to combine the activated time series of internal neurons to recover </w:t>
      </w:r>
      <m:oMath>
        <m:sSup>
          <m:sSupPr>
            <m:ctrlPr>
              <w:rPr>
                <w:rFonts w:ascii="Cambria Math" w:hAnsi="Cambria Math"/>
                <w:i/>
              </w:rPr>
            </m:ctrlPr>
          </m:sSupPr>
          <m:e>
            <m:r>
              <m:rPr>
                <m:sty m:val="b"/>
              </m:rPr>
              <w:rPr>
                <w:rFonts w:ascii="Cambria Math" w:hAnsi="Cambria Math"/>
              </w:rPr>
              <m:t>y</m:t>
            </m:r>
          </m:e>
          <m:sup>
            <m:r>
              <w:rPr>
                <w:rFonts w:ascii="Cambria Math" w:hAnsi="Cambria Math"/>
              </w:rPr>
              <m:t>l</m:t>
            </m:r>
          </m:sup>
        </m:sSup>
      </m:oMath>
      <w:r w:rsidR="003C7B80">
        <w:t>, and the overall output weights a</w:t>
      </w:r>
      <w:r w:rsidR="005F4974">
        <w:t>r</w:t>
      </w:r>
      <w:r w:rsidR="003C7B80">
        <w:t xml:space="preserve">e </w:t>
      </w:r>
      <m:oMath>
        <m:sSub>
          <m:sSubPr>
            <m:ctrlPr>
              <w:rPr>
                <w:rFonts w:ascii="Cambria Math" w:hAnsi="Cambria Math"/>
                <w:i/>
              </w:rPr>
            </m:ctrlPr>
          </m:sSubPr>
          <m:e>
            <m:r>
              <m:rPr>
                <m:sty m:val="b"/>
              </m:rPr>
              <w:rPr>
                <w:rFonts w:ascii="Cambria Math" w:hAnsi="Cambria Math"/>
              </w:rPr>
              <m:t>W</m:t>
            </m:r>
          </m:e>
          <m:sub>
            <m:r>
              <w:rPr>
                <w:rFonts w:ascii="Cambria Math" w:hAnsi="Cambria Math"/>
              </w:rPr>
              <m:t>out</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1</m:t>
                </m:r>
              </m:sup>
            </m:sSubSup>
            <m:r>
              <w:rPr>
                <w:rFonts w:ascii="Cambria Math" w:hAnsi="Cambria Math"/>
              </w:rPr>
              <m:t>;</m:t>
            </m:r>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L</m:t>
                </m:r>
              </m:sup>
            </m:sSubSup>
          </m:e>
        </m:d>
      </m:oMath>
      <w:r w:rsidR="003C7B80">
        <w:t>.</w:t>
      </w:r>
    </w:p>
    <w:p w14:paraId="1DE58F62" w14:textId="1566B247" w:rsidR="003C7B80" w:rsidRDefault="00385F00" w:rsidP="00353220">
      <w:r>
        <w:rPr>
          <w:noProof/>
        </w:rPr>
        <mc:AlternateContent>
          <mc:Choice Requires="wps">
            <w:drawing>
              <wp:anchor distT="0" distB="91440" distL="114300" distR="114300" simplePos="0" relativeHeight="251725824" behindDoc="0" locked="0" layoutInCell="1" allowOverlap="1" wp14:anchorId="05A2185F" wp14:editId="5E4B9A2E">
                <wp:simplePos x="0" y="0"/>
                <wp:positionH relativeFrom="margin">
                  <wp:posOffset>0</wp:posOffset>
                </wp:positionH>
                <wp:positionV relativeFrom="paragraph">
                  <wp:posOffset>91440</wp:posOffset>
                </wp:positionV>
                <wp:extent cx="5943600" cy="1737360"/>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943600" cy="1737360"/>
                        </a:xfrm>
                        <a:prstGeom prst="rect">
                          <a:avLst/>
                        </a:prstGeom>
                        <a:solidFill>
                          <a:schemeClr val="lt1"/>
                        </a:solidFill>
                        <a:ln w="6350">
                          <a:noFill/>
                        </a:ln>
                      </wps:spPr>
                      <wps:txbx>
                        <w:txbxContent>
                          <w:p w14:paraId="7F698338" w14:textId="23316309" w:rsidR="002D38DB" w:rsidRDefault="002D38DB" w:rsidP="00385F00">
                            <w:pPr>
                              <w:jc w:val="center"/>
                            </w:pPr>
                            <w:r>
                              <w:rPr>
                                <w:noProof/>
                              </w:rPr>
                              <w:drawing>
                                <wp:inline distT="0" distB="0" distL="0" distR="0" wp14:anchorId="38B118BA" wp14:editId="4B117E1C">
                                  <wp:extent cx="3033586" cy="13716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33586" cy="1371600"/>
                                          </a:xfrm>
                                          <a:prstGeom prst="rect">
                                            <a:avLst/>
                                          </a:prstGeom>
                                        </pic:spPr>
                                      </pic:pic>
                                    </a:graphicData>
                                  </a:graphic>
                                </wp:inline>
                              </w:drawing>
                            </w:r>
                          </w:p>
                          <w:p w14:paraId="0DDBF302" w14:textId="67323822" w:rsidR="002D38DB" w:rsidRDefault="002D38DB" w:rsidP="00385F00">
                            <w:pPr>
                              <w:pStyle w:val="Caption"/>
                            </w:pPr>
                            <w:bookmarkStart w:id="107" w:name="_Ref54811258"/>
                            <w:r>
                              <w:t xml:space="preserve">Figure </w:t>
                            </w:r>
                            <w:fldSimple w:instr=" SEQ Figure \* ARABIC ">
                              <w:r w:rsidR="006A007D">
                                <w:rPr>
                                  <w:noProof/>
                                </w:rPr>
                                <w:t>24</w:t>
                              </w:r>
                            </w:fldSimple>
                            <w:bookmarkEnd w:id="107"/>
                            <w:r>
                              <w:rPr>
                                <w:noProof/>
                              </w:rPr>
                              <w:t xml:space="preserve"> Reservoir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2185F" id="Text Box 88" o:spid="_x0000_s1057" type="#_x0000_t202" style="position:absolute;left:0;text-align:left;margin-left:0;margin-top:7.2pt;width:468pt;height:136.8pt;z-index:251725824;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" fillcolor="white [3201]" stroked="f" strokeweight=".5pt">
                <v:textbox inset="0,0,0,0">
                  <w:txbxContent>
                    <w:p w14:paraId="7F698338" w14:textId="23316309" w:rsidR="002D38DB" w:rsidRDefault="002D38DB" w:rsidP="00385F00">
                      <w:pPr>
                        <w:jc w:val="center"/>
                      </w:pPr>
                      <w:r>
                        <w:rPr>
                          <w:noProof/>
                        </w:rPr>
                        <w:drawing>
                          <wp:inline distT="0" distB="0" distL="0" distR="0" wp14:anchorId="38B118BA" wp14:editId="4B117E1C">
                            <wp:extent cx="3033586" cy="1371600"/>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33586" cy="1371600"/>
                                    </a:xfrm>
                                    <a:prstGeom prst="rect">
                                      <a:avLst/>
                                    </a:prstGeom>
                                  </pic:spPr>
                                </pic:pic>
                              </a:graphicData>
                            </a:graphic>
                          </wp:inline>
                        </w:drawing>
                      </w:r>
                    </w:p>
                    <w:p w14:paraId="0DDBF302" w14:textId="67323822" w:rsidR="002D38DB" w:rsidRDefault="002D38DB" w:rsidP="00385F00">
                      <w:pPr>
                        <w:pStyle w:val="Caption"/>
                      </w:pPr>
                      <w:bookmarkStart w:id="108" w:name="_Ref54811258"/>
                      <w:r>
                        <w:t xml:space="preserve">Figure </w:t>
                      </w:r>
                      <w:fldSimple w:instr=" SEQ Figure \* ARABIC ">
                        <w:r w:rsidR="006A007D">
                          <w:rPr>
                            <w:noProof/>
                          </w:rPr>
                          <w:t>24</w:t>
                        </w:r>
                      </w:fldSimple>
                      <w:bookmarkEnd w:id="108"/>
                      <w:r>
                        <w:rPr>
                          <w:noProof/>
                        </w:rPr>
                        <w:t xml:space="preserve"> Reservoir network</w:t>
                      </w:r>
                    </w:p>
                  </w:txbxContent>
                </v:textbox>
                <w10:wrap type="topAndBottom" anchorx="margin"/>
              </v:shape>
            </w:pict>
          </mc:Fallback>
        </mc:AlternateContent>
      </w:r>
      <w:r w:rsidR="0009401E">
        <w:t xml:space="preserve">If the same input weights </w:t>
      </w:r>
      <w:r w:rsidR="0009401E" w:rsidRPr="000456C1">
        <w:rPr>
          <w:b/>
          <w:bCs/>
        </w:rPr>
        <w:t>W</w:t>
      </w:r>
      <w:r w:rsidR="0009401E" w:rsidRPr="000456C1">
        <w:rPr>
          <w:i/>
          <w:iCs/>
          <w:vertAlign w:val="subscript"/>
        </w:rPr>
        <w:t>in</w:t>
      </w:r>
      <w:r w:rsidR="0009401E">
        <w:t xml:space="preserve"> and internal weights </w:t>
      </w:r>
      <w:r w:rsidR="0009401E" w:rsidRPr="000456C1">
        <w:rPr>
          <w:b/>
          <w:bCs/>
        </w:rPr>
        <w:t>W</w:t>
      </w:r>
      <w:r w:rsidR="0009401E">
        <w:t xml:space="preserve"> are used to model different EEG signals separately as </w:t>
      </w:r>
      <m:oMath>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Z</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m:rPr>
                    <m:sty m:val="b"/>
                  </m:rPr>
                  <w:rPr>
                    <w:rFonts w:ascii="Cambria Math" w:hAnsi="Cambria Math"/>
                  </w:rPr>
                  <m:t>Z</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m:rPr>
                    <m:sty m:val="b"/>
                  </m:rPr>
                  <w:rPr>
                    <w:rFonts w:ascii="Cambria Math" w:hAnsi="Cambria Math"/>
                  </w:rPr>
                  <m:t>Z</m:t>
                </m:r>
              </m:e>
              <m:sup>
                <m:r>
                  <w:rPr>
                    <w:rFonts w:ascii="Cambria Math" w:hAnsi="Cambria Math"/>
                  </w:rPr>
                  <m:t>m</m:t>
                </m:r>
              </m:sup>
            </m:sSup>
          </m:e>
        </m:d>
      </m:oMath>
      <w:r w:rsidR="000456C1">
        <w:t xml:space="preserve"> </w:t>
      </w:r>
      <w:r w:rsidR="0009401E">
        <w:t xml:space="preserve">, the overall output weights </w:t>
      </w:r>
      <m:oMath>
        <m:sSup>
          <m:sSupPr>
            <m:ctrlPr>
              <w:rPr>
                <w:rFonts w:ascii="Cambria Math" w:hAnsi="Cambria Math"/>
                <w:i/>
              </w:rPr>
            </m:ctrlPr>
          </m:sSupPr>
          <m:e>
            <m:r>
              <m:rPr>
                <m:sty m:val="b"/>
              </m:rPr>
              <w:rPr>
                <w:rFonts w:ascii="Cambria Math" w:hAnsi="Cambria Math"/>
              </w:rPr>
              <m:t>f</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b"/>
                  </m:rPr>
                  <w:rPr>
                    <w:rFonts w:ascii="Cambria Math" w:hAnsi="Cambria Math"/>
                  </w:rPr>
                  <m:t>w</m:t>
                </m:r>
              </m:e>
              <m:sub>
                <m:r>
                  <w:rPr>
                    <w:rFonts w:ascii="Cambria Math" w:hAnsi="Cambria Math"/>
                  </w:rPr>
                  <m:t>out</m:t>
                </m:r>
              </m:sub>
              <m:sup>
                <m:r>
                  <w:rPr>
                    <w:rFonts w:ascii="Cambria Math" w:hAnsi="Cambria Math"/>
                  </w:rPr>
                  <m:t>L</m:t>
                </m:r>
              </m:sup>
            </m:sSubSup>
          </m:e>
        </m:d>
      </m:oMath>
      <w:r w:rsidR="000456C1">
        <w:t xml:space="preserve"> </w:t>
      </w:r>
      <w:r w:rsidR="0009401E">
        <w:t>can be employed as EEG features.</w:t>
      </w:r>
    </w:p>
    <w:p w14:paraId="67C6F88B" w14:textId="5A2E27DB" w:rsidR="00BF5548" w:rsidRDefault="0009401E" w:rsidP="00353220">
      <w:pPr>
        <w:rPr>
          <w:noProof/>
        </w:rPr>
      </w:pPr>
      <w:r>
        <w:rPr>
          <w:noProof/>
        </w:rPr>
        <w:t>The effectiveness of autoregressive (AR) coefficients in EEG signal classification has been reported. Though both ESN and AR models can be used in time series prediction, the relationship of the ESN with the AR model has not been discussed ever before. Here, the effectiveness of AR coefficients to present EEG signals in both metrics of classification accuracy and versatility will be investigated. The classical AR model with order p can be written as</w:t>
      </w:r>
    </w:p>
    <w:p w14:paraId="37BBD966" w14:textId="40F820A4"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m:rPr>
                <m:sty m:val="p"/>
              </m:rPr>
              <w:rPr>
                <w:rFonts w:ascii="Cambria Math" w:hAnsi="Cambria Math" w:cstheme="majorBidi"/>
              </w:rPr>
              <m:t>1</m:t>
            </m:r>
          </m:sub>
        </m:sSub>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m:rPr>
                <m:sty m:val="p"/>
              </m:rPr>
              <w:rPr>
                <w:rFonts w:ascii="Cambria Math" w:hAnsi="Cambria Math" w:cstheme="majorBidi"/>
              </w:rPr>
              <m:t>2</m:t>
            </m:r>
          </m:sub>
        </m:sSub>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p</m:t>
            </m:r>
          </m:sub>
        </m:sSub>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t</m:t>
            </m:r>
            <m:r>
              <m:rPr>
                <m:sty m:val="p"/>
              </m:rPr>
              <w:rPr>
                <w:rFonts w:ascii="Cambria Math" w:hAnsi="Cambria Math" w:cstheme="majorBidi"/>
              </w:rPr>
              <m:t>-</m:t>
            </m:r>
            <m:r>
              <w:rPr>
                <w:rFonts w:ascii="Cambria Math" w:hAnsi="Cambria Math" w:cstheme="majorBidi"/>
              </w:rPr>
              <m:t>p</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ε</m:t>
            </m:r>
          </m:e>
          <m:sub>
            <m:r>
              <w:rPr>
                <w:rFonts w:ascii="Cambria Math" w:hAnsi="Cambria Math" w:cstheme="majorBidi"/>
              </w:rPr>
              <m:t>t</m:t>
            </m:r>
          </m:sub>
        </m:sSub>
      </m:oMath>
      <w:r w:rsidR="00DC3031" w:rsidRPr="00341180">
        <w:rPr>
          <w:rFonts w:asciiTheme="majorBidi" w:hAnsiTheme="majorBidi" w:cstheme="majorBidi"/>
        </w:rPr>
        <w:tab/>
        <w:t>(28)</w:t>
      </w:r>
    </w:p>
    <w:p w14:paraId="4FC32F27" w14:textId="4DD88D52" w:rsidR="00BF5548" w:rsidRDefault="0009401E" w:rsidP="00353220">
      <w:r>
        <w:t xml:space="preserve">where </w:t>
      </w:r>
      <w:proofErr w:type="spellStart"/>
      <w:r w:rsidRPr="000456C1">
        <w:rPr>
          <w:i/>
          <w:iCs/>
        </w:rPr>
        <w:t>z</w:t>
      </w:r>
      <w:r w:rsidRPr="000456C1">
        <w:rPr>
          <w:i/>
          <w:iCs/>
          <w:vertAlign w:val="subscript"/>
        </w:rPr>
        <w:t>t</w:t>
      </w:r>
      <w:proofErr w:type="spellEnd"/>
      <w:r>
        <w:t xml:space="preserve"> represents the observed time series at timestamp</w:t>
      </w:r>
      <w:r w:rsidR="000456C1">
        <w:t xml:space="preserve"> </w:t>
      </w:r>
      <m:oMath>
        <m:r>
          <w:rPr>
            <w:rFonts w:ascii="Cambria Math" w:hAnsi="Cambria Math"/>
          </w:rPr>
          <m:t xml:space="preserve">t,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1, 2, ..., p</m:t>
        </m:r>
      </m:oMath>
      <w:r>
        <w:t xml:space="preserve">, is the </w:t>
      </w:r>
      <w:proofErr w:type="spellStart"/>
      <w:r w:rsidRPr="000456C1">
        <w:rPr>
          <w:i/>
          <w:iCs/>
        </w:rPr>
        <w:t>i</w:t>
      </w:r>
      <w:r>
        <w:t>-th</w:t>
      </w:r>
      <w:proofErr w:type="spellEnd"/>
      <w:r>
        <w:t xml:space="preserve"> autoregression coefficient.</w:t>
      </w:r>
      <w:r w:rsidR="00315DBB">
        <w:t xml:space="preserve"> If </w:t>
      </w:r>
      <w:r w:rsidR="00315DBB" w:rsidRPr="000456C1">
        <w:rPr>
          <w:i/>
          <w:iCs/>
        </w:rPr>
        <w:t>f</w:t>
      </w:r>
      <w:r w:rsidR="00315DBB">
        <w:t xml:space="preserve">(.) is set as an identity function in </w:t>
      </w:r>
      <w:r w:rsidR="00537D58">
        <w:t>Equation 24</w:t>
      </w:r>
      <w:r w:rsidR="00315DBB">
        <w:t xml:space="preserve"> and setting other parameters as follows</w:t>
      </w:r>
    </w:p>
    <w:p w14:paraId="416A738A" w14:textId="51CE9698" w:rsidR="00C248FF" w:rsidRPr="00341180" w:rsidRDefault="0004747C" w:rsidP="00341180">
      <w:pPr>
        <w:tabs>
          <w:tab w:val="right" w:pos="9360"/>
        </w:tabs>
        <w:spacing w:before="120" w:after="120"/>
        <w:ind w:left="360"/>
        <w:rPr>
          <w:rFonts w:asciiTheme="majorBidi" w:hAnsiTheme="majorBidi" w:cstheme="majorBidi"/>
        </w:rPr>
      </w:pPr>
      <m:oMath>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in</m:t>
            </m:r>
          </m:sub>
        </m:sSub>
        <m:r>
          <m:rPr>
            <m:sty m:val="p"/>
          </m:rPr>
          <w:rPr>
            <w:rFonts w:ascii="Cambria Math" w:hAnsi="Cambria Math" w:cstheme="majorBidi"/>
          </w:rPr>
          <m:t>=</m:t>
        </m:r>
        <m:d>
          <m:dPr>
            <m:begChr m:val="["/>
            <m:endChr m:val="]"/>
            <m:ctrlPr>
              <w:rPr>
                <w:rFonts w:ascii="Cambria Math" w:hAnsi="Cambria Math" w:cstheme="majorBidi"/>
              </w:rPr>
            </m:ctrlPr>
          </m:dPr>
          <m:e>
            <m:m>
              <m:mPr>
                <m:mcs>
                  <m:mc>
                    <m:mcPr>
                      <m:count m:val="1"/>
                      <m:mcJc m:val="center"/>
                    </m:mcPr>
                  </m:mc>
                </m:mcs>
                <m:ctrlPr>
                  <w:rPr>
                    <w:rFonts w:ascii="Cambria Math" w:hAnsi="Cambria Math" w:cstheme="majorBidi"/>
                  </w:rPr>
                </m:ctrlPr>
              </m:mPr>
              <m:mr>
                <m:e>
                  <m:r>
                    <m:rPr>
                      <m:sty m:val="p"/>
                    </m:rPr>
                    <w:rPr>
                      <w:rFonts w:ascii="Cambria Math" w:hAnsi="Cambria Math" w:cstheme="majorBidi"/>
                    </w:rPr>
                    <m:t>1</m:t>
                  </m:r>
                </m:e>
              </m:mr>
              <m:mr>
                <m:e>
                  <m:r>
                    <m:rPr>
                      <m:sty m:val="p"/>
                    </m:rPr>
                    <w:rPr>
                      <w:rFonts w:ascii="Cambria Math" w:hAnsi="Cambria Math" w:cstheme="majorBidi"/>
                    </w:rPr>
                    <m:t>0</m:t>
                  </m:r>
                </m:e>
              </m:mr>
              <m:mr>
                <m:e>
                  <m:r>
                    <m:rPr>
                      <m:sty m:val="p"/>
                    </m:rPr>
                    <w:rPr>
                      <w:rFonts w:ascii="Cambria Math" w:hAnsi="Cambria Math" w:cstheme="majorBidi"/>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mr>
            </m:m>
          </m:e>
        </m:d>
        <m:r>
          <m:rPr>
            <m:sty m:val="p"/>
          </m:rPr>
          <w:rPr>
            <w:rFonts w:ascii="Cambria Math" w:hAnsi="Cambria Math" w:cstheme="majorBidi"/>
          </w:rPr>
          <m:t xml:space="preserve">, </m:t>
        </m:r>
        <m:r>
          <m:rPr>
            <m:sty m:val="b"/>
          </m:rPr>
          <w:rPr>
            <w:rFonts w:ascii="Cambria Math" w:hAnsi="Cambria Math" w:cstheme="majorBidi"/>
          </w:rPr>
          <m:t>W</m:t>
        </m:r>
        <m:r>
          <m:rPr>
            <m:sty m:val="p"/>
          </m:rPr>
          <w:rPr>
            <w:rFonts w:ascii="Cambria Math" w:hAnsi="Cambria Math" w:cstheme="majorBidi"/>
          </w:rPr>
          <m:t>=</m:t>
        </m:r>
        <m:d>
          <m:dPr>
            <m:begChr m:val="["/>
            <m:endChr m:val="]"/>
            <m:ctrlPr>
              <w:rPr>
                <w:rFonts w:ascii="Cambria Math" w:hAnsi="Cambria Math" w:cstheme="majorBidi"/>
              </w:rPr>
            </m:ctrlPr>
          </m:dPr>
          <m:e>
            <m:m>
              <m:mPr>
                <m:mcs>
                  <m:mc>
                    <m:mcPr>
                      <m:count m:val="6"/>
                      <m:mcJc m:val="center"/>
                    </m:mcPr>
                  </m:mc>
                </m:mcs>
                <m:ctrlPr>
                  <w:rPr>
                    <w:rFonts w:ascii="Cambria Math" w:hAnsi="Cambria Math" w:cstheme="majorBidi"/>
                  </w:rPr>
                </m:ctrlPr>
              </m:mPr>
              <m:mr>
                <m:e>
                  <m:r>
                    <m:rPr>
                      <m:sty m:val="p"/>
                    </m:rPr>
                    <w:rPr>
                      <w:rFonts w:ascii="Cambria Math" w:hAnsi="Cambria Math" w:cstheme="majorBidi"/>
                    </w:rPr>
                    <m:t>0</m:t>
                  </m:r>
                </m:e>
                <m:e>
                  <m:r>
                    <m:rPr>
                      <m:sty m:val="p"/>
                    </m:rPr>
                    <w:rPr>
                      <w:rFonts w:ascii="Cambria Math" w:hAnsi="Cambria Math" w:cstheme="majorBidi"/>
                    </w:rPr>
                    <m:t>0</m:t>
                  </m:r>
                </m:e>
                <m:e>
                  <m:r>
                    <m:rPr>
                      <m:sty m:val="p"/>
                    </m:rPr>
                    <w:rPr>
                      <w:rFonts w:ascii="Cambria Math" w:hAnsi="Cambria Math" w:cstheme="majorBidi"/>
                    </w:rPr>
                    <m:t>0</m:t>
                  </m:r>
                </m:e>
                <m:e>
                  <m:r>
                    <m:rPr>
                      <m:sty m:val="p"/>
                    </m:rPr>
                    <w:rPr>
                      <w:rFonts w:ascii="Cambria Math" w:hAnsi="Cambria Math" w:cstheme="majorBidi"/>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cstheme="majorBidi"/>
                    </w:rPr>
                    <m:t>0</m:t>
                  </m:r>
                </m:e>
                <m:e>
                  <m:r>
                    <m:rPr>
                      <m:sty m:val="p"/>
                    </m:rPr>
                    <w:rPr>
                      <w:rFonts w:ascii="Cambria Math" w:hAnsi="Cambria Math" w:cstheme="majorBidi"/>
                    </w:rPr>
                    <m:t>0</m:t>
                  </m:r>
                </m:e>
                <m:e>
                  <m:r>
                    <m:rPr>
                      <m:sty m:val="p"/>
                    </m:rPr>
                    <w:rPr>
                      <w:rFonts w:ascii="Cambria Math" w:hAnsi="Cambria Math" w:cstheme="majorBidi"/>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cstheme="majorBidi"/>
                    </w:rPr>
                    <m:t>1</m:t>
                  </m:r>
                </m:e>
                <m:e>
                  <m:r>
                    <m:rPr>
                      <m:sty m:val="p"/>
                    </m:rPr>
                    <w:rPr>
                      <w:rFonts w:ascii="Cambria Math" w:hAnsi="Cambria Math" w:cstheme="majorBidi"/>
                    </w:rPr>
                    <m:t>0</m:t>
                  </m:r>
                  <m:ctrlPr>
                    <w:rPr>
                      <w:rFonts w:ascii="Cambria Math" w:eastAsia="Cambria Math" w:hAnsi="Cambria Math" w:cs="Cambria Math"/>
                    </w:rPr>
                  </m:ctrlPr>
                </m:e>
                <m:e>
                  <m:r>
                    <m:rPr>
                      <m:sty m:val="p"/>
                    </m:rPr>
                    <w:rPr>
                      <w:rFonts w:ascii="Cambria Math" w:hAnsi="Cambria Math" w:cstheme="majorBidi"/>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hAnsi="Cambria Math" w:cstheme="majorBidi"/>
                    </w:rPr>
                    <m:t>⋯</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hAnsi="Cambria Math" w:cstheme="majorBidi"/>
                    </w:rPr>
                    <m:t>⋯</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cstheme="majorBidi"/>
          </w:rPr>
          <m:t xml:space="preserve">, </m:t>
        </m:r>
        <m:sSub>
          <m:sSubPr>
            <m:ctrlPr>
              <w:rPr>
                <w:rFonts w:ascii="Cambria Math" w:hAnsi="Cambria Math" w:cstheme="majorBidi"/>
              </w:rPr>
            </m:ctrlPr>
          </m:sSubPr>
          <m:e>
            <m:r>
              <m:rPr>
                <m:sty m:val="b"/>
              </m:rPr>
              <w:rPr>
                <w:rFonts w:ascii="Cambria Math" w:hAnsi="Cambria Math" w:cstheme="majorBidi"/>
              </w:rPr>
              <m:t>W</m:t>
            </m:r>
          </m:e>
          <m:sub>
            <m:r>
              <w:rPr>
                <w:rFonts w:ascii="Cambria Math" w:hAnsi="Cambria Math" w:cstheme="majorBidi"/>
              </w:rPr>
              <m:t>fb</m:t>
            </m:r>
          </m:sub>
        </m:sSub>
        <m:r>
          <m:rPr>
            <m:sty m:val="p"/>
          </m:rPr>
          <w:rPr>
            <w:rFonts w:ascii="Cambria Math" w:hAnsi="Cambria Math" w:cstheme="majorBidi"/>
          </w:rPr>
          <m:t>=</m:t>
        </m:r>
        <m:d>
          <m:dPr>
            <m:begChr m:val="["/>
            <m:endChr m:val="]"/>
            <m:ctrlPr>
              <w:rPr>
                <w:rFonts w:ascii="Cambria Math" w:hAnsi="Cambria Math" w:cstheme="majorBidi"/>
              </w:rPr>
            </m:ctrlPr>
          </m:dPr>
          <m:e>
            <m:m>
              <m:mPr>
                <m:mcs>
                  <m:mc>
                    <m:mcPr>
                      <m:count m:val="1"/>
                      <m:mcJc m:val="center"/>
                    </m:mcPr>
                  </m:mc>
                </m:mcs>
                <m:ctrlPr>
                  <w:rPr>
                    <w:rFonts w:ascii="Cambria Math" w:hAnsi="Cambria Math" w:cstheme="majorBidi"/>
                  </w:rPr>
                </m:ctrlPr>
              </m:mPr>
              <m:mr>
                <m:e>
                  <m:r>
                    <m:rPr>
                      <m:sty m:val="p"/>
                    </m:rPr>
                    <w:rPr>
                      <w:rFonts w:ascii="Cambria Math" w:hAnsi="Cambria Math" w:cstheme="majorBidi"/>
                    </w:rPr>
                    <m:t>0</m:t>
                  </m:r>
                </m:e>
              </m:mr>
              <m:mr>
                <m:e>
                  <m:r>
                    <m:rPr>
                      <m:sty m:val="p"/>
                    </m:rPr>
                    <w:rPr>
                      <w:rFonts w:ascii="Cambria Math" w:hAnsi="Cambria Math" w:cstheme="majorBidi"/>
                    </w:rPr>
                    <m:t>0</m:t>
                  </m:r>
                </m:e>
              </m:mr>
              <m:mr>
                <m:e>
                  <m:r>
                    <m:rPr>
                      <m:sty m:val="p"/>
                    </m:rPr>
                    <w:rPr>
                      <w:rFonts w:ascii="Cambria Math" w:hAnsi="Cambria Math" w:cstheme="majorBidi"/>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mr>
              <m:mr>
                <m:e>
                  <m:r>
                    <m:rPr>
                      <m:sty m:val="p"/>
                    </m:rPr>
                    <w:rPr>
                      <w:rFonts w:ascii="Cambria Math" w:eastAsia="Cambria Math" w:hAnsi="Cambria Math" w:cs="Cambria Math"/>
                    </w:rPr>
                    <m:t>0</m:t>
                  </m:r>
                </m:e>
              </m:mr>
            </m:m>
          </m:e>
        </m:d>
      </m:oMath>
      <w:r w:rsidR="00DC3031" w:rsidRPr="00341180">
        <w:rPr>
          <w:rFonts w:asciiTheme="majorBidi" w:hAnsiTheme="majorBidi" w:cstheme="majorBidi"/>
        </w:rPr>
        <w:tab/>
        <w:t>(29)</w:t>
      </w:r>
    </w:p>
    <w:p w14:paraId="03F6B985" w14:textId="384FC86C" w:rsidR="00BF5548" w:rsidRDefault="00315DBB" w:rsidP="00353220">
      <w:r>
        <w:t>which maintains a reservoir state</w:t>
      </w:r>
      <w:r w:rsidR="00D0609D">
        <w:t xml:space="preserve"> </w:t>
      </w:r>
      <m:oMath>
        <m:sSub>
          <m:sSubPr>
            <m:ctrlPr>
              <w:rPr>
                <w:rFonts w:ascii="Cambria Math" w:hAnsi="Cambria Math"/>
                <w:i/>
              </w:rPr>
            </m:ctrlPr>
          </m:sSubPr>
          <m:e>
            <m:r>
              <m:rPr>
                <m:sty m:val="b"/>
              </m:rPr>
              <w:rPr>
                <w:rFonts w:ascii="Cambria Math" w:hAnsi="Cambria Math"/>
              </w:rPr>
              <m:t>x</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p+1</m:t>
                </m:r>
              </m:sub>
            </m:sSub>
          </m:e>
        </m:d>
      </m:oMath>
      <w:r w:rsidR="003267D1">
        <w:t xml:space="preserve"> </w:t>
      </w:r>
      <w:r>
        <w:t xml:space="preserve">at time </w:t>
      </w:r>
      <w:proofErr w:type="gramStart"/>
      <w:r w:rsidRPr="003267D1">
        <w:rPr>
          <w:i/>
          <w:iCs/>
        </w:rPr>
        <w:t>t</w:t>
      </w:r>
      <w:r>
        <w:t>.</w:t>
      </w:r>
      <w:proofErr w:type="gramEnd"/>
      <w:r>
        <w:t xml:space="preserve"> In </w:t>
      </w:r>
      <w:r w:rsidR="00537D58">
        <w:t>Equation 26</w:t>
      </w:r>
      <w:r>
        <w:t xml:space="preserve"> g(.) adopts an identity function and</w:t>
      </w:r>
      <w:r w:rsidR="003267D1">
        <w:t xml:space="preserve"> </w:t>
      </w:r>
      <m:oMath>
        <m:sSub>
          <m:sSubPr>
            <m:ctrlPr>
              <w:rPr>
                <w:rFonts w:ascii="Cambria Math" w:hAnsi="Cambria Math"/>
                <w:i/>
              </w:rPr>
            </m:ctrlPr>
          </m:sSubPr>
          <m:e>
            <m:r>
              <m:rPr>
                <m:sty m:val="b"/>
              </m:rPr>
              <w:rPr>
                <w:rFonts w:ascii="Cambria Math" w:hAnsi="Cambria Math"/>
              </w:rPr>
              <m:t>W</m:t>
            </m:r>
          </m:e>
          <m:sub>
            <m:r>
              <w:rPr>
                <w:rFonts w:ascii="Cambria Math" w:hAnsi="Cambria Math"/>
              </w:rPr>
              <m:t>ou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m:t>
                </m:r>
              </m:sub>
            </m:sSub>
          </m:e>
        </m:d>
      </m:oMath>
      <w:r>
        <w:t xml:space="preserve">. Then, </w:t>
      </w:r>
      <w:r w:rsidR="00537D58">
        <w:t>Equation 28</w:t>
      </w:r>
      <w:r>
        <w:t xml:space="preserve"> can be obtained by combining </w:t>
      </w:r>
      <w:r w:rsidR="00537D58">
        <w:t>Equation 24</w:t>
      </w:r>
      <w:r>
        <w:t xml:space="preserve"> and </w:t>
      </w:r>
      <w:r w:rsidR="00537D58">
        <w:t>Equation 26</w:t>
      </w:r>
      <w:r>
        <w:t xml:space="preserve">. That is to say, the classical AR model </w:t>
      </w:r>
      <w:proofErr w:type="gramStart"/>
      <w:r>
        <w:t>can be seen as</w:t>
      </w:r>
      <w:proofErr w:type="gramEnd"/>
      <w:r>
        <w:t xml:space="preserve"> a simplified echo state network. </w:t>
      </w:r>
      <w:fldSimple w:instr=" REF _Ref54813373 ">
        <w:r w:rsidR="006A007D">
          <w:t xml:space="preserve">Figure </w:t>
        </w:r>
        <w:r w:rsidR="006A007D">
          <w:rPr>
            <w:noProof/>
          </w:rPr>
          <w:t>25</w:t>
        </w:r>
      </w:fldSimple>
      <w:r w:rsidR="00D55B27">
        <w:t xml:space="preserve"> presents the diagram of the classical AR model and an ESN.</w:t>
      </w:r>
    </w:p>
    <w:p w14:paraId="45D3CE40" w14:textId="23EFC645" w:rsidR="00D55B27" w:rsidRDefault="00385F00" w:rsidP="00353220">
      <w:r>
        <w:rPr>
          <w:noProof/>
        </w:rPr>
        <w:lastRenderedPageBreak/>
        <mc:AlternateContent>
          <mc:Choice Requires="wps">
            <w:drawing>
              <wp:anchor distT="0" distB="91440" distL="114300" distR="114300" simplePos="0" relativeHeight="251727872" behindDoc="0" locked="0" layoutInCell="1" allowOverlap="1" wp14:anchorId="26B847FE" wp14:editId="4C8FC8F4">
                <wp:simplePos x="0" y="0"/>
                <wp:positionH relativeFrom="margin">
                  <wp:posOffset>0</wp:posOffset>
                </wp:positionH>
                <wp:positionV relativeFrom="paragraph">
                  <wp:posOffset>264</wp:posOffset>
                </wp:positionV>
                <wp:extent cx="5943600" cy="1645920"/>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943600" cy="1645920"/>
                        </a:xfrm>
                        <a:prstGeom prst="rect">
                          <a:avLst/>
                        </a:prstGeom>
                        <a:solidFill>
                          <a:schemeClr val="lt1"/>
                        </a:solidFill>
                        <a:ln w="6350">
                          <a:noFill/>
                        </a:ln>
                      </wps:spPr>
                      <wps:txbx>
                        <w:txbxContent>
                          <w:p w14:paraId="77508521" w14:textId="7FE3942D" w:rsidR="002D38DB" w:rsidRDefault="002D38DB" w:rsidP="00385F00">
                            <w:pPr>
                              <w:jc w:val="center"/>
                            </w:pPr>
                            <w:r>
                              <w:rPr>
                                <w:noProof/>
                              </w:rPr>
                              <w:drawing>
                                <wp:inline distT="0" distB="0" distL="0" distR="0" wp14:anchorId="58B8737D" wp14:editId="673E999C">
                                  <wp:extent cx="1930397" cy="12801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30397" cy="1280160"/>
                                          </a:xfrm>
                                          <a:prstGeom prst="rect">
                                            <a:avLst/>
                                          </a:prstGeom>
                                        </pic:spPr>
                                      </pic:pic>
                                    </a:graphicData>
                                  </a:graphic>
                                </wp:inline>
                              </w:drawing>
                            </w:r>
                          </w:p>
                          <w:p w14:paraId="671039E6" w14:textId="57C77EBE" w:rsidR="002D38DB" w:rsidRDefault="002D38DB" w:rsidP="00385F00">
                            <w:pPr>
                              <w:pStyle w:val="Caption"/>
                            </w:pPr>
                            <w:bookmarkStart w:id="109" w:name="_Ref54813373"/>
                            <w:r>
                              <w:t xml:space="preserve">Figure </w:t>
                            </w:r>
                            <w:fldSimple w:instr=" SEQ Figure \* ARABIC ">
                              <w:r w:rsidR="006A007D">
                                <w:rPr>
                                  <w:noProof/>
                                </w:rPr>
                                <w:t>25</w:t>
                              </w:r>
                            </w:fldSimple>
                            <w:bookmarkEnd w:id="109"/>
                            <w:r>
                              <w:rPr>
                                <w:noProof/>
                              </w:rPr>
                              <w:t xml:space="preserve"> </w:t>
                            </w:r>
                            <w:r w:rsidRPr="00444B46">
                              <w:rPr>
                                <w:noProof/>
                              </w:rPr>
                              <w:t>Classical AR model can be seen as a simplified ES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847FE" id="Text Box 92" o:spid="_x0000_s1058" type="#_x0000_t202" style="position:absolute;left:0;text-align:left;margin-left:0;margin-top:0;width:468pt;height:129.6pt;z-index:251727872;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" fillcolor="white [3201]" stroked="f" strokeweight=".5pt">
                <v:textbox inset="0,0,0,0">
                  <w:txbxContent>
                    <w:p w14:paraId="77508521" w14:textId="7FE3942D" w:rsidR="002D38DB" w:rsidRDefault="002D38DB" w:rsidP="00385F00">
                      <w:pPr>
                        <w:jc w:val="center"/>
                      </w:pPr>
                      <w:r>
                        <w:rPr>
                          <w:noProof/>
                        </w:rPr>
                        <w:drawing>
                          <wp:inline distT="0" distB="0" distL="0" distR="0" wp14:anchorId="58B8737D" wp14:editId="673E999C">
                            <wp:extent cx="1930397" cy="128016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30397" cy="1280160"/>
                                    </a:xfrm>
                                    <a:prstGeom prst="rect">
                                      <a:avLst/>
                                    </a:prstGeom>
                                  </pic:spPr>
                                </pic:pic>
                              </a:graphicData>
                            </a:graphic>
                          </wp:inline>
                        </w:drawing>
                      </w:r>
                    </w:p>
                    <w:p w14:paraId="671039E6" w14:textId="57C77EBE" w:rsidR="002D38DB" w:rsidRDefault="002D38DB" w:rsidP="00385F00">
                      <w:pPr>
                        <w:pStyle w:val="Caption"/>
                      </w:pPr>
                      <w:bookmarkStart w:id="110" w:name="_Ref54813373"/>
                      <w:r>
                        <w:t xml:space="preserve">Figure </w:t>
                      </w:r>
                      <w:fldSimple w:instr=" SEQ Figure \* ARABIC ">
                        <w:r w:rsidR="006A007D">
                          <w:rPr>
                            <w:noProof/>
                          </w:rPr>
                          <w:t>25</w:t>
                        </w:r>
                      </w:fldSimple>
                      <w:bookmarkEnd w:id="110"/>
                      <w:r>
                        <w:rPr>
                          <w:noProof/>
                        </w:rPr>
                        <w:t xml:space="preserve"> </w:t>
                      </w:r>
                      <w:r w:rsidRPr="00444B46">
                        <w:rPr>
                          <w:noProof/>
                        </w:rPr>
                        <w:t>Classical AR model can be seen as a simplified ESN</w:t>
                      </w:r>
                    </w:p>
                  </w:txbxContent>
                </v:textbox>
                <w10:wrap type="topAndBottom" anchorx="margin"/>
              </v:shape>
            </w:pict>
          </mc:Fallback>
        </mc:AlternateContent>
      </w:r>
      <w:r w:rsidR="00D55B27">
        <w:t xml:space="preserve">This comparison shows that feature extraction based on the autoregression model (FEAR) is in fact an autoencoder-based EEG feature extraction method, which may be one of the reasons for FEAR’s superiority over other EEG feature extraction methods. But </w:t>
      </w:r>
      <w:r w:rsidR="00711700">
        <w:t xml:space="preserve">there is a debate that how effective a linear regression model such as AR can capture the nonlinear dynamics in EEG signals. The advantages of </w:t>
      </w:r>
      <w:r w:rsidR="004505E3">
        <w:t xml:space="preserve">the </w:t>
      </w:r>
      <w:r w:rsidR="00711700">
        <w:t>proposed FE-ESN over other methods such as FEAR are as follows:</w:t>
      </w:r>
    </w:p>
    <w:p w14:paraId="24C0DC1A" w14:textId="56A304B1" w:rsidR="005452AC" w:rsidRDefault="004505E3" w:rsidP="00353220">
      <w:pPr>
        <w:pStyle w:val="ListParagraph"/>
        <w:numPr>
          <w:ilvl w:val="0"/>
          <w:numId w:val="23"/>
        </w:numPr>
      </w:pPr>
      <w:r>
        <w:t>T</w:t>
      </w:r>
      <w:r w:rsidR="00711700">
        <w:t>he information lost in the feature extraction process is limited. Since FE-ESN is designed based on an autoencoder, the original signal can be approximately reconstructed with the produced feature sets.</w:t>
      </w:r>
    </w:p>
    <w:p w14:paraId="534C3F3A" w14:textId="2B926643" w:rsidR="005452AC" w:rsidRDefault="004505E3" w:rsidP="00353220">
      <w:pPr>
        <w:pStyle w:val="ListParagraph"/>
        <w:numPr>
          <w:ilvl w:val="0"/>
          <w:numId w:val="23"/>
        </w:numPr>
      </w:pPr>
      <w:r>
        <w:t>T</w:t>
      </w:r>
      <w:r w:rsidR="00711700">
        <w:t>he FE-ESN is unsupervised. It helps to use this method in most EEG analysis applications.</w:t>
      </w:r>
    </w:p>
    <w:p w14:paraId="10481C4D" w14:textId="398087A9" w:rsidR="005452AC" w:rsidRDefault="004505E3" w:rsidP="00353220">
      <w:pPr>
        <w:pStyle w:val="ListParagraph"/>
        <w:numPr>
          <w:ilvl w:val="0"/>
          <w:numId w:val="23"/>
        </w:numPr>
      </w:pPr>
      <w:r>
        <w:t>The</w:t>
      </w:r>
      <w:r w:rsidR="00711700">
        <w:t xml:space="preserve"> FE-ESN is expected to be able to model nonlinear dynamics of EEG. </w:t>
      </w:r>
    </w:p>
    <w:p w14:paraId="10C58050" w14:textId="012FA63A" w:rsidR="00711700" w:rsidRDefault="004505E3" w:rsidP="00353220">
      <w:pPr>
        <w:pStyle w:val="ListParagraph"/>
        <w:numPr>
          <w:ilvl w:val="0"/>
          <w:numId w:val="23"/>
        </w:numPr>
      </w:pPr>
      <w:r>
        <w:t>T</w:t>
      </w:r>
      <w:r w:rsidR="00711700">
        <w:t xml:space="preserve">raining and decoding of FE-ESN </w:t>
      </w:r>
      <w:r>
        <w:t>are</w:t>
      </w:r>
      <w:r w:rsidR="00711700">
        <w:t xml:space="preserve"> simple and efficient. The time and space complexity of FE-ESN depends on finding the pseudo-inverse of </w:t>
      </w:r>
      <m:oMath>
        <m:r>
          <w:rPr>
            <w:rFonts w:ascii="Cambria Math" w:hAnsi="Cambria Math"/>
          </w:rPr>
          <m:t>N×N</m:t>
        </m:r>
      </m:oMath>
      <w:r w:rsidR="00711700">
        <w:t xml:space="preserve"> matrix, where </w:t>
      </w:r>
      <w:r w:rsidR="00711700" w:rsidRPr="00E97E08">
        <w:rPr>
          <w:i/>
          <w:iCs/>
        </w:rPr>
        <w:t>N</w:t>
      </w:r>
      <w:r w:rsidR="00711700">
        <w:t xml:space="preserve"> is the number of neurons.</w:t>
      </w:r>
    </w:p>
    <w:p w14:paraId="33F19AAF" w14:textId="4A4D21FB" w:rsidR="005452AC" w:rsidRDefault="00711700" w:rsidP="00353220">
      <w:pPr>
        <w:rPr>
          <w:noProof/>
        </w:rPr>
      </w:pPr>
      <w:r>
        <w:rPr>
          <w:noProof/>
        </w:rPr>
        <w:t>The Bonn University</w:t>
      </w:r>
      <w:r w:rsidR="00D33758">
        <w:rPr>
          <w:noProof/>
        </w:rPr>
        <w:t xml:space="preserve"> epileptic seizure dataset </w:t>
      </w:r>
      <w:r w:rsidR="00D33758">
        <w:rPr>
          <w:noProof/>
        </w:rPr>
        <w:fldChar w:fldCharType="begin" w:fldLock="1"/>
      </w:r>
      <w:r w:rsidR="00982B66">
        <w:rPr>
          <w:noProof/>
        </w:rPr>
        <w:instrText>ADDIN CSL_CITATION {"citationItems":[{"id":"ITEM-1","itemData":{"DOI":"10.1103/PhysRevE.64.061907","ISSN":"1063651X","PMID":"11736210","author":[{"dropping-particle":"","family":"Andrzejak","given":"Ralph G","non-dropping-particle":"","parse-names":false,"suffix":""},{"dropping-particle":"","family":"Lehnertz","given":"Klaus","non-dropping-particle":"","parse-names":false,"suffix":""},{"dropping-particle":"","family":"Mormann","given":"Florian","non-dropping-particle":"","parse-names":false,"suffix":""},{"dropping-particle":"","family":"Rieke","given":"Christoph","non-dropping-particle":"","parse-names":false,"suffix":""},{"dropping-particle":"","family":"David","given":"Peter","non-dropping-particle":"","parse-names":false,"suffix":""},{"dropping-particle":"","family":"Elger","given":"Christian E","non-dropping-particle":"","parse-names":false,"suffix":""}],"container-title":"Physical Review E - Statistical Physics, Plasmas, Fluids, and Related Interdisciplinary Topics","id":"ITEM-1","issue":"6","issued":{"date-parts":[["2001"]]},"page":"8","title":"Indications of nonlinear deterministic and finite-dimensional structures in time series of brain electrical activity: Dependence on recording region and brain state","type":"article-journal","volume":"64"},"uris":["http://www.mendeley.com/documents/?uuid=8a63a340-8f21-3493-9495-f8f503cbee9d"]}],"mendeley":{"formattedCitation":"(Andrzejak et al., 2001)","plainTextFormattedCitation":"(Andrzejak et al., 2001)","previouslyFormattedCitation":"(Andrzejak et al., 2001)"},"properties":{"noteIndex":0},"schema":"https://github.com/citation-style-language/schema/raw/master/csl-citation.json"}</w:instrText>
      </w:r>
      <w:r w:rsidR="00D33758">
        <w:rPr>
          <w:noProof/>
        </w:rPr>
        <w:fldChar w:fldCharType="separate"/>
      </w:r>
      <w:r w:rsidR="00D33758" w:rsidRPr="00D33758">
        <w:rPr>
          <w:noProof/>
        </w:rPr>
        <w:t>(Andrzejak et al., 2001)</w:t>
      </w:r>
      <w:r w:rsidR="00D33758">
        <w:rPr>
          <w:noProof/>
        </w:rPr>
        <w:fldChar w:fldCharType="end"/>
      </w:r>
      <w:r w:rsidR="00D33758">
        <w:rPr>
          <w:noProof/>
        </w:rPr>
        <w:t xml:space="preserve"> </w:t>
      </w:r>
      <w:r>
        <w:rPr>
          <w:noProof/>
        </w:rPr>
        <w:t xml:space="preserve"> and Kaggle EEG datasets are used for evaluation. </w:t>
      </w:r>
      <w:r w:rsidR="00D33758">
        <w:rPr>
          <w:noProof/>
        </w:rPr>
        <w:t>The Bonn University consists of five subsets (denoted A-E), each containing 100 single</w:t>
      </w:r>
      <w:r w:rsidR="000C5D43">
        <w:rPr>
          <w:noProof/>
        </w:rPr>
        <w:t>-</w:t>
      </w:r>
      <w:r w:rsidR="00D33758">
        <w:rPr>
          <w:noProof/>
        </w:rPr>
        <w:t>channel EEG signals of 23.6 seconds duration (4097 samples). These EEG signals are sampled at 173.61 Hz and Band-pass filtered at 0.53-40 Hz (12 d</w:t>
      </w:r>
      <w:r w:rsidR="000C5D43">
        <w:rPr>
          <w:noProof/>
        </w:rPr>
        <w:t>B</w:t>
      </w:r>
      <w:r w:rsidR="00D33758">
        <w:rPr>
          <w:noProof/>
        </w:rPr>
        <w:t>/oct).</w:t>
      </w:r>
    </w:p>
    <w:p w14:paraId="6D34293B" w14:textId="7E8BEA35" w:rsidR="00FE4B7D" w:rsidRDefault="00FE4B7D" w:rsidP="00353220">
      <w:r>
        <w:rPr>
          <w:noProof/>
        </w:rPr>
        <w:t>Defining the reservoir parameters is the first step of making FE-ESN. Three parameters are required to be specified in FE-ESN, namely, reservoir size N, connectivity c, and spectral radius r. Reservoir size N (the number of internal neurons) determines the modeling complexity of ESN.</w:t>
      </w:r>
      <w:r w:rsidR="001A06A9">
        <w:rPr>
          <w:noProof/>
        </w:rPr>
        <w:t xml:space="preserve"> Meanwhile, N is the dimension of feature space. A small N results in underfitting, </w:t>
      </w:r>
      <w:r w:rsidR="000C5D43">
        <w:rPr>
          <w:noProof/>
        </w:rPr>
        <w:t xml:space="preserve">in </w:t>
      </w:r>
      <w:r w:rsidR="001A06A9">
        <w:rPr>
          <w:noProof/>
        </w:rPr>
        <w:t>which the ESN cannot well capture the underlying dynamics of EEG signals, and a large N may result in overfitting, especially in cases where the number of given samples are not enough to determine the parameters. Here, N is set to 20. The connectivity coeffic</w:t>
      </w:r>
      <w:r w:rsidR="000C5D43">
        <w:rPr>
          <w:noProof/>
        </w:rPr>
        <w:t>i</w:t>
      </w:r>
      <w:r w:rsidR="001A06A9">
        <w:rPr>
          <w:noProof/>
        </w:rPr>
        <w:t xml:space="preserve">ent of </w:t>
      </w:r>
      <w:r w:rsidR="000C5D43">
        <w:rPr>
          <w:noProof/>
        </w:rPr>
        <w:t xml:space="preserve">the </w:t>
      </w:r>
      <w:r w:rsidR="001A06A9">
        <w:rPr>
          <w:noProof/>
        </w:rPr>
        <w:t xml:space="preserve">reservoir is set </w:t>
      </w:r>
      <m:oMath>
        <m:r>
          <w:rPr>
            <w:rFonts w:ascii="Cambria Math" w:hAnsi="Cambria Math"/>
            <w:noProof/>
          </w:rPr>
          <m:t>c=0.1, 0.2, …, 1.0</m:t>
        </m:r>
      </m:oMath>
      <w:r w:rsidR="001A06A9">
        <w:rPr>
          <w:noProof/>
        </w:rPr>
        <w:t xml:space="preserve"> separately to observe the impact of connectivity on the performance of FE-ESN. It is recommended to choose </w:t>
      </w:r>
      <w:r w:rsidR="000C5D43">
        <w:rPr>
          <w:noProof/>
        </w:rPr>
        <w:t xml:space="preserve">a </w:t>
      </w:r>
      <w:r w:rsidR="001A06A9">
        <w:rPr>
          <w:noProof/>
        </w:rPr>
        <w:t xml:space="preserve">spectral radius less than unity </w:t>
      </w:r>
      <w:r w:rsidR="001A06A9">
        <w:rPr>
          <w:noProof/>
        </w:rPr>
        <w:fldChar w:fldCharType="begin" w:fldLock="1"/>
      </w:r>
      <w:r w:rsidR="00982B66">
        <w:rPr>
          <w:noProof/>
        </w:rPr>
        <w:instrText>ADDIN CSL_CITATION {"citationItems":[{"id":"ITEM-1","itemData":{"DOI":"10.1126/science.1091277","ISSN":"00368075","abstract":"We present a method for learning nonlinear systems, echo state networks (ESNs). ESNs employ artificial recurrent neural networks in a way that has recently been proposed independently as a learning mechanism in biological brains. The learning method is computationally efficient and easy to use. On a benchmark task of predicting a chaotic time series, accuracy is improved by a factor of 2400 over previous techniques. The potential for engineering applications is illustrated by equalizing a communication channel, where the signal error rate is improved by two orders of magnitude.","author":[{"dropping-particle":"","family":"Jaeger","given":"Herbert","non-dropping-particle":"","parse-names":false,"suffix":""},{"dropping-particle":"","family":"Haas","given":"Harald","non-dropping-particle":"","parse-names":false,"suffix":""}],"container-title":"Science","id":"ITEM-1","issue":"5667","issued":{"date-parts":[["2004"]]},"page":"78-80","title":"Harnessing Nonlinearity: Predicting Chaotic Systems and Saving Energy in Wireless Communication","type":"article-journal","volume":"304"},"uris":["http://www.mendeley.com/documents/?uuid=66fcef69-05d8-41f8-bc71-022182f98fa9","http://www.mendeley.com/documents/?uuid=b2df1c28-97a3-4a28-9356-00d429ef4dc7"]}],"mendeley":{"formattedCitation":"(Jaeger &amp; Haas, 2004)","plainTextFormattedCitation":"(Jaeger &amp; Haas, 2004)","previouslyFormattedCitation":"(Jaeger &amp; Haas, 2004)"},"properties":{"noteIndex":0},"schema":"https://github.com/citation-style-language/schema/raw/master/csl-citation.json"}</w:instrText>
      </w:r>
      <w:r w:rsidR="001A06A9">
        <w:rPr>
          <w:noProof/>
        </w:rPr>
        <w:fldChar w:fldCharType="separate"/>
      </w:r>
      <w:r w:rsidR="001A06A9" w:rsidRPr="001A06A9">
        <w:rPr>
          <w:noProof/>
        </w:rPr>
        <w:t xml:space="preserve">(Jaeger </w:t>
      </w:r>
      <w:r w:rsidR="000C5D43">
        <w:rPr>
          <w:noProof/>
        </w:rPr>
        <w:t>et al.</w:t>
      </w:r>
      <w:r w:rsidR="001A06A9" w:rsidRPr="001A06A9">
        <w:rPr>
          <w:noProof/>
        </w:rPr>
        <w:t>, 2004)</w:t>
      </w:r>
      <w:r w:rsidR="001A06A9">
        <w:rPr>
          <w:noProof/>
        </w:rPr>
        <w:fldChar w:fldCharType="end"/>
      </w:r>
      <w:r w:rsidR="001A06A9">
        <w:rPr>
          <w:noProof/>
        </w:rPr>
        <w:t xml:space="preserve"> and here it is chosen as</w:t>
      </w:r>
      <w:r w:rsidR="008000AA">
        <w:rPr>
          <w:noProof/>
        </w:rPr>
        <w:t xml:space="preserve"> </w:t>
      </w:r>
      <m:oMath>
        <m:r>
          <w:rPr>
            <w:rFonts w:ascii="Cambria Math" w:hAnsi="Cambria Math"/>
            <w:noProof/>
          </w:rPr>
          <m:t>r=0.98</m:t>
        </m:r>
      </m:oMath>
      <w:r w:rsidR="001A06A9">
        <w:rPr>
          <w:noProof/>
        </w:rPr>
        <w:t>.</w:t>
      </w:r>
    </w:p>
    <w:p w14:paraId="33633B6A" w14:textId="46E0655A" w:rsidR="005452AC" w:rsidRDefault="00843D83" w:rsidP="00353220">
      <w:r>
        <w:t xml:space="preserve">The reservoirs are created randomly. To consider the effect of randomness in </w:t>
      </w:r>
      <w:r w:rsidR="000C5D43">
        <w:t xml:space="preserve">the </w:t>
      </w:r>
      <w:r>
        <w:t>reservoir, 20 of them are produced with similar parameters (</w:t>
      </w:r>
      <w:r w:rsidRPr="006A1A78">
        <w:rPr>
          <w:i/>
          <w:iCs/>
        </w:rPr>
        <w:t>N</w:t>
      </w:r>
      <w:r>
        <w:t xml:space="preserve">, </w:t>
      </w:r>
      <w:r w:rsidRPr="006A1A78">
        <w:rPr>
          <w:i/>
          <w:iCs/>
        </w:rPr>
        <w:t>c</w:t>
      </w:r>
      <w:r>
        <w:t xml:space="preserve">, </w:t>
      </w:r>
      <w:r w:rsidRPr="006A1A78">
        <w:rPr>
          <w:i/>
          <w:iCs/>
        </w:rPr>
        <w:t>r</w:t>
      </w:r>
      <w:r>
        <w:t xml:space="preserve">) and denoted as </w:t>
      </w:r>
      <w:proofErr w:type="spellStart"/>
      <w:r>
        <w:t>Net</w:t>
      </w:r>
      <w:r w:rsidRPr="006A1A78">
        <w:rPr>
          <w:i/>
          <w:iCs/>
          <w:vertAlign w:val="subscript"/>
        </w:rPr>
        <w:t>ij</w:t>
      </w:r>
      <w:proofErr w:type="spellEnd"/>
      <w:r>
        <w:t xml:space="preserve"> where </w:t>
      </w:r>
      <w:proofErr w:type="spellStart"/>
      <w:r w:rsidR="006A1A78" w:rsidRPr="000C5D43">
        <w:rPr>
          <w:i/>
          <w:iCs/>
        </w:rPr>
        <w:t>i</w:t>
      </w:r>
      <w:proofErr w:type="spellEnd"/>
      <w:r>
        <w:t xml:space="preserve"> shows the index of reservoir connectivity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0.1×i,  i=1, 2, …, 10</m:t>
        </m:r>
      </m:oMath>
      <w:r w:rsidR="000C5D43">
        <w:t>,</w:t>
      </w:r>
      <w:r w:rsidR="006A1A78">
        <w:t xml:space="preserve"> </w:t>
      </w:r>
      <w:r>
        <w:t xml:space="preserve">and </w:t>
      </w:r>
      <w:r w:rsidRPr="006A1A78">
        <w:rPr>
          <w:i/>
          <w:iCs/>
        </w:rPr>
        <w:t>j</w:t>
      </w:r>
      <w:r>
        <w:t xml:space="preserve"> is the index of network </w:t>
      </w:r>
      <m:oMath>
        <m:r>
          <w:rPr>
            <w:rFonts w:ascii="Cambria Math" w:hAnsi="Cambria Math"/>
          </w:rPr>
          <m:t>j=1, 2, …, 20</m:t>
        </m:r>
      </m:oMath>
      <w:r>
        <w:t xml:space="preserve">. Finally, 200 reservoir networks were created and </w:t>
      </w:r>
      <w:r w:rsidR="009F1100">
        <w:fldChar w:fldCharType="begin"/>
      </w:r>
      <w:r w:rsidR="009F1100">
        <w:instrText xml:space="preserve"> REF _Ref55163605 \h </w:instrText>
      </w:r>
      <w:r w:rsidR="009F1100">
        <w:fldChar w:fldCharType="separate"/>
      </w:r>
      <w:r w:rsidR="006A007D" w:rsidRPr="00F14A81">
        <w:rPr>
          <w:b/>
          <w:bCs/>
        </w:rPr>
        <w:t>Algorithm</w:t>
      </w:r>
      <w:r w:rsidR="006A007D">
        <w:t xml:space="preserve"> </w:t>
      </w:r>
      <w:r w:rsidR="006A007D">
        <w:rPr>
          <w:noProof/>
        </w:rPr>
        <w:t>3</w:t>
      </w:r>
      <w:r w:rsidR="009F1100">
        <w:fldChar w:fldCharType="end"/>
      </w:r>
      <w:r>
        <w:t xml:space="preserve"> (FE-ESN-Single) </w:t>
      </w:r>
      <w:r w:rsidR="000C5D43">
        <w:t>is</w:t>
      </w:r>
      <w:r>
        <w:t xml:space="preserve"> employed </w:t>
      </w:r>
      <w:r w:rsidR="000C5D43">
        <w:t>to</w:t>
      </w:r>
      <w:r>
        <w:t xml:space="preserve"> extract EEG features. Each network</w:t>
      </w:r>
      <w:r w:rsidR="000C5D43">
        <w:t xml:space="preserve"> is</w:t>
      </w:r>
      <w:r>
        <w:t xml:space="preserve"> evaluated separately.</w:t>
      </w:r>
    </w:p>
    <w:p w14:paraId="7B4C6BC2" w14:textId="62631E08" w:rsidR="005452AC" w:rsidRDefault="00843D83" w:rsidP="00353220">
      <w:r>
        <w:rPr>
          <w:noProof/>
        </w:rPr>
        <w:t xml:space="preserve">To evaluate the classification ability of extracted features extreme learning machine (ELM) is used as </w:t>
      </w:r>
      <w:r w:rsidR="000C5D43">
        <w:rPr>
          <w:noProof/>
        </w:rPr>
        <w:t xml:space="preserve">the </w:t>
      </w:r>
      <w:r>
        <w:rPr>
          <w:noProof/>
        </w:rPr>
        <w:t xml:space="preserve">classifier. The reason </w:t>
      </w:r>
      <w:r w:rsidR="000C5D43">
        <w:rPr>
          <w:noProof/>
        </w:rPr>
        <w:t>for</w:t>
      </w:r>
      <w:r>
        <w:rPr>
          <w:noProof/>
        </w:rPr>
        <w:t xml:space="preserve"> selecting ELM is that it</w:t>
      </w:r>
      <w:r w:rsidR="000C5D43">
        <w:rPr>
          <w:noProof/>
        </w:rPr>
        <w:t>s</w:t>
      </w:r>
      <w:r>
        <w:rPr>
          <w:noProof/>
        </w:rPr>
        <w:t xml:space="preserve"> generalization performance and learning speed ha</w:t>
      </w:r>
      <w:r w:rsidR="000C5D43">
        <w:rPr>
          <w:noProof/>
        </w:rPr>
        <w:t>ve</w:t>
      </w:r>
      <w:r>
        <w:rPr>
          <w:noProof/>
        </w:rPr>
        <w:t xml:space="preserve"> been proven to be acceptable with </w:t>
      </w:r>
      <w:r w:rsidR="000C5D43">
        <w:rPr>
          <w:noProof/>
        </w:rPr>
        <w:t xml:space="preserve">the </w:t>
      </w:r>
      <w:r>
        <w:rPr>
          <w:noProof/>
        </w:rPr>
        <w:t>least human intervention</w:t>
      </w:r>
      <w:r w:rsidR="0095652E">
        <w:rPr>
          <w:noProof/>
        </w:rPr>
        <w:t xml:space="preserve"> </w:t>
      </w:r>
      <w:r w:rsidR="0095652E" w:rsidRPr="0095652E">
        <w:rPr>
          <w:noProof/>
        </w:rPr>
        <w:t>(Huang et al., 2011)</w:t>
      </w:r>
      <w:r>
        <w:rPr>
          <w:noProof/>
        </w:rPr>
        <w:t>.</w:t>
      </w:r>
      <w:r w:rsidR="00F90CF3">
        <w:rPr>
          <w:noProof/>
        </w:rPr>
        <w:t xml:space="preserve"> Results show that ELM needs training time on an order of magnitude less compared with SVM and two orders of magnitude less compared with backpropagation neural net</w:t>
      </w:r>
      <w:r w:rsidR="000C5D43">
        <w:rPr>
          <w:noProof/>
        </w:rPr>
        <w:t>w</w:t>
      </w:r>
      <w:r w:rsidR="00F90CF3">
        <w:rPr>
          <w:noProof/>
        </w:rPr>
        <w:t xml:space="preserve">ork (BPNN) while the classification accuracy of ELM is </w:t>
      </w:r>
      <w:r w:rsidR="00F90CF3">
        <w:rPr>
          <w:noProof/>
        </w:rPr>
        <w:lastRenderedPageBreak/>
        <w:t>comparable to that of SVM and BPNN.</w:t>
      </w:r>
    </w:p>
    <w:p w14:paraId="1F5E0E1D" w14:textId="2242C488" w:rsidR="005452AC" w:rsidRDefault="00EC2756" w:rsidP="00353220">
      <w:r>
        <w:t>The combination of FE-ESN and ELM is teste</w:t>
      </w:r>
      <w:r w:rsidR="000C5D43">
        <w:t>d</w:t>
      </w:r>
      <w:r>
        <w:t xml:space="preserve"> on three EEG sets from the Bonn University EEG dataset: set A (normal EEG signals), set D (interictal EEG signals), and set E (ictal EEG signals). As it </w:t>
      </w:r>
      <w:r w:rsidR="000C5D43">
        <w:t xml:space="preserve">was </w:t>
      </w:r>
      <w:r>
        <w:t xml:space="preserve">mentioned before, 200 reservoir networks have been created to better investigate </w:t>
      </w:r>
      <w:r w:rsidR="000C5D43">
        <w:t xml:space="preserve">the </w:t>
      </w:r>
      <w:r>
        <w:t xml:space="preserve">sparseness and randomness of reservoirs on </w:t>
      </w:r>
      <w:r w:rsidR="000C5D43">
        <w:t xml:space="preserve">the </w:t>
      </w:r>
      <w:r>
        <w:t>classification accuracy. Since when the reservoir is too sparse (</w:t>
      </w:r>
      <w:r w:rsidRPr="009F1100">
        <w:rPr>
          <w:i/>
          <w:iCs/>
        </w:rPr>
        <w:t>c</w:t>
      </w:r>
      <w:r>
        <w:t>=0.1), the eigenvalue spread of the correlation matrix will be very large, this condition is removed. Additionally, each of five sets (A-E) contain 100 samples; therefore, linear discriminant analysis (LDA) is employed to reduce the dimensionality of the feature space (it is generally accepted that at least ten times as many as training samples per class as the number of features should be used). The dimensionality of the EEG feature space is set as five after dimensionality reduction by LDA.</w:t>
      </w:r>
    </w:p>
    <w:p w14:paraId="5C8557DE" w14:textId="186ACDE9" w:rsidR="005452AC" w:rsidRDefault="00FB47E4" w:rsidP="00353220">
      <w:r>
        <w:t>In ELM, two parameters are required to be specified: the activation function of neurons and the number of hidden neurons (NHN). The sigmoid function is selected for activation function and NHN is varied from 10 to 100 with the step size 10. The performance of ELM is also affected by randomness; therefore, the classifier trained 20 times</w:t>
      </w:r>
      <w:r w:rsidR="004951D1">
        <w:t xml:space="preserve"> and the mean accuracy of classifiers will be assumed as final accuracy.</w:t>
      </w:r>
    </w:p>
    <w:p w14:paraId="0E106659" w14:textId="5E5B269C" w:rsidR="005452AC" w:rsidRDefault="00B61089" w:rsidP="00353220">
      <w:r>
        <w:rPr>
          <w:noProof/>
        </w:rPr>
        <mc:AlternateContent>
          <mc:Choice Requires="wps">
            <w:drawing>
              <wp:anchor distT="0" distB="91440" distL="114300" distR="114300" simplePos="0" relativeHeight="251729920" behindDoc="0" locked="0" layoutInCell="1" allowOverlap="1" wp14:anchorId="79B22DFA" wp14:editId="1D62E7FD">
                <wp:simplePos x="0" y="0"/>
                <wp:positionH relativeFrom="margin">
                  <wp:align>right</wp:align>
                </wp:positionH>
                <wp:positionV relativeFrom="paragraph">
                  <wp:posOffset>640080</wp:posOffset>
                </wp:positionV>
                <wp:extent cx="5943600" cy="2834640"/>
                <wp:effectExtent l="0" t="0" r="0" b="3810"/>
                <wp:wrapTopAndBottom/>
                <wp:docPr id="95" name="Text Box 95"/>
                <wp:cNvGraphicFramePr/>
                <a:graphic xmlns:a="http://schemas.openxmlformats.org/drawingml/2006/main">
                  <a:graphicData uri="http://schemas.microsoft.com/office/word/2010/wordprocessingShape">
                    <wps:wsp>
                      <wps:cNvSpPr txBox="1"/>
                      <wps:spPr>
                        <a:xfrm>
                          <a:off x="0" y="0"/>
                          <a:ext cx="5943600" cy="2834640"/>
                        </a:xfrm>
                        <a:prstGeom prst="rect">
                          <a:avLst/>
                        </a:prstGeom>
                        <a:solidFill>
                          <a:schemeClr val="lt1"/>
                        </a:solidFill>
                        <a:ln w="6350">
                          <a:noFill/>
                        </a:ln>
                      </wps:spPr>
                      <wps:txbx>
                        <w:txbxContent>
                          <w:p w14:paraId="3C9DCBBA" w14:textId="5D4BEF76" w:rsidR="002D38DB" w:rsidRDefault="002D38DB" w:rsidP="00385F00">
                            <w:pPr>
                              <w:jc w:val="center"/>
                            </w:pPr>
                            <w:r>
                              <w:rPr>
                                <w:noProof/>
                              </w:rPr>
                              <w:drawing>
                                <wp:inline distT="0" distB="0" distL="0" distR="0" wp14:anchorId="452E7495" wp14:editId="03A0C219">
                                  <wp:extent cx="3218927" cy="2468880"/>
                                  <wp:effectExtent l="0" t="0" r="635"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18927" cy="2468880"/>
                                          </a:xfrm>
                                          <a:prstGeom prst="rect">
                                            <a:avLst/>
                                          </a:prstGeom>
                                        </pic:spPr>
                                      </pic:pic>
                                    </a:graphicData>
                                  </a:graphic>
                                </wp:inline>
                              </w:drawing>
                            </w:r>
                          </w:p>
                          <w:p w14:paraId="0C9D623C" w14:textId="268401FC" w:rsidR="002D38DB" w:rsidRDefault="002D38DB" w:rsidP="00385F00">
                            <w:pPr>
                              <w:pStyle w:val="Caption"/>
                            </w:pPr>
                            <w:bookmarkStart w:id="111" w:name="_Ref54819351"/>
                            <w:r>
                              <w:t xml:space="preserve">Figure </w:t>
                            </w:r>
                            <w:fldSimple w:instr=" SEQ Figure \* ARABIC ">
                              <w:r w:rsidR="006A007D">
                                <w:rPr>
                                  <w:noProof/>
                                </w:rPr>
                                <w:t>26</w:t>
                              </w:r>
                            </w:fldSimple>
                            <w:bookmarkEnd w:id="111"/>
                            <w:r>
                              <w:rPr>
                                <w:noProof/>
                              </w:rPr>
                              <w:t xml:space="preserve"> </w:t>
                            </w:r>
                            <w:r w:rsidRPr="00EC6D3D">
                              <w:rPr>
                                <w:noProof/>
                              </w:rPr>
                              <w:t>Comparison of EEG signal classification based on FEAR, FE-ESN, and FE-74th</w:t>
                            </w:r>
                            <w:r>
                              <w:rPr>
                                <w:noProof/>
                              </w:rPr>
                              <w:t xml:space="preserve"> </w:t>
                            </w:r>
                            <w:r w:rsidRPr="00EC6D3D">
                              <w:rPr>
                                <w:noProof/>
                              </w:rPr>
                              <w:t>ES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22DFA" id="Text Box 95" o:spid="_x0000_s1059" type="#_x0000_t202" style="position:absolute;left:0;text-align:left;margin-left:416.8pt;margin-top:50.4pt;width:468pt;height:223.2pt;z-index:251729920;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" fillcolor="white [3201]" stroked="f" strokeweight=".5pt">
                <v:textbox inset="0,0,0,0">
                  <w:txbxContent>
                    <w:p w14:paraId="3C9DCBBA" w14:textId="5D4BEF76" w:rsidR="002D38DB" w:rsidRDefault="002D38DB" w:rsidP="00385F00">
                      <w:pPr>
                        <w:jc w:val="center"/>
                      </w:pPr>
                      <w:r>
                        <w:rPr>
                          <w:noProof/>
                        </w:rPr>
                        <w:drawing>
                          <wp:inline distT="0" distB="0" distL="0" distR="0" wp14:anchorId="452E7495" wp14:editId="03A0C219">
                            <wp:extent cx="3218927" cy="2468880"/>
                            <wp:effectExtent l="0" t="0" r="635"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18927" cy="2468880"/>
                                    </a:xfrm>
                                    <a:prstGeom prst="rect">
                                      <a:avLst/>
                                    </a:prstGeom>
                                  </pic:spPr>
                                </pic:pic>
                              </a:graphicData>
                            </a:graphic>
                          </wp:inline>
                        </w:drawing>
                      </w:r>
                    </w:p>
                    <w:p w14:paraId="0C9D623C" w14:textId="268401FC" w:rsidR="002D38DB" w:rsidRDefault="002D38DB" w:rsidP="00385F00">
                      <w:pPr>
                        <w:pStyle w:val="Caption"/>
                      </w:pPr>
                      <w:bookmarkStart w:id="112" w:name="_Ref54819351"/>
                      <w:r>
                        <w:t xml:space="preserve">Figure </w:t>
                      </w:r>
                      <w:fldSimple w:instr=" SEQ Figure \* ARABIC ">
                        <w:r w:rsidR="006A007D">
                          <w:rPr>
                            <w:noProof/>
                          </w:rPr>
                          <w:t>26</w:t>
                        </w:r>
                      </w:fldSimple>
                      <w:bookmarkEnd w:id="112"/>
                      <w:r>
                        <w:rPr>
                          <w:noProof/>
                        </w:rPr>
                        <w:t xml:space="preserve"> </w:t>
                      </w:r>
                      <w:r w:rsidRPr="00EC6D3D">
                        <w:rPr>
                          <w:noProof/>
                        </w:rPr>
                        <w:t>Comparison of EEG signal classification based on FEAR, FE-ESN, and FE-74th</w:t>
                      </w:r>
                      <w:r>
                        <w:rPr>
                          <w:noProof/>
                        </w:rPr>
                        <w:t xml:space="preserve"> </w:t>
                      </w:r>
                      <w:r w:rsidRPr="00EC6D3D">
                        <w:rPr>
                          <w:noProof/>
                        </w:rPr>
                        <w:t>ESN</w:t>
                      </w:r>
                    </w:p>
                  </w:txbxContent>
                </v:textbox>
                <w10:wrap type="topAndBottom" anchorx="margin"/>
              </v:shape>
            </w:pict>
          </mc:Fallback>
        </mc:AlternateContent>
      </w:r>
      <w:r w:rsidR="004951D1">
        <w:t xml:space="preserve">Finally, </w:t>
      </w:r>
      <m:oMath>
        <m:r>
          <w:rPr>
            <w:rFonts w:ascii="Cambria Math" w:hAnsi="Cambria Math"/>
          </w:rPr>
          <m:t>9×20×10×2</m:t>
        </m:r>
      </m:oMath>
      <w:r w:rsidR="005B221E">
        <w:t>0</w:t>
      </w:r>
      <w:r w:rsidR="004951D1">
        <w:t xml:space="preserve"> classification results were produced via 10-fold cross-validation. By taking the mean of </w:t>
      </w:r>
      <w:r w:rsidR="000C5D43">
        <w:t xml:space="preserve">the </w:t>
      </w:r>
      <w:r w:rsidR="004951D1">
        <w:t xml:space="preserve">accuracy of 20 classifiers, </w:t>
      </w:r>
      <m:oMath>
        <m:r>
          <w:rPr>
            <w:rFonts w:ascii="Cambria Math" w:hAnsi="Cambria Math"/>
          </w:rPr>
          <m:t>9×20×10</m:t>
        </m:r>
      </m:oMath>
      <w:r w:rsidR="005B221E">
        <w:t xml:space="preserve"> </w:t>
      </w:r>
      <w:r w:rsidR="004951D1">
        <w:t xml:space="preserve">results are achieved. Some of them are shown in </w:t>
      </w:r>
      <w:fldSimple w:instr=" REF _Ref54819351 ">
        <w:r w:rsidR="006A007D">
          <w:t xml:space="preserve">Figure </w:t>
        </w:r>
        <w:r w:rsidR="006A007D">
          <w:rPr>
            <w:noProof/>
          </w:rPr>
          <w:t>26</w:t>
        </w:r>
      </w:fldSimple>
      <w:r w:rsidR="004951D1">
        <w:t xml:space="preserve"> and </w:t>
      </w:r>
      <w:fldSimple w:instr=" REF _Ref54819354 ">
        <w:r w:rsidR="006A007D">
          <w:t xml:space="preserve">Figure </w:t>
        </w:r>
        <w:r w:rsidR="006A007D">
          <w:rPr>
            <w:noProof/>
          </w:rPr>
          <w:t>27</w:t>
        </w:r>
      </w:fldSimple>
      <w:r w:rsidR="004951D1">
        <w:t>.</w:t>
      </w:r>
    </w:p>
    <w:p w14:paraId="7946B3FD" w14:textId="58BE4B8F" w:rsidR="005452AC" w:rsidRDefault="004951D1" w:rsidP="00353220">
      <w:r>
        <w:t xml:space="preserve">The bottom line in </w:t>
      </w:r>
      <w:fldSimple w:instr=" REF _Ref54819351 ">
        <w:r w:rsidR="006A007D">
          <w:t xml:space="preserve">Figure </w:t>
        </w:r>
        <w:r w:rsidR="006A007D">
          <w:rPr>
            <w:noProof/>
          </w:rPr>
          <w:t>26</w:t>
        </w:r>
      </w:fldSimple>
      <w:r>
        <w:t xml:space="preserve"> shows how the classification accuracy of FEAR+ELM varies with the NHN in ELM, the top line shows that of FE-74</w:t>
      </w:r>
      <w:r w:rsidRPr="004951D1">
        <w:rPr>
          <w:vertAlign w:val="superscript"/>
        </w:rPr>
        <w:t>th</w:t>
      </w:r>
      <w:r>
        <w:t xml:space="preserve"> ESN+ELM (FE-ESN is implemented based on the 74</w:t>
      </w:r>
      <w:r w:rsidRPr="004951D1">
        <w:rPr>
          <w:vertAlign w:val="superscript"/>
        </w:rPr>
        <w:t>th</w:t>
      </w:r>
      <w:r>
        <w:t xml:space="preserve"> reservoir network, the classification accuracy of which is the highest among the 180 reservoir networks, and the mean of 180 classification accuracies is used). </w:t>
      </w:r>
      <w:proofErr w:type="gramStart"/>
      <w:r>
        <w:t>It can be seen that FE-ESN</w:t>
      </w:r>
      <w:proofErr w:type="gramEnd"/>
      <w:r>
        <w:t xml:space="preserve"> has a higher classification accuracy than FEAR in most cases and EEG </w:t>
      </w:r>
      <w:r w:rsidR="003F7899">
        <w:t>signal classification system based on FE-ESN has great potential to achieve even higher accuracy if the reservoir network is well designed. The decrease of accuracy while NHN increases suggest that ELM with 10 or 20 hidden neurons is suitable for this classification problem.</w:t>
      </w:r>
    </w:p>
    <w:p w14:paraId="0D296D2A" w14:textId="3053174C" w:rsidR="005452AC" w:rsidRDefault="005452AC" w:rsidP="005B221E">
      <w:pPr>
        <w:jc w:val="center"/>
      </w:pPr>
    </w:p>
    <w:p w14:paraId="3A25D45F" w14:textId="134A7A70" w:rsidR="005452AC" w:rsidRDefault="005452AC" w:rsidP="00353220">
      <w:pPr>
        <w:pStyle w:val="Caption"/>
        <w:rPr>
          <w:noProof/>
        </w:rPr>
      </w:pPr>
    </w:p>
    <w:p w14:paraId="52A56180" w14:textId="5E24F2AB" w:rsidR="002216AE" w:rsidRDefault="00B61089" w:rsidP="00353220">
      <w:r>
        <w:rPr>
          <w:noProof/>
        </w:rPr>
        <w:lastRenderedPageBreak/>
        <mc:AlternateContent>
          <mc:Choice Requires="wps">
            <w:drawing>
              <wp:anchor distT="0" distB="91440" distL="114300" distR="114300" simplePos="0" relativeHeight="251731968" behindDoc="0" locked="0" layoutInCell="1" allowOverlap="1" wp14:anchorId="0CE6DACC" wp14:editId="42490C98">
                <wp:simplePos x="0" y="0"/>
                <wp:positionH relativeFrom="margin">
                  <wp:align>right</wp:align>
                </wp:positionH>
                <wp:positionV relativeFrom="paragraph">
                  <wp:posOffset>0</wp:posOffset>
                </wp:positionV>
                <wp:extent cx="5943600" cy="2834640"/>
                <wp:effectExtent l="0" t="0" r="0" b="3810"/>
                <wp:wrapTopAndBottom/>
                <wp:docPr id="97" name="Text Box 97"/>
                <wp:cNvGraphicFramePr/>
                <a:graphic xmlns:a="http://schemas.openxmlformats.org/drawingml/2006/main">
                  <a:graphicData uri="http://schemas.microsoft.com/office/word/2010/wordprocessingShape">
                    <wps:wsp>
                      <wps:cNvSpPr txBox="1"/>
                      <wps:spPr>
                        <a:xfrm>
                          <a:off x="0" y="0"/>
                          <a:ext cx="5943600" cy="2834640"/>
                        </a:xfrm>
                        <a:prstGeom prst="rect">
                          <a:avLst/>
                        </a:prstGeom>
                        <a:solidFill>
                          <a:schemeClr val="lt1"/>
                        </a:solidFill>
                        <a:ln w="6350">
                          <a:noFill/>
                        </a:ln>
                      </wps:spPr>
                      <wps:txbx>
                        <w:txbxContent>
                          <w:p w14:paraId="04BF632F" w14:textId="79F0D676" w:rsidR="002D38DB" w:rsidRDefault="002D38DB" w:rsidP="00B61089">
                            <w:pPr>
                              <w:spacing w:after="0"/>
                              <w:jc w:val="center"/>
                            </w:pPr>
                            <w:r>
                              <w:rPr>
                                <w:noProof/>
                              </w:rPr>
                              <w:drawing>
                                <wp:inline distT="0" distB="0" distL="0" distR="0" wp14:anchorId="276061AF" wp14:editId="7115E151">
                                  <wp:extent cx="3367711" cy="2560320"/>
                                  <wp:effectExtent l="0" t="0" r="444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67711" cy="2560320"/>
                                          </a:xfrm>
                                          <a:prstGeom prst="rect">
                                            <a:avLst/>
                                          </a:prstGeom>
                                        </pic:spPr>
                                      </pic:pic>
                                    </a:graphicData>
                                  </a:graphic>
                                </wp:inline>
                              </w:drawing>
                            </w:r>
                          </w:p>
                          <w:p w14:paraId="3D4CA1EB" w14:textId="3F75E5B1" w:rsidR="002D38DB" w:rsidRDefault="002D38DB" w:rsidP="00BE4C44">
                            <w:pPr>
                              <w:pStyle w:val="Caption"/>
                            </w:pPr>
                            <w:bookmarkStart w:id="113" w:name="_Ref54819354"/>
                            <w:r>
                              <w:t xml:space="preserve">Figure </w:t>
                            </w:r>
                            <w:fldSimple w:instr=" SEQ Figure \* ARABIC ">
                              <w:r w:rsidR="006A007D">
                                <w:rPr>
                                  <w:noProof/>
                                </w:rPr>
                                <w:t>27</w:t>
                              </w:r>
                            </w:fldSimple>
                            <w:bookmarkEnd w:id="113"/>
                            <w:r>
                              <w:rPr>
                                <w:noProof/>
                              </w:rPr>
                              <w:t xml:space="preserve"> </w:t>
                            </w:r>
                            <w:r w:rsidRPr="00D45F9E">
                              <w:rPr>
                                <w:noProof/>
                              </w:rPr>
                              <w:t>Impact of internal connectivity and randomness on FE-ES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6DACC" id="Text Box 97" o:spid="_x0000_s1060" type="#_x0000_t202" style="position:absolute;left:0;text-align:left;margin-left:416.8pt;margin-top:0;width:468pt;height:223.2pt;z-index:251731968;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" fillcolor="white [3201]" stroked="f" strokeweight=".5pt">
                <v:textbox inset="0,0,0,0">
                  <w:txbxContent>
                    <w:p w14:paraId="04BF632F" w14:textId="79F0D676" w:rsidR="002D38DB" w:rsidRDefault="002D38DB" w:rsidP="00B61089">
                      <w:pPr>
                        <w:spacing w:after="0"/>
                        <w:jc w:val="center"/>
                      </w:pPr>
                      <w:r>
                        <w:rPr>
                          <w:noProof/>
                        </w:rPr>
                        <w:drawing>
                          <wp:inline distT="0" distB="0" distL="0" distR="0" wp14:anchorId="276061AF" wp14:editId="7115E151">
                            <wp:extent cx="3367711" cy="2560320"/>
                            <wp:effectExtent l="0" t="0" r="444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67711" cy="2560320"/>
                                    </a:xfrm>
                                    <a:prstGeom prst="rect">
                                      <a:avLst/>
                                    </a:prstGeom>
                                  </pic:spPr>
                                </pic:pic>
                              </a:graphicData>
                            </a:graphic>
                          </wp:inline>
                        </w:drawing>
                      </w:r>
                    </w:p>
                    <w:p w14:paraId="3D4CA1EB" w14:textId="3F75E5B1" w:rsidR="002D38DB" w:rsidRDefault="002D38DB" w:rsidP="00BE4C44">
                      <w:pPr>
                        <w:pStyle w:val="Caption"/>
                      </w:pPr>
                      <w:bookmarkStart w:id="114" w:name="_Ref54819354"/>
                      <w:r>
                        <w:t xml:space="preserve">Figure </w:t>
                      </w:r>
                      <w:fldSimple w:instr=" SEQ Figure \* ARABIC ">
                        <w:r w:rsidR="006A007D">
                          <w:rPr>
                            <w:noProof/>
                          </w:rPr>
                          <w:t>27</w:t>
                        </w:r>
                      </w:fldSimple>
                      <w:bookmarkEnd w:id="114"/>
                      <w:r>
                        <w:rPr>
                          <w:noProof/>
                        </w:rPr>
                        <w:t xml:space="preserve"> </w:t>
                      </w:r>
                      <w:r w:rsidRPr="00D45F9E">
                        <w:rPr>
                          <w:noProof/>
                        </w:rPr>
                        <w:t>Impact of internal connectivity and randomness on FE-ESN</w:t>
                      </w:r>
                    </w:p>
                  </w:txbxContent>
                </v:textbox>
                <w10:wrap type="topAndBottom" anchorx="margin"/>
              </v:shape>
            </w:pict>
          </mc:Fallback>
        </mc:AlternateContent>
      </w:r>
      <w:r w:rsidR="002216AE">
        <w:t>The accuracy variation of</w:t>
      </w:r>
      <w:r w:rsidR="00D7146E">
        <w:t xml:space="preserve"> the</w:t>
      </w:r>
      <w:r w:rsidR="002216AE">
        <w:t xml:space="preserve"> FE-ESN+ELM system with changing the connectivity c is shown in </w:t>
      </w:r>
      <w:fldSimple w:instr=" REF _Ref54819354 ">
        <w:r w:rsidR="006A007D">
          <w:t xml:space="preserve">Figure </w:t>
        </w:r>
        <w:r w:rsidR="006A007D">
          <w:rPr>
            <w:noProof/>
          </w:rPr>
          <w:t>27</w:t>
        </w:r>
      </w:fldSimple>
      <w:r w:rsidR="002216AE">
        <w:t>. The length of vertical lines shows the</w:t>
      </w:r>
      <w:r w:rsidR="00F43B07">
        <w:t xml:space="preserve"> variance of 20 reservoirs’ accuracy which is the</w:t>
      </w:r>
      <w:r w:rsidR="002216AE">
        <w:t xml:space="preserve"> effect of</w:t>
      </w:r>
      <w:r>
        <w:t xml:space="preserve"> the</w:t>
      </w:r>
      <w:r w:rsidR="002216AE">
        <w:t xml:space="preserve"> reservoir’s randomness on the FE-ESN performance.</w:t>
      </w:r>
    </w:p>
    <w:p w14:paraId="0745379B" w14:textId="3A417C09" w:rsidR="00F43B07" w:rsidRDefault="00B61089" w:rsidP="00353220">
      <w:r>
        <w:rPr>
          <w:noProof/>
        </w:rPr>
        <mc:AlternateContent>
          <mc:Choice Requires="wps">
            <w:drawing>
              <wp:anchor distT="0" distB="91440" distL="114300" distR="114300" simplePos="0" relativeHeight="251734016" behindDoc="0" locked="0" layoutInCell="1" allowOverlap="1" wp14:anchorId="1C67ECE9" wp14:editId="5E4C8411">
                <wp:simplePos x="0" y="0"/>
                <wp:positionH relativeFrom="margin">
                  <wp:posOffset>0</wp:posOffset>
                </wp:positionH>
                <wp:positionV relativeFrom="paragraph">
                  <wp:posOffset>865876</wp:posOffset>
                </wp:positionV>
                <wp:extent cx="5943600" cy="2286000"/>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943600" cy="2286000"/>
                        </a:xfrm>
                        <a:prstGeom prst="rect">
                          <a:avLst/>
                        </a:prstGeom>
                        <a:solidFill>
                          <a:schemeClr val="lt1"/>
                        </a:solidFill>
                        <a:ln w="6350">
                          <a:noFill/>
                        </a:ln>
                      </wps:spPr>
                      <wps:txbx>
                        <w:txbxContent>
                          <w:p w14:paraId="77487367" w14:textId="1F1C2591" w:rsidR="002D38DB" w:rsidRDefault="002D38DB" w:rsidP="00BE4C44">
                            <w:pPr>
                              <w:jc w:val="center"/>
                            </w:pPr>
                            <w:r>
                              <w:rPr>
                                <w:noProof/>
                              </w:rPr>
                              <w:drawing>
                                <wp:inline distT="0" distB="0" distL="0" distR="0" wp14:anchorId="15D9EF1D" wp14:editId="2C945ACB">
                                  <wp:extent cx="5043055" cy="1920240"/>
                                  <wp:effectExtent l="0" t="0" r="5715"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3055" cy="1920240"/>
                                          </a:xfrm>
                                          <a:prstGeom prst="rect">
                                            <a:avLst/>
                                          </a:prstGeom>
                                        </pic:spPr>
                                      </pic:pic>
                                    </a:graphicData>
                                  </a:graphic>
                                </wp:inline>
                              </w:drawing>
                            </w:r>
                          </w:p>
                          <w:p w14:paraId="31803F2A" w14:textId="44E936F6" w:rsidR="002D38DB" w:rsidRDefault="002D38DB" w:rsidP="00BE4C44">
                            <w:pPr>
                              <w:pStyle w:val="Caption"/>
                            </w:pPr>
                            <w:bookmarkStart w:id="115" w:name="_Ref54859985"/>
                            <w:r>
                              <w:t xml:space="preserve">Table </w:t>
                            </w:r>
                            <w:fldSimple w:instr=" SEQ Table \* ARABIC ">
                              <w:r w:rsidR="006A007D">
                                <w:rPr>
                                  <w:noProof/>
                                </w:rPr>
                                <w:t>8</w:t>
                              </w:r>
                            </w:fldSimple>
                            <w:bookmarkEnd w:id="115"/>
                            <w:r>
                              <w:rPr>
                                <w:noProof/>
                              </w:rPr>
                              <w:t xml:space="preserve"> </w:t>
                            </w:r>
                            <w:r w:rsidRPr="00796B77">
                              <w:rPr>
                                <w:noProof/>
                              </w:rPr>
                              <w:t>Comparison of FE-ESN+ELM with previous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7ECE9" id="Text Box 100" o:spid="_x0000_s1061" type="#_x0000_t202" style="position:absolute;left:0;text-align:left;margin-left:0;margin-top:68.2pt;width:468pt;height:180pt;z-index:251734016;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" fillcolor="white [3201]" stroked="f" strokeweight=".5pt">
                <v:textbox inset="0,0,0,0">
                  <w:txbxContent>
                    <w:p w14:paraId="77487367" w14:textId="1F1C2591" w:rsidR="002D38DB" w:rsidRDefault="002D38DB" w:rsidP="00BE4C44">
                      <w:pPr>
                        <w:jc w:val="center"/>
                      </w:pPr>
                      <w:r>
                        <w:rPr>
                          <w:noProof/>
                        </w:rPr>
                        <w:drawing>
                          <wp:inline distT="0" distB="0" distL="0" distR="0" wp14:anchorId="15D9EF1D" wp14:editId="2C945ACB">
                            <wp:extent cx="5043055" cy="1920240"/>
                            <wp:effectExtent l="0" t="0" r="5715" b="381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3055" cy="1920240"/>
                                    </a:xfrm>
                                    <a:prstGeom prst="rect">
                                      <a:avLst/>
                                    </a:prstGeom>
                                  </pic:spPr>
                                </pic:pic>
                              </a:graphicData>
                            </a:graphic>
                          </wp:inline>
                        </w:drawing>
                      </w:r>
                    </w:p>
                    <w:p w14:paraId="31803F2A" w14:textId="44E936F6" w:rsidR="002D38DB" w:rsidRDefault="002D38DB" w:rsidP="00BE4C44">
                      <w:pPr>
                        <w:pStyle w:val="Caption"/>
                      </w:pPr>
                      <w:bookmarkStart w:id="116" w:name="_Ref54859985"/>
                      <w:r>
                        <w:t xml:space="preserve">Table </w:t>
                      </w:r>
                      <w:fldSimple w:instr=" SEQ Table \* ARABIC ">
                        <w:r w:rsidR="006A007D">
                          <w:rPr>
                            <w:noProof/>
                          </w:rPr>
                          <w:t>8</w:t>
                        </w:r>
                      </w:fldSimple>
                      <w:bookmarkEnd w:id="116"/>
                      <w:r>
                        <w:rPr>
                          <w:noProof/>
                        </w:rPr>
                        <w:t xml:space="preserve"> </w:t>
                      </w:r>
                      <w:r w:rsidRPr="00796B77">
                        <w:rPr>
                          <w:noProof/>
                        </w:rPr>
                        <w:t>Comparison of FE-ESN+ELM with previous methods</w:t>
                      </w:r>
                    </w:p>
                  </w:txbxContent>
                </v:textbox>
                <w10:wrap type="topAndBottom" anchorx="margin"/>
              </v:shape>
            </w:pict>
          </mc:Fallback>
        </mc:AlternateContent>
      </w:r>
      <w:r w:rsidR="00F43B07">
        <w:t xml:space="preserve">In </w:t>
      </w:r>
      <w:fldSimple w:instr=" REF _Ref54819354 ">
        <w:r w:rsidR="006A007D">
          <w:t xml:space="preserve">Figure </w:t>
        </w:r>
        <w:r w:rsidR="006A007D">
          <w:rPr>
            <w:noProof/>
          </w:rPr>
          <w:t>27</w:t>
        </w:r>
      </w:fldSimple>
      <w:r w:rsidR="00F43B07">
        <w:t xml:space="preserve">, </w:t>
      </w:r>
      <w:proofErr w:type="gramStart"/>
      <w:r w:rsidR="00F43B07">
        <w:t>it can be seen that as</w:t>
      </w:r>
      <w:proofErr w:type="gramEnd"/>
      <w:r w:rsidR="00F43B07">
        <w:t xml:space="preserve"> long as the connectivity c is large enough (larger than 0.1), the difference in accuracy caused by </w:t>
      </w:r>
      <w:r>
        <w:t xml:space="preserve">the </w:t>
      </w:r>
      <w:r w:rsidR="00F43B07">
        <w:t>reservoir’s connectivity c is very limited (less than 1.0%). Also, the variance of accuracy due to randomness is approximately 2.0%. The overall accuracy is almost 93% which indicates FE-ESN + ELM EEG signal classification system is robust against the reservoir’s internal connectivity and its randomness.</w:t>
      </w:r>
    </w:p>
    <w:p w14:paraId="3462BB49" w14:textId="41C54B37" w:rsidR="002216AE" w:rsidRDefault="001D271E" w:rsidP="00353220">
      <w:r>
        <w:t>The highest achieved accuracy of FE-ESN+ELM is compared with the highest accuracy of other methods; it is shown in</w:t>
      </w:r>
      <w:r w:rsidR="00727DEA">
        <w:t xml:space="preserve"> </w:t>
      </w:r>
      <w:r w:rsidR="00727DEA">
        <w:fldChar w:fldCharType="begin"/>
      </w:r>
      <w:r w:rsidR="00727DEA">
        <w:instrText xml:space="preserve"> REF _Ref54859985 \h </w:instrText>
      </w:r>
      <w:r w:rsidR="00727DEA">
        <w:fldChar w:fldCharType="separate"/>
      </w:r>
      <w:r w:rsidR="006A007D">
        <w:t xml:space="preserve">Table </w:t>
      </w:r>
      <w:r w:rsidR="006A007D">
        <w:rPr>
          <w:noProof/>
        </w:rPr>
        <w:t>8</w:t>
      </w:r>
      <w:r w:rsidR="00727DEA">
        <w:fldChar w:fldCharType="end"/>
      </w:r>
      <w:r>
        <w:t>. As it can be seen, FE-ESN + ELM has achieved the best results. The accuracy has been increased from 93.67% to 98.33% by replacing FEAR with FE-ESN.</w:t>
      </w:r>
    </w:p>
    <w:p w14:paraId="731813C6" w14:textId="7ABA18B9" w:rsidR="00B14104" w:rsidRDefault="00BE4C44" w:rsidP="00353220">
      <w:r>
        <w:rPr>
          <w:noProof/>
        </w:rPr>
        <w:lastRenderedPageBreak/>
        <mc:AlternateContent>
          <mc:Choice Requires="wps">
            <w:drawing>
              <wp:anchor distT="0" distB="91440" distL="114300" distR="114300" simplePos="0" relativeHeight="251736064" behindDoc="0" locked="0" layoutInCell="1" allowOverlap="1" wp14:anchorId="7EEA1925" wp14:editId="54AD113E">
                <wp:simplePos x="0" y="0"/>
                <wp:positionH relativeFrom="margin">
                  <wp:align>right</wp:align>
                </wp:positionH>
                <wp:positionV relativeFrom="paragraph">
                  <wp:posOffset>1869</wp:posOffset>
                </wp:positionV>
                <wp:extent cx="5943600" cy="4297680"/>
                <wp:effectExtent l="0" t="0" r="0" b="7620"/>
                <wp:wrapTopAndBottom/>
                <wp:docPr id="112" name="Text Box 112"/>
                <wp:cNvGraphicFramePr/>
                <a:graphic xmlns:a="http://schemas.openxmlformats.org/drawingml/2006/main">
                  <a:graphicData uri="http://schemas.microsoft.com/office/word/2010/wordprocessingShape">
                    <wps:wsp>
                      <wps:cNvSpPr txBox="1"/>
                      <wps:spPr>
                        <a:xfrm>
                          <a:off x="0" y="0"/>
                          <a:ext cx="5943600" cy="4297680"/>
                        </a:xfrm>
                        <a:prstGeom prst="rect">
                          <a:avLst/>
                        </a:prstGeom>
                        <a:solidFill>
                          <a:schemeClr val="lt1"/>
                        </a:solidFill>
                        <a:ln w="6350">
                          <a:noFill/>
                        </a:ln>
                      </wps:spPr>
                      <wps:txbx>
                        <w:txbxContent>
                          <w:p w14:paraId="2A4A1072" w14:textId="4B11A532" w:rsidR="002D38DB" w:rsidRDefault="002D38DB" w:rsidP="00BE4C44">
                            <w:pPr>
                              <w:jc w:val="center"/>
                            </w:pPr>
                            <w:r>
                              <w:rPr>
                                <w:noProof/>
                              </w:rPr>
                              <w:drawing>
                                <wp:inline distT="0" distB="0" distL="0" distR="0" wp14:anchorId="366D090C" wp14:editId="5E1945DE">
                                  <wp:extent cx="3569424" cy="3749040"/>
                                  <wp:effectExtent l="0" t="0" r="0" b="381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69424" cy="3749040"/>
                                          </a:xfrm>
                                          <a:prstGeom prst="rect">
                                            <a:avLst/>
                                          </a:prstGeom>
                                        </pic:spPr>
                                      </pic:pic>
                                    </a:graphicData>
                                  </a:graphic>
                                </wp:inline>
                              </w:drawing>
                            </w:r>
                          </w:p>
                          <w:p w14:paraId="7665B210" w14:textId="1C13BE6F" w:rsidR="002D38DB" w:rsidRDefault="002D38DB" w:rsidP="00BE4C44">
                            <w:pPr>
                              <w:pStyle w:val="Caption"/>
                            </w:pPr>
                            <w:bookmarkStart w:id="117" w:name="_Ref54862883"/>
                            <w:r>
                              <w:t xml:space="preserve">Figure </w:t>
                            </w:r>
                            <w:fldSimple w:instr=" SEQ Figure \* ARABIC ">
                              <w:r w:rsidR="006A007D">
                                <w:rPr>
                                  <w:noProof/>
                                </w:rPr>
                                <w:t>28</w:t>
                              </w:r>
                            </w:fldSimple>
                            <w:bookmarkEnd w:id="117"/>
                            <w:r>
                              <w:rPr>
                                <w:noProof/>
                              </w:rPr>
                              <w:t xml:space="preserve"> </w:t>
                            </w:r>
                            <w:r w:rsidRPr="00796055">
                              <w:rPr>
                                <w:noProof/>
                              </w:rPr>
                              <w:t>The relationship between modeling capacity of reservoir network and classification accuracy based on FE</w:t>
                            </w:r>
                            <w:r w:rsidR="00537D58">
                              <w:rPr>
                                <w:noProof/>
                              </w:rPr>
                              <w:t>-</w:t>
                            </w:r>
                            <w:r>
                              <w:rPr>
                                <w:noProof/>
                              </w:rPr>
                              <w:t xml:space="preserve"> </w:t>
                            </w:r>
                            <w:r w:rsidRPr="00796055">
                              <w:rPr>
                                <w:noProof/>
                              </w:rPr>
                              <w:t>ES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1925" id="Text Box 112" o:spid="_x0000_s1062" type="#_x0000_t202" style="position:absolute;left:0;text-align:left;margin-left:416.8pt;margin-top:.15pt;width:468pt;height:338.4pt;z-index:251736064;visibility:visible;mso-wrap-style:square;mso-width-percent:0;mso-height-percent:0;mso-wrap-distance-left:9pt;mso-wrap-distance-top:0;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" fillcolor="white [3201]" stroked="f" strokeweight=".5pt">
                <v:textbox inset="0,0,0,0">
                  <w:txbxContent>
                    <w:p w14:paraId="2A4A1072" w14:textId="4B11A532" w:rsidR="002D38DB" w:rsidRDefault="002D38DB" w:rsidP="00BE4C44">
                      <w:pPr>
                        <w:jc w:val="center"/>
                      </w:pPr>
                      <w:r>
                        <w:rPr>
                          <w:noProof/>
                        </w:rPr>
                        <w:drawing>
                          <wp:inline distT="0" distB="0" distL="0" distR="0" wp14:anchorId="366D090C" wp14:editId="5E1945DE">
                            <wp:extent cx="3569424" cy="3749040"/>
                            <wp:effectExtent l="0" t="0" r="0" b="381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69424" cy="3749040"/>
                                    </a:xfrm>
                                    <a:prstGeom prst="rect">
                                      <a:avLst/>
                                    </a:prstGeom>
                                  </pic:spPr>
                                </pic:pic>
                              </a:graphicData>
                            </a:graphic>
                          </wp:inline>
                        </w:drawing>
                      </w:r>
                    </w:p>
                    <w:p w14:paraId="7665B210" w14:textId="1C13BE6F" w:rsidR="002D38DB" w:rsidRDefault="002D38DB" w:rsidP="00BE4C44">
                      <w:pPr>
                        <w:pStyle w:val="Caption"/>
                      </w:pPr>
                      <w:bookmarkStart w:id="118" w:name="_Ref54862883"/>
                      <w:r>
                        <w:t xml:space="preserve">Figure </w:t>
                      </w:r>
                      <w:fldSimple w:instr=" SEQ Figure \* ARABIC ">
                        <w:r w:rsidR="006A007D">
                          <w:rPr>
                            <w:noProof/>
                          </w:rPr>
                          <w:t>28</w:t>
                        </w:r>
                      </w:fldSimple>
                      <w:bookmarkEnd w:id="118"/>
                      <w:r>
                        <w:rPr>
                          <w:noProof/>
                        </w:rPr>
                        <w:t xml:space="preserve"> </w:t>
                      </w:r>
                      <w:r w:rsidRPr="00796055">
                        <w:rPr>
                          <w:noProof/>
                        </w:rPr>
                        <w:t>The relationship between modeling capacity of reservoir network and classification accuracy based on FE</w:t>
                      </w:r>
                      <w:r w:rsidR="00537D58">
                        <w:rPr>
                          <w:noProof/>
                        </w:rPr>
                        <w:t>-</w:t>
                      </w:r>
                      <w:r>
                        <w:rPr>
                          <w:noProof/>
                        </w:rPr>
                        <w:t xml:space="preserve"> </w:t>
                      </w:r>
                      <w:r w:rsidRPr="00796055">
                        <w:rPr>
                          <w:noProof/>
                        </w:rPr>
                        <w:t>ESN</w:t>
                      </w:r>
                    </w:p>
                  </w:txbxContent>
                </v:textbox>
                <w10:wrap type="topAndBottom" anchorx="margin"/>
              </v:shape>
            </w:pict>
          </mc:Fallback>
        </mc:AlternateContent>
      </w:r>
      <w:r w:rsidR="00321AAB">
        <w:t>One of the advantages of autoencoders is their ability to reconstruct the original signal, while engineered features, in most cases, cannot recover the original signal; therefore, computing the lost information after feature extraction would not be possible.</w:t>
      </w:r>
      <w:r w:rsidR="00B61089">
        <w:t xml:space="preserve"> </w:t>
      </w:r>
      <w:r w:rsidR="00321AAB">
        <w:t>Since the FE-ESN has recovery capability,</w:t>
      </w:r>
      <w:r w:rsidR="00B61089">
        <w:t xml:space="preserve"> the</w:t>
      </w:r>
      <w:r w:rsidR="00321AAB">
        <w:t xml:space="preserve"> recovery error of a feature set is compared with its impact on classification accuracy. </w:t>
      </w:r>
      <w:fldSimple w:instr=" REF _Ref54862883 ">
        <w:r w:rsidR="006A007D">
          <w:t xml:space="preserve">Figure </w:t>
        </w:r>
        <w:r w:rsidR="006A007D">
          <w:rPr>
            <w:noProof/>
          </w:rPr>
          <w:t>28</w:t>
        </w:r>
      </w:fldSimple>
      <w:r w:rsidR="00321AAB">
        <w:t xml:space="preserve"> shows the outcome of this comparison. As it can be seen, the </w:t>
      </w:r>
      <w:r w:rsidR="00EF3ED2">
        <w:t>reservoirs with lower recovery errors are more likely to achieve higher classification accuracies.</w:t>
      </w:r>
    </w:p>
    <w:p w14:paraId="51C7022B" w14:textId="2F9130D0" w:rsidR="0022076E" w:rsidRDefault="0022076E" w:rsidP="00353220">
      <w:pPr>
        <w:rPr>
          <w:noProof/>
        </w:rPr>
      </w:pPr>
      <w:r>
        <w:rPr>
          <w:noProof/>
        </w:rPr>
        <w:t xml:space="preserve">The Bonn University database is single-channel. So, the Kaggle dataset is selected as a multichannel dataset for </w:t>
      </w:r>
      <w:r w:rsidR="00B61089">
        <w:rPr>
          <w:noProof/>
        </w:rPr>
        <w:t xml:space="preserve">the </w:t>
      </w:r>
      <w:r>
        <w:rPr>
          <w:noProof/>
        </w:rPr>
        <w:t>seizure prediction task. EEG signals in</w:t>
      </w:r>
      <w:r w:rsidR="00B61089">
        <w:rPr>
          <w:noProof/>
        </w:rPr>
        <w:t xml:space="preserve"> the</w:t>
      </w:r>
      <w:r>
        <w:rPr>
          <w:noProof/>
        </w:rPr>
        <w:t xml:space="preserve"> Kaggle dataset are labeled for four stages: interictal (between seizures), preictal (</w:t>
      </w:r>
      <w:r w:rsidR="00B61089">
        <w:rPr>
          <w:noProof/>
        </w:rPr>
        <w:t>before</w:t>
      </w:r>
      <w:r>
        <w:rPr>
          <w:noProof/>
        </w:rPr>
        <w:t xml:space="preserve"> seizure), ictal (seizure), and post-ictal (after seizure). Seizure forecasting needs the preictal EEG signals to be detected to avoid additional injuries for patients. The Kaggle Seizure Prediction Competition (KSPC) has been designed to identify preictal EEG signals from interictal ones</w:t>
      </w:r>
      <w:r w:rsidR="0096292C">
        <w:rPr>
          <w:noProof/>
        </w:rPr>
        <w:t xml:space="preserve"> </w:t>
      </w:r>
      <w:r w:rsidR="0096292C" w:rsidRPr="0096292C">
        <w:rPr>
          <w:noProof/>
        </w:rPr>
        <w:t>(Kaggle, 2015)</w:t>
      </w:r>
      <w:r>
        <w:rPr>
          <w:noProof/>
        </w:rPr>
        <w:t>.</w:t>
      </w:r>
    </w:p>
    <w:p w14:paraId="1B2FA871" w14:textId="71AABE8B" w:rsidR="00BF12B9" w:rsidRDefault="000E65F9" w:rsidP="00353220">
      <w:r>
        <w:t>KSPC consists of seven EEG datasets</w:t>
      </w:r>
      <w:r w:rsidR="002B00B8">
        <w:t xml:space="preserve"> which five of them are from dogs and</w:t>
      </w:r>
      <w:r w:rsidR="00B61089">
        <w:t xml:space="preserve"> the</w:t>
      </w:r>
      <w:r w:rsidR="002B00B8">
        <w:t xml:space="preserve"> remaining two </w:t>
      </w:r>
      <w:r w:rsidR="00F321D1">
        <w:t xml:space="preserve">are from patients with epilepsy. </w:t>
      </w:r>
      <w:r w:rsidR="00E61D08">
        <w:t xml:space="preserve">The sample rate of EEG signals for dogs is 400 Hz and for patients is 5000 Hz. Each </w:t>
      </w:r>
      <w:r w:rsidR="00B61089">
        <w:t xml:space="preserve">of the </w:t>
      </w:r>
      <w:r w:rsidR="00E61D08">
        <w:t>seven datasets consist</w:t>
      </w:r>
      <w:r w:rsidR="00B61089">
        <w:t>s</w:t>
      </w:r>
      <w:r w:rsidR="00E61D08">
        <w:t xml:space="preserve"> of three kinds of EEG signals. The dataset of the first patient, for example, contains 50 interictal EEG clips, 18 preictal EEG clips, and 195 unlabeled ones. Only labeled EEG clips were used for evaluation. Before feature extraction, EEG clips were processed as follows:</w:t>
      </w:r>
    </w:p>
    <w:p w14:paraId="045F6978" w14:textId="042E304A" w:rsidR="00E61D08" w:rsidRDefault="00484868" w:rsidP="00353220">
      <w:pPr>
        <w:pStyle w:val="ListParagraph"/>
        <w:numPr>
          <w:ilvl w:val="0"/>
          <w:numId w:val="24"/>
        </w:numPr>
      </w:pPr>
      <w:r>
        <w:t>Step 1: Cut each 10-min EEG clips into 1-min EEG clips.</w:t>
      </w:r>
    </w:p>
    <w:p w14:paraId="7365C638" w14:textId="75160BFB" w:rsidR="00484868" w:rsidRDefault="00484868" w:rsidP="00353220">
      <w:pPr>
        <w:pStyle w:val="ListParagraph"/>
        <w:numPr>
          <w:ilvl w:val="0"/>
          <w:numId w:val="24"/>
        </w:numPr>
      </w:pPr>
      <w:r>
        <w:t xml:space="preserve">Step 2: Resample the EEG signals to 30 </w:t>
      </w:r>
      <w:proofErr w:type="gramStart"/>
      <w:r>
        <w:t>Hz</w:t>
      </w:r>
      <w:proofErr w:type="gramEnd"/>
    </w:p>
    <w:p w14:paraId="69D6A334" w14:textId="428BBA0E" w:rsidR="00484868" w:rsidRDefault="00484868" w:rsidP="00353220">
      <w:pPr>
        <w:pStyle w:val="ListParagraph"/>
        <w:numPr>
          <w:ilvl w:val="0"/>
          <w:numId w:val="24"/>
        </w:numPr>
      </w:pPr>
      <w:r>
        <w:t>Step 3: Normalize the EEG signals at the channel level.</w:t>
      </w:r>
    </w:p>
    <w:p w14:paraId="3415FBE3" w14:textId="12D5AF62" w:rsidR="00BF12B9" w:rsidRDefault="00484868" w:rsidP="00353220">
      <w:r>
        <w:lastRenderedPageBreak/>
        <w:t xml:space="preserve">While Step1 increases the number of samples, Step 2 reduces the length of EEG signals input to reservoirs. After performing these steps, the EEG dataset of the first patient had 500 interictal EEG clips and 180 preictal EEG clips, each clip containing </w:t>
      </w:r>
      <m:oMath>
        <m:r>
          <w:rPr>
            <w:rFonts w:ascii="Cambria Math" w:hAnsi="Cambria Math"/>
          </w:rPr>
          <m:t>15×1800</m:t>
        </m:r>
      </m:oMath>
      <w:r>
        <w:t xml:space="preserve"> data points, where 15 is the number of channels. The other six datasets were also preprocessed in the same manner.</w:t>
      </w:r>
    </w:p>
    <w:p w14:paraId="66FD867F" w14:textId="36FF84BD" w:rsidR="00BF12B9" w:rsidRDefault="00EE38DF" w:rsidP="00353220">
      <w:r>
        <w:rPr>
          <w:noProof/>
        </w:rPr>
        <w:t>The FEAR, DWT, FFT</w:t>
      </w:r>
      <w:r w:rsidR="00B61089">
        <w:rPr>
          <w:noProof/>
        </w:rPr>
        <w:t>,</w:t>
      </w:r>
      <w:r>
        <w:rPr>
          <w:noProof/>
        </w:rPr>
        <w:t xml:space="preserve"> and LyExp have been used as EEG feature extraction baselines. </w:t>
      </w:r>
      <w:r w:rsidR="00F630A8">
        <w:rPr>
          <w:noProof/>
        </w:rPr>
        <w:t xml:space="preserve">They were extended to handle multichannel signals by extracting EEG features </w:t>
      </w:r>
      <m:oMath>
        <m:sSubSup>
          <m:sSubSupPr>
            <m:ctrlPr>
              <w:rPr>
                <w:rFonts w:ascii="Cambria Math" w:hAnsi="Cambria Math"/>
                <w:i/>
                <w:noProof/>
              </w:rPr>
            </m:ctrlPr>
          </m:sSubSupPr>
          <m:e>
            <m:r>
              <m:rPr>
                <m:sty m:val="b"/>
              </m:rPr>
              <w:rPr>
                <w:rFonts w:ascii="Cambria Math" w:hAnsi="Cambria Math"/>
                <w:noProof/>
              </w:rPr>
              <m:t>f</m:t>
            </m:r>
          </m:e>
          <m:sub>
            <m:r>
              <w:rPr>
                <w:rFonts w:ascii="Cambria Math" w:hAnsi="Cambria Math"/>
                <w:noProof/>
              </w:rPr>
              <m:t>i</m:t>
            </m:r>
          </m:sub>
          <m:sup>
            <m:r>
              <w:rPr>
                <w:rFonts w:ascii="Cambria Math" w:hAnsi="Cambria Math"/>
                <w:noProof/>
              </w:rPr>
              <m:t>l</m:t>
            </m:r>
          </m:sup>
        </m:sSubSup>
      </m:oMath>
      <w:r w:rsidR="00AF0F0D">
        <w:rPr>
          <w:noProof/>
        </w:rPr>
        <w:t xml:space="preserve"> </w:t>
      </w:r>
      <w:r w:rsidR="00F630A8">
        <w:rPr>
          <w:noProof/>
        </w:rPr>
        <w:t xml:space="preserve">from each channel, where </w:t>
      </w:r>
      <w:r w:rsidR="00F630A8" w:rsidRPr="00AF0F0D">
        <w:rPr>
          <w:i/>
          <w:iCs/>
          <w:noProof/>
        </w:rPr>
        <w:t>l</w:t>
      </w:r>
      <w:r w:rsidR="00F630A8">
        <w:rPr>
          <w:noProof/>
        </w:rPr>
        <w:t xml:space="preserve"> is the channel pointer and </w:t>
      </w:r>
      <w:r w:rsidR="00AF0F0D" w:rsidRPr="00AF0F0D">
        <w:rPr>
          <w:i/>
          <w:iCs/>
          <w:noProof/>
        </w:rPr>
        <w:t>i</w:t>
      </w:r>
      <w:r w:rsidR="00F630A8">
        <w:rPr>
          <w:noProof/>
        </w:rPr>
        <w:t xml:space="preserve"> is the indicator of </w:t>
      </w:r>
      <w:r w:rsidR="00B61089">
        <w:rPr>
          <w:noProof/>
        </w:rPr>
        <w:t xml:space="preserve">the </w:t>
      </w:r>
      <w:r w:rsidR="00F630A8">
        <w:rPr>
          <w:noProof/>
        </w:rPr>
        <w:t xml:space="preserve">data object. Then single-channel features combined to create </w:t>
      </w:r>
      <w:r w:rsidR="00AF0F0D" w:rsidRPr="00AF0F0D">
        <w:rPr>
          <w:i/>
          <w:iCs/>
          <w:noProof/>
        </w:rPr>
        <w:t>i</w:t>
      </w:r>
      <w:r w:rsidR="00F630A8">
        <w:rPr>
          <w:noProof/>
        </w:rPr>
        <w:t>-th EEG clip as</w:t>
      </w:r>
      <w:r w:rsidR="00AF0F0D">
        <w:rPr>
          <w:noProof/>
        </w:rPr>
        <w:t xml:space="preserve"> </w:t>
      </w:r>
      <m:oMath>
        <m:d>
          <m:dPr>
            <m:begChr m:val="["/>
            <m:endChr m:val="]"/>
            <m:ctrlPr>
              <w:rPr>
                <w:rFonts w:ascii="Cambria Math" w:hAnsi="Cambria Math"/>
                <w:i/>
                <w:noProof/>
              </w:rPr>
            </m:ctrlPr>
          </m:dPr>
          <m:e>
            <m:sSubSup>
              <m:sSubSupPr>
                <m:ctrlPr>
                  <w:rPr>
                    <w:rFonts w:ascii="Cambria Math" w:hAnsi="Cambria Math"/>
                    <w:i/>
                    <w:noProof/>
                  </w:rPr>
                </m:ctrlPr>
              </m:sSubSupPr>
              <m:e>
                <m:r>
                  <m:rPr>
                    <m:sty m:val="b"/>
                  </m:rPr>
                  <w:rPr>
                    <w:rFonts w:ascii="Cambria Math" w:hAnsi="Cambria Math"/>
                    <w:noProof/>
                  </w:rPr>
                  <m:t>f</m:t>
                </m:r>
              </m:e>
              <m:sub>
                <m:r>
                  <w:rPr>
                    <w:rFonts w:ascii="Cambria Math" w:hAnsi="Cambria Math"/>
                    <w:noProof/>
                  </w:rPr>
                  <m:t>i</m:t>
                </m:r>
              </m:sub>
              <m:sup>
                <m:r>
                  <w:rPr>
                    <w:rFonts w:ascii="Cambria Math" w:hAnsi="Cambria Math"/>
                    <w:noProof/>
                  </w:rPr>
                  <m:t>1</m:t>
                </m:r>
              </m:sup>
            </m:sSubSup>
            <m:r>
              <w:rPr>
                <w:rFonts w:ascii="Cambria Math" w:hAnsi="Cambria Math"/>
                <w:noProof/>
              </w:rPr>
              <m:t xml:space="preserve"> </m:t>
            </m:r>
            <m:sSubSup>
              <m:sSubSupPr>
                <m:ctrlPr>
                  <w:rPr>
                    <w:rFonts w:ascii="Cambria Math" w:hAnsi="Cambria Math"/>
                    <w:i/>
                    <w:noProof/>
                  </w:rPr>
                </m:ctrlPr>
              </m:sSubSupPr>
              <m:e>
                <m:r>
                  <m:rPr>
                    <m:sty m:val="b"/>
                  </m:rPr>
                  <w:rPr>
                    <w:rFonts w:ascii="Cambria Math" w:hAnsi="Cambria Math"/>
                    <w:noProof/>
                  </w:rPr>
                  <m:t>f</m:t>
                </m:r>
              </m:e>
              <m:sub>
                <m:r>
                  <w:rPr>
                    <w:rFonts w:ascii="Cambria Math" w:hAnsi="Cambria Math"/>
                    <w:noProof/>
                  </w:rPr>
                  <m:t>i</m:t>
                </m:r>
              </m:sub>
              <m:sup>
                <m:r>
                  <w:rPr>
                    <w:rFonts w:ascii="Cambria Math" w:hAnsi="Cambria Math"/>
                    <w:noProof/>
                  </w:rPr>
                  <m:t>2</m:t>
                </m:r>
              </m:sup>
            </m:sSubSup>
            <m:r>
              <w:rPr>
                <w:rFonts w:ascii="Cambria Math" w:hAnsi="Cambria Math"/>
                <w:noProof/>
              </w:rPr>
              <m:t xml:space="preserve">… </m:t>
            </m:r>
            <m:sSubSup>
              <m:sSubSupPr>
                <m:ctrlPr>
                  <w:rPr>
                    <w:rFonts w:ascii="Cambria Math" w:hAnsi="Cambria Math"/>
                    <w:i/>
                    <w:noProof/>
                  </w:rPr>
                </m:ctrlPr>
              </m:sSubSupPr>
              <m:e>
                <m:r>
                  <m:rPr>
                    <m:sty m:val="b"/>
                  </m:rPr>
                  <w:rPr>
                    <w:rFonts w:ascii="Cambria Math" w:hAnsi="Cambria Math"/>
                    <w:noProof/>
                  </w:rPr>
                  <m:t>f</m:t>
                </m:r>
              </m:e>
              <m:sub>
                <m:r>
                  <w:rPr>
                    <w:rFonts w:ascii="Cambria Math" w:hAnsi="Cambria Math"/>
                    <w:noProof/>
                  </w:rPr>
                  <m:t>i</m:t>
                </m:r>
              </m:sub>
              <m:sup>
                <m:r>
                  <w:rPr>
                    <w:rFonts w:ascii="Cambria Math" w:hAnsi="Cambria Math"/>
                    <w:noProof/>
                  </w:rPr>
                  <m:t>L</m:t>
                </m:r>
              </m:sup>
            </m:sSubSup>
          </m:e>
        </m:d>
      </m:oMath>
      <w:r w:rsidR="00AF0F0D">
        <w:rPr>
          <w:noProof/>
        </w:rPr>
        <w:t xml:space="preserve"> </w:t>
      </w:r>
      <w:r w:rsidR="00F630A8">
        <w:rPr>
          <w:noProof/>
        </w:rPr>
        <w:t>, where L is the number of channels.</w:t>
      </w:r>
    </w:p>
    <w:p w14:paraId="1CDBABA4" w14:textId="4E41645F" w:rsidR="00BF12B9" w:rsidRDefault="003B25AE" w:rsidP="0030631A">
      <w:pPr>
        <w:spacing w:after="0"/>
        <w:rPr>
          <w:noProof/>
        </w:rPr>
      </w:pPr>
      <w:r>
        <w:rPr>
          <w:noProof/>
        </w:rPr>
        <w:t>The parameters in FE-ESN reservoirs are set as follows:</w:t>
      </w:r>
    </w:p>
    <w:p w14:paraId="3DB474EB" w14:textId="60B0E693" w:rsidR="003B25AE" w:rsidRDefault="003B25AE" w:rsidP="00353220">
      <w:pPr>
        <w:pStyle w:val="ListParagraph"/>
        <w:numPr>
          <w:ilvl w:val="0"/>
          <w:numId w:val="25"/>
        </w:numPr>
      </w:pPr>
      <w:r>
        <w:t xml:space="preserve">The connectivity of reservoirs </w:t>
      </w:r>
      <w:r w:rsidRPr="004C2EDD">
        <w:rPr>
          <w:i/>
          <w:iCs/>
        </w:rPr>
        <w:t>c</w:t>
      </w:r>
      <w:r>
        <w:t xml:space="preserve"> is set 0.3, which gave the higher average accuracy in the former experiment.</w:t>
      </w:r>
    </w:p>
    <w:p w14:paraId="7D8A8258" w14:textId="3DDCCC4E" w:rsidR="003B25AE" w:rsidRDefault="0037169B" w:rsidP="00353220">
      <w:pPr>
        <w:pStyle w:val="ListParagraph"/>
        <w:numPr>
          <w:ilvl w:val="0"/>
          <w:numId w:val="25"/>
        </w:numPr>
      </w:pPr>
      <w:r>
        <w:t>NHN in reservoir N is set 20, again like</w:t>
      </w:r>
      <w:r w:rsidR="0030631A">
        <w:t xml:space="preserve"> the</w:t>
      </w:r>
      <w:r>
        <w:t xml:space="preserve"> former experiment.</w:t>
      </w:r>
    </w:p>
    <w:p w14:paraId="50371E1C" w14:textId="0DC297B3" w:rsidR="0037169B" w:rsidRDefault="0037169B" w:rsidP="00196D4C">
      <w:pPr>
        <w:pStyle w:val="ListParagraph"/>
        <w:numPr>
          <w:ilvl w:val="0"/>
          <w:numId w:val="25"/>
        </w:numPr>
        <w:spacing w:after="0"/>
      </w:pPr>
      <w:r>
        <w:t>The spectral radius r is set</w:t>
      </w:r>
      <w:r w:rsidR="0030631A">
        <w:t xml:space="preserve"> to</w:t>
      </w:r>
      <w:r>
        <w:t xml:space="preserve"> 0.98.</w:t>
      </w:r>
    </w:p>
    <w:p w14:paraId="3B6C39A6" w14:textId="7330C862" w:rsidR="0037169B" w:rsidRDefault="0037169B" w:rsidP="00353220">
      <w:r>
        <w:t xml:space="preserve">The dimensionality for both FEAR and FE-ESN is L </w:t>
      </w:r>
      <w:r w:rsidR="0030631A">
        <w:t>in</w:t>
      </w:r>
      <w:r>
        <w:t xml:space="preserve"> N which is relatively large with respect to the number of objects. For instance, the first patient’s EEG dataset contains 500+180 samples, while each sample is represented by a 300-dimensional vector. Therefore, LDA is implemented to reduce the dimensionality of the feature space from 300 to 5. The wavelet coefficients in DWT were computed by Daubechies wavelet of order two and by using</w:t>
      </w:r>
      <w:r w:rsidR="0030631A">
        <w:t xml:space="preserve"> the</w:t>
      </w:r>
      <w:r>
        <w:t xml:space="preserve"> mean and standard deviation of the wavelet coefficients in each sub-band, the feature vectors dimensionality was reduced. The mean, std, kurtosis</w:t>
      </w:r>
      <w:r w:rsidR="0030631A">
        <w:t>,</w:t>
      </w:r>
      <w:r>
        <w:t xml:space="preserve"> and skew value of EEG signals were used for</w:t>
      </w:r>
      <w:r w:rsidR="0030631A">
        <w:t xml:space="preserve"> the</w:t>
      </w:r>
      <w:r>
        <w:t xml:space="preserve"> statistics method.</w:t>
      </w:r>
    </w:p>
    <w:p w14:paraId="3F4F2172" w14:textId="25D76C7F" w:rsidR="00727DEA" w:rsidRDefault="00D4523C" w:rsidP="0030631A">
      <w:r>
        <w:rPr>
          <w:noProof/>
        </w:rPr>
        <mc:AlternateContent>
          <mc:Choice Requires="wps">
            <w:drawing>
              <wp:anchor distT="0" distB="91440" distL="114300" distR="114300" simplePos="0" relativeHeight="251791360" behindDoc="0" locked="0" layoutInCell="1" allowOverlap="1" wp14:anchorId="2945FF5B" wp14:editId="4548D7A1">
                <wp:simplePos x="0" y="0"/>
                <wp:positionH relativeFrom="margin">
                  <wp:posOffset>0</wp:posOffset>
                </wp:positionH>
                <wp:positionV relativeFrom="paragraph">
                  <wp:posOffset>1060450</wp:posOffset>
                </wp:positionV>
                <wp:extent cx="5943600" cy="1645920"/>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943600" cy="1645920"/>
                        </a:xfrm>
                        <a:prstGeom prst="rect">
                          <a:avLst/>
                        </a:prstGeom>
                        <a:solidFill>
                          <a:schemeClr val="lt1"/>
                        </a:solidFill>
                        <a:ln w="6350">
                          <a:noFill/>
                        </a:ln>
                      </wps:spPr>
                      <wps:txbx>
                        <w:txbxContent>
                          <w:p w14:paraId="3047CD8A" w14:textId="77777777" w:rsidR="002D38DB" w:rsidRDefault="002D38DB" w:rsidP="0030631A">
                            <w:pPr>
                              <w:spacing w:after="0"/>
                              <w:jc w:val="center"/>
                            </w:pPr>
                            <w:r>
                              <w:rPr>
                                <w:noProof/>
                              </w:rPr>
                              <w:drawing>
                                <wp:inline distT="0" distB="0" distL="0" distR="0" wp14:anchorId="4C517714" wp14:editId="4A53D938">
                                  <wp:extent cx="5521796" cy="1463040"/>
                                  <wp:effectExtent l="0" t="0" r="3175"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21796" cy="1463040"/>
                                          </a:xfrm>
                                          <a:prstGeom prst="rect">
                                            <a:avLst/>
                                          </a:prstGeom>
                                        </pic:spPr>
                                      </pic:pic>
                                    </a:graphicData>
                                  </a:graphic>
                                </wp:inline>
                              </w:drawing>
                            </w:r>
                          </w:p>
                          <w:p w14:paraId="4DA4F4D5" w14:textId="2865F51D" w:rsidR="002D38DB" w:rsidRDefault="002D38DB" w:rsidP="00727DEA">
                            <w:pPr>
                              <w:pStyle w:val="Caption"/>
                              <w:spacing w:before="0" w:after="0"/>
                            </w:pPr>
                            <w:bookmarkStart w:id="119" w:name="_Ref54955063"/>
                            <w:bookmarkStart w:id="120" w:name="_Ref54955055"/>
                            <w:r>
                              <w:t xml:space="preserve">Table </w:t>
                            </w:r>
                            <w:fldSimple w:instr=" SEQ Table \* ARABIC ">
                              <w:r w:rsidR="006A007D">
                                <w:rPr>
                                  <w:noProof/>
                                </w:rPr>
                                <w:t>9</w:t>
                              </w:r>
                            </w:fldSimple>
                            <w:bookmarkEnd w:id="119"/>
                            <w:r>
                              <w:rPr>
                                <w:noProof/>
                              </w:rPr>
                              <w:t xml:space="preserve"> </w:t>
                            </w:r>
                            <w:r w:rsidRPr="00AE642E">
                              <w:rPr>
                                <w:noProof/>
                              </w:rPr>
                              <w:t>Kaggle Experiment Result ROC-AUC</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5FF5B" id="Text Box 114" o:spid="_x0000_s1063" type="#_x0000_t202" style="position:absolute;left:0;text-align:left;margin-left:0;margin-top:83.5pt;width:468pt;height:129.6pt;z-index:251791360;visibility:visible;mso-wrap-style:square;mso-width-percent:0;mso-height-percent:0;mso-wrap-distance-left:9pt;mso-wrap-distance-top:0;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" fillcolor="white [3201]" stroked="f" strokeweight=".5pt">
                <v:textbox inset="0,0,0,0">
                  <w:txbxContent>
                    <w:p w14:paraId="3047CD8A" w14:textId="77777777" w:rsidR="002D38DB" w:rsidRDefault="002D38DB" w:rsidP="0030631A">
                      <w:pPr>
                        <w:spacing w:after="0"/>
                        <w:jc w:val="center"/>
                      </w:pPr>
                      <w:r>
                        <w:rPr>
                          <w:noProof/>
                        </w:rPr>
                        <w:drawing>
                          <wp:inline distT="0" distB="0" distL="0" distR="0" wp14:anchorId="4C517714" wp14:editId="4A53D938">
                            <wp:extent cx="5521796" cy="1463040"/>
                            <wp:effectExtent l="0" t="0" r="3175"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21796" cy="1463040"/>
                                    </a:xfrm>
                                    <a:prstGeom prst="rect">
                                      <a:avLst/>
                                    </a:prstGeom>
                                  </pic:spPr>
                                </pic:pic>
                              </a:graphicData>
                            </a:graphic>
                          </wp:inline>
                        </w:drawing>
                      </w:r>
                    </w:p>
                    <w:p w14:paraId="4DA4F4D5" w14:textId="2865F51D" w:rsidR="002D38DB" w:rsidRDefault="002D38DB" w:rsidP="00727DEA">
                      <w:pPr>
                        <w:pStyle w:val="Caption"/>
                        <w:spacing w:before="0" w:after="0"/>
                      </w:pPr>
                      <w:bookmarkStart w:id="121" w:name="_Ref54955063"/>
                      <w:bookmarkStart w:id="122" w:name="_Ref54955055"/>
                      <w:r>
                        <w:t xml:space="preserve">Table </w:t>
                      </w:r>
                      <w:fldSimple w:instr=" SEQ Table \* ARABIC ">
                        <w:r w:rsidR="006A007D">
                          <w:rPr>
                            <w:noProof/>
                          </w:rPr>
                          <w:t>9</w:t>
                        </w:r>
                      </w:fldSimple>
                      <w:bookmarkEnd w:id="121"/>
                      <w:r>
                        <w:rPr>
                          <w:noProof/>
                        </w:rPr>
                        <w:t xml:space="preserve"> </w:t>
                      </w:r>
                      <w:r w:rsidRPr="00AE642E">
                        <w:rPr>
                          <w:noProof/>
                        </w:rPr>
                        <w:t>Kaggle Experiment Result ROC-AUC</w:t>
                      </w:r>
                      <w:bookmarkEnd w:id="122"/>
                    </w:p>
                  </w:txbxContent>
                </v:textbox>
                <w10:wrap type="topAndBottom" anchorx="margin"/>
              </v:shape>
            </w:pict>
          </mc:Fallback>
        </mc:AlternateContent>
      </w:r>
      <w:r w:rsidR="0037169B">
        <w:t xml:space="preserve">SVM is </w:t>
      </w:r>
      <w:r w:rsidR="005A0983">
        <w:t xml:space="preserve">used as the classifier. Since EEG datasets are unbalanced, e. g. interictal clips are much more than preictal clips, </w:t>
      </w:r>
      <w:r w:rsidR="0030631A">
        <w:t xml:space="preserve">the </w:t>
      </w:r>
      <w:r w:rsidR="005A0983">
        <w:t xml:space="preserve">area under the curve (AUC) of the receiver operating characteristic (ROC) and precision-recall (PR) curve were employed as evaluation metrics. </w:t>
      </w:r>
      <w:r w:rsidR="001D2F5D">
        <w:t xml:space="preserve">Besides AUC, accuracy is also computed to compare FE-ESN and FEAR. </w:t>
      </w:r>
      <w:r w:rsidR="00E61747">
        <w:t xml:space="preserve">The ratio of interictal and preictal is the same in </w:t>
      </w:r>
      <w:r w:rsidR="0030631A">
        <w:t xml:space="preserve">the </w:t>
      </w:r>
      <w:r w:rsidR="00E61747">
        <w:t>train and test dataset</w:t>
      </w:r>
      <w:r w:rsidR="0030631A">
        <w:t>s</w:t>
      </w:r>
      <w:r w:rsidR="00E61747">
        <w:t>. 5-fold cross-validation on all the seven EEG dataset is implemented. The average results are reported in</w:t>
      </w:r>
      <w:r w:rsidR="00727DEA">
        <w:t xml:space="preserve"> </w:t>
      </w:r>
      <w:r w:rsidR="00727DEA">
        <w:fldChar w:fldCharType="begin"/>
      </w:r>
      <w:r w:rsidR="00727DEA">
        <w:instrText xml:space="preserve"> REF _Ref54955063 \h </w:instrText>
      </w:r>
      <w:r w:rsidR="00727DEA">
        <w:fldChar w:fldCharType="separate"/>
      </w:r>
      <w:r w:rsidR="006A007D">
        <w:t xml:space="preserve">Table </w:t>
      </w:r>
      <w:r w:rsidR="006A007D">
        <w:rPr>
          <w:noProof/>
        </w:rPr>
        <w:t>9</w:t>
      </w:r>
      <w:r w:rsidR="00727DEA">
        <w:fldChar w:fldCharType="end"/>
      </w:r>
      <w:r w:rsidR="00727DEA">
        <w:t xml:space="preserve"> and </w:t>
      </w:r>
      <w:r w:rsidR="00727DEA">
        <w:fldChar w:fldCharType="begin"/>
      </w:r>
      <w:r w:rsidR="00727DEA">
        <w:instrText xml:space="preserve"> REF _Ref62126367 \h </w:instrText>
      </w:r>
      <w:r w:rsidR="00727DEA">
        <w:fldChar w:fldCharType="separate"/>
      </w:r>
      <w:r w:rsidR="006A007D">
        <w:t xml:space="preserve">Table </w:t>
      </w:r>
      <w:r w:rsidR="006A007D">
        <w:rPr>
          <w:noProof/>
        </w:rPr>
        <w:t>10</w:t>
      </w:r>
      <w:r w:rsidR="00727DEA">
        <w:fldChar w:fldCharType="end"/>
      </w:r>
      <w:r w:rsidR="00E61747">
        <w:t>.</w:t>
      </w:r>
    </w:p>
    <w:p w14:paraId="3912F7ED" w14:textId="14E4D81F" w:rsidR="00727DEA" w:rsidRDefault="00727DEA" w:rsidP="0030631A">
      <w:r>
        <w:rPr>
          <w:noProof/>
        </w:rPr>
        <mc:AlternateContent>
          <mc:Choice Requires="wps">
            <w:drawing>
              <wp:inline distT="0" distB="0" distL="0" distR="0" wp14:anchorId="2369457F" wp14:editId="0ACC667A">
                <wp:extent cx="5942330" cy="1645920"/>
                <wp:effectExtent l="0" t="0" r="1270" b="0"/>
                <wp:docPr id="12" name="Text Box 12"/>
                <wp:cNvGraphicFramePr/>
                <a:graphic xmlns:a="http://schemas.openxmlformats.org/drawingml/2006/main">
                  <a:graphicData uri="http://schemas.microsoft.com/office/word/2010/wordprocessingShape">
                    <wps:wsp>
                      <wps:cNvSpPr txBox="1"/>
                      <wps:spPr>
                        <a:xfrm>
                          <a:off x="0" y="0"/>
                          <a:ext cx="5942330" cy="1645920"/>
                        </a:xfrm>
                        <a:prstGeom prst="rect">
                          <a:avLst/>
                        </a:prstGeom>
                        <a:solidFill>
                          <a:schemeClr val="lt1"/>
                        </a:solidFill>
                        <a:ln w="6350">
                          <a:noFill/>
                        </a:ln>
                      </wps:spPr>
                      <wps:txbx>
                        <w:txbxContent>
                          <w:p w14:paraId="27BE157E" w14:textId="77777777" w:rsidR="002D38DB" w:rsidRDefault="002D38DB" w:rsidP="00727DEA">
                            <w:pPr>
                              <w:spacing w:after="0"/>
                              <w:jc w:val="center"/>
                            </w:pPr>
                            <w:r>
                              <w:rPr>
                                <w:noProof/>
                              </w:rPr>
                              <w:drawing>
                                <wp:inline distT="0" distB="0" distL="0" distR="0" wp14:anchorId="5CE84A57" wp14:editId="584A0DAB">
                                  <wp:extent cx="5521796" cy="1463040"/>
                                  <wp:effectExtent l="0" t="0" r="317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pic:nvPicPr>
                                        <pic:blipFill>
                                          <a:blip r:embed="rId50">
                                            <a:extLst>
                                              <a:ext uri="{28A0092B-C50C-407E-A947-70E740481C1C}">
                                                <a14:useLocalDpi xmlns:a14="http://schemas.microsoft.com/office/drawing/2010/main" val="0"/>
                                              </a:ext>
                                            </a:extLst>
                                          </a:blip>
                                          <a:stretch>
                                            <a:fillRect/>
                                          </a:stretch>
                                        </pic:blipFill>
                                        <pic:spPr>
                                          <a:xfrm>
                                            <a:off x="0" y="0"/>
                                            <a:ext cx="5521796" cy="1463040"/>
                                          </a:xfrm>
                                          <a:prstGeom prst="rect">
                                            <a:avLst/>
                                          </a:prstGeom>
                                        </pic:spPr>
                                      </pic:pic>
                                    </a:graphicData>
                                  </a:graphic>
                                </wp:inline>
                              </w:drawing>
                            </w:r>
                          </w:p>
                          <w:p w14:paraId="424B46CF" w14:textId="46D8F2B0" w:rsidR="002D38DB" w:rsidRDefault="002D38DB" w:rsidP="00727DEA">
                            <w:pPr>
                              <w:pStyle w:val="Caption"/>
                              <w:spacing w:before="0" w:after="0"/>
                            </w:pPr>
                            <w:bookmarkStart w:id="123" w:name="_Ref62126367"/>
                            <w:r>
                              <w:t xml:space="preserve">Table </w:t>
                            </w:r>
                            <w:fldSimple w:instr=" SEQ Table \* ARABIC ">
                              <w:r w:rsidR="006A007D">
                                <w:rPr>
                                  <w:noProof/>
                                </w:rPr>
                                <w:t>10</w:t>
                              </w:r>
                            </w:fldSimple>
                            <w:bookmarkEnd w:id="123"/>
                            <w:r>
                              <w:rPr>
                                <w:noProof/>
                              </w:rPr>
                              <w:t xml:space="preserve"> </w:t>
                            </w:r>
                            <w:r w:rsidRPr="00E83458">
                              <w:rPr>
                                <w:noProof/>
                              </w:rPr>
                              <w:t>Kaggle Experiment Result PR-AU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369457F" id="Text Box 12" o:spid="_x0000_s1064" type="#_x0000_t202" style="width:467.9pt;height:12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" fillcolor="white [3201]" stroked="f" strokeweight=".5pt">
                <v:textbox inset="0,0,0,0">
                  <w:txbxContent>
                    <w:p w14:paraId="27BE157E" w14:textId="77777777" w:rsidR="002D38DB" w:rsidRDefault="002D38DB" w:rsidP="00727DEA">
                      <w:pPr>
                        <w:spacing w:after="0"/>
                        <w:jc w:val="center"/>
                      </w:pPr>
                      <w:r>
                        <w:rPr>
                          <w:noProof/>
                        </w:rPr>
                        <w:drawing>
                          <wp:inline distT="0" distB="0" distL="0" distR="0" wp14:anchorId="5CE84A57" wp14:editId="584A0DAB">
                            <wp:extent cx="5521796" cy="1463040"/>
                            <wp:effectExtent l="0" t="0" r="317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pic:cNvPicPr/>
                                  </pic:nvPicPr>
                                  <pic:blipFill>
                                    <a:blip r:embed="rId50">
                                      <a:extLst>
                                        <a:ext uri="{28A0092B-C50C-407E-A947-70E740481C1C}">
                                          <a14:useLocalDpi xmlns:a14="http://schemas.microsoft.com/office/drawing/2010/main" val="0"/>
                                        </a:ext>
                                      </a:extLst>
                                    </a:blip>
                                    <a:stretch>
                                      <a:fillRect/>
                                    </a:stretch>
                                  </pic:blipFill>
                                  <pic:spPr>
                                    <a:xfrm>
                                      <a:off x="0" y="0"/>
                                      <a:ext cx="5521796" cy="1463040"/>
                                    </a:xfrm>
                                    <a:prstGeom prst="rect">
                                      <a:avLst/>
                                    </a:prstGeom>
                                  </pic:spPr>
                                </pic:pic>
                              </a:graphicData>
                            </a:graphic>
                          </wp:inline>
                        </w:drawing>
                      </w:r>
                    </w:p>
                    <w:p w14:paraId="424B46CF" w14:textId="46D8F2B0" w:rsidR="002D38DB" w:rsidRDefault="002D38DB" w:rsidP="00727DEA">
                      <w:pPr>
                        <w:pStyle w:val="Caption"/>
                        <w:spacing w:before="0" w:after="0"/>
                      </w:pPr>
                      <w:bookmarkStart w:id="124" w:name="_Ref62126367"/>
                      <w:r>
                        <w:t xml:space="preserve">Table </w:t>
                      </w:r>
                      <w:fldSimple w:instr=" SEQ Table \* ARABIC ">
                        <w:r w:rsidR="006A007D">
                          <w:rPr>
                            <w:noProof/>
                          </w:rPr>
                          <w:t>10</w:t>
                        </w:r>
                      </w:fldSimple>
                      <w:bookmarkEnd w:id="124"/>
                      <w:r>
                        <w:rPr>
                          <w:noProof/>
                        </w:rPr>
                        <w:t xml:space="preserve"> </w:t>
                      </w:r>
                      <w:r w:rsidRPr="00E83458">
                        <w:rPr>
                          <w:noProof/>
                        </w:rPr>
                        <w:t>Kaggle Experiment Result PR-AUC</w:t>
                      </w:r>
                    </w:p>
                  </w:txbxContent>
                </v:textbox>
                <w10:anchorlock/>
              </v:shape>
            </w:pict>
          </mc:Fallback>
        </mc:AlternateContent>
      </w:r>
    </w:p>
    <w:p w14:paraId="78AC4DE4" w14:textId="66907179" w:rsidR="00BF12B9" w:rsidRDefault="0030631A" w:rsidP="0030631A">
      <w:pPr>
        <w:rPr>
          <w:noProof/>
        </w:rPr>
      </w:pPr>
      <w:r>
        <w:lastRenderedPageBreak/>
        <w:t xml:space="preserve">It can be seen from </w:t>
      </w:r>
      <w:fldSimple w:instr=" REF _Ref54955063 ">
        <w:r w:rsidR="006A007D">
          <w:t xml:space="preserve">Table </w:t>
        </w:r>
        <w:r w:rsidR="006A007D">
          <w:rPr>
            <w:noProof/>
          </w:rPr>
          <w:t>9</w:t>
        </w:r>
      </w:fldSimple>
      <w:r>
        <w:t xml:space="preserve"> that FE-ESN is able to achieve 3-5% higher ROC-AUC over FEAR on most of the datasets. The performance gap of FEAR and FE-ESN on Patient_1 is limited, while there is almost a significant gap of 18.66% on Dog_1. The large ROC-AUC gap in Dog_1 and the small gap in Dog_4 </w:t>
      </w:r>
      <w:proofErr w:type="gramStart"/>
      <w:r>
        <w:t>are</w:t>
      </w:r>
      <w:proofErr w:type="gramEnd"/>
      <w:r>
        <w:t xml:space="preserve"> the consequence of similarity between preictal and interictal EEG clips in these two cases, as shown in </w:t>
      </w:r>
      <w:fldSimple w:instr=" REF _Ref54955522 ">
        <w:r w:rsidR="006A007D">
          <w:t xml:space="preserve">Figure </w:t>
        </w:r>
        <w:r w:rsidR="006A007D">
          <w:rPr>
            <w:noProof/>
          </w:rPr>
          <w:t>29</w:t>
        </w:r>
      </w:fldSimple>
      <w:r>
        <w:t xml:space="preserve">. It can be seen the strong consistency of Dog_4 in </w:t>
      </w:r>
      <w:fldSimple w:instr=" REF _Ref54955522 ">
        <w:r w:rsidR="006A007D">
          <w:t xml:space="preserve">Figure </w:t>
        </w:r>
        <w:r w:rsidR="006A007D">
          <w:rPr>
            <w:noProof/>
          </w:rPr>
          <w:t>29</w:t>
        </w:r>
      </w:fldSimple>
      <w:r>
        <w:t xml:space="preserve"> (b) and </w:t>
      </w:r>
      <w:fldSimple w:instr=" REF _Ref54955522 ">
        <w:r w:rsidR="006A007D">
          <w:t xml:space="preserve">Figure </w:t>
        </w:r>
        <w:r w:rsidR="006A007D">
          <w:rPr>
            <w:noProof/>
          </w:rPr>
          <w:t>29</w:t>
        </w:r>
      </w:fldSimple>
      <w:r>
        <w:t xml:space="preserve"> (d) in comparison of considerable difference in </w:t>
      </w:r>
      <w:fldSimple w:instr=" REF _Ref54955522 ">
        <w:r w:rsidR="006A007D">
          <w:t xml:space="preserve">Figure </w:t>
        </w:r>
        <w:r w:rsidR="006A007D">
          <w:rPr>
            <w:noProof/>
          </w:rPr>
          <w:t>29</w:t>
        </w:r>
      </w:fldSimple>
      <w:r>
        <w:t xml:space="preserve"> (a) and </w:t>
      </w:r>
      <w:fldSimple w:instr=" REF _Ref54955522 ">
        <w:r w:rsidR="006A007D">
          <w:t xml:space="preserve">Figure </w:t>
        </w:r>
        <w:r w:rsidR="006A007D">
          <w:rPr>
            <w:noProof/>
          </w:rPr>
          <w:t>29</w:t>
        </w:r>
      </w:fldSimple>
      <w:r>
        <w:t xml:space="preserve"> (c). One reason can be that FEAR extract features from each channel independently, while FE-ESN was trained by combining different channels and it is able to capture the dynamics discriminative features of different channels. This illustrates the effectiveness of FE-ESN in the feature extraction of multichannel EEG signals. Statistical test results in </w:t>
      </w:r>
      <w:fldSimple w:instr=" REF _Ref54956128 ">
        <w:r w:rsidR="006A007D">
          <w:t xml:space="preserve">Table </w:t>
        </w:r>
        <w:r w:rsidR="006A007D">
          <w:rPr>
            <w:noProof/>
          </w:rPr>
          <w:t>11</w:t>
        </w:r>
      </w:fldSimple>
      <w:r>
        <w:t xml:space="preserve"> show that FE-ESN outperforms other algorithms significantly on the Dog dataset. This test cannot be performed on</w:t>
      </w:r>
      <w:r w:rsidR="00D7146E">
        <w:t xml:space="preserve"> </w:t>
      </w:r>
      <w:r>
        <w:t>patients in KSPC, because it just contains two patients.</w:t>
      </w:r>
    </w:p>
    <w:p w14:paraId="4C0C6A53" w14:textId="34185CD8" w:rsidR="00727DEA" w:rsidRDefault="00727DEA" w:rsidP="0030631A">
      <w:pPr>
        <w:rPr>
          <w:noProof/>
        </w:rPr>
      </w:pPr>
      <w:r>
        <w:rPr>
          <w:noProof/>
        </w:rPr>
        <mc:AlternateContent>
          <mc:Choice Requires="wps">
            <w:drawing>
              <wp:inline distT="0" distB="0" distL="0" distR="0" wp14:anchorId="123C3B40" wp14:editId="5C85D4FC">
                <wp:extent cx="5943600" cy="1005840"/>
                <wp:effectExtent l="0" t="0" r="0" b="3810"/>
                <wp:docPr id="122" name="Text Box 122"/>
                <wp:cNvGraphicFramePr/>
                <a:graphic xmlns:a="http://schemas.openxmlformats.org/drawingml/2006/main">
                  <a:graphicData uri="http://schemas.microsoft.com/office/word/2010/wordprocessingShape">
                    <wps:wsp>
                      <wps:cNvSpPr txBox="1"/>
                      <wps:spPr>
                        <a:xfrm>
                          <a:off x="0" y="0"/>
                          <a:ext cx="5943600" cy="1005840"/>
                        </a:xfrm>
                        <a:prstGeom prst="rect">
                          <a:avLst/>
                        </a:prstGeom>
                        <a:solidFill>
                          <a:schemeClr val="lt1"/>
                        </a:solidFill>
                        <a:ln w="6350">
                          <a:noFill/>
                        </a:ln>
                      </wps:spPr>
                      <wps:txbx>
                        <w:txbxContent>
                          <w:p w14:paraId="65EF8567" w14:textId="77777777" w:rsidR="002D38DB" w:rsidRDefault="002D38DB" w:rsidP="00727DEA">
                            <w:pPr>
                              <w:pStyle w:val="Caption"/>
                            </w:pPr>
                            <w:r>
                              <w:rPr>
                                <w:noProof/>
                              </w:rPr>
                              <w:drawing>
                                <wp:inline distT="0" distB="0" distL="0" distR="0" wp14:anchorId="432E2839" wp14:editId="5CC9E820">
                                  <wp:extent cx="4692157" cy="6400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pic:nvPicPr>
                                        <pic:blipFill>
                                          <a:blip r:embed="rId51">
                                            <a:extLst>
                                              <a:ext uri="{28A0092B-C50C-407E-A947-70E740481C1C}">
                                                <a14:useLocalDpi xmlns:a14="http://schemas.microsoft.com/office/drawing/2010/main" val="0"/>
                                              </a:ext>
                                            </a:extLst>
                                          </a:blip>
                                          <a:stretch>
                                            <a:fillRect/>
                                          </a:stretch>
                                        </pic:blipFill>
                                        <pic:spPr>
                                          <a:xfrm>
                                            <a:off x="0" y="0"/>
                                            <a:ext cx="4692157" cy="640080"/>
                                          </a:xfrm>
                                          <a:prstGeom prst="rect">
                                            <a:avLst/>
                                          </a:prstGeom>
                                        </pic:spPr>
                                      </pic:pic>
                                    </a:graphicData>
                                  </a:graphic>
                                </wp:inline>
                              </w:drawing>
                            </w:r>
                          </w:p>
                          <w:p w14:paraId="30DDAC77" w14:textId="7C488131" w:rsidR="002D38DB" w:rsidRDefault="002D38DB" w:rsidP="00727DEA">
                            <w:pPr>
                              <w:pStyle w:val="Caption"/>
                            </w:pPr>
                            <w:bookmarkStart w:id="125" w:name="_Ref54956128"/>
                            <w:r>
                              <w:t xml:space="preserve">Table </w:t>
                            </w:r>
                            <w:fldSimple w:instr=" SEQ Table \* ARABIC ">
                              <w:r w:rsidR="006A007D">
                                <w:rPr>
                                  <w:noProof/>
                                </w:rPr>
                                <w:t>11</w:t>
                              </w:r>
                            </w:fldSimple>
                            <w:bookmarkEnd w:id="125"/>
                            <w:r>
                              <w:rPr>
                                <w:noProof/>
                              </w:rPr>
                              <w:t xml:space="preserve"> </w:t>
                            </w:r>
                            <w:r w:rsidRPr="00B56388">
                              <w:rPr>
                                <w:noProof/>
                              </w:rPr>
                              <w:t>Statistical test on Kaggle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23C3B40" id="Text Box 122" o:spid="_x0000_s1065" type="#_x0000_t202" style="width:468pt;height:7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" fillcolor="white [3201]" stroked="f" strokeweight=".5pt">
                <v:textbox inset="0,0,0,0">
                  <w:txbxContent>
                    <w:p w14:paraId="65EF8567" w14:textId="77777777" w:rsidR="002D38DB" w:rsidRDefault="002D38DB" w:rsidP="00727DEA">
                      <w:pPr>
                        <w:pStyle w:val="Caption"/>
                      </w:pPr>
                      <w:r>
                        <w:rPr>
                          <w:noProof/>
                        </w:rPr>
                        <w:drawing>
                          <wp:inline distT="0" distB="0" distL="0" distR="0" wp14:anchorId="432E2839" wp14:editId="5CC9E820">
                            <wp:extent cx="4692157" cy="6400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pic:nvPicPr>
                                  <pic:blipFill>
                                    <a:blip r:embed="rId51">
                                      <a:extLst>
                                        <a:ext uri="{28A0092B-C50C-407E-A947-70E740481C1C}">
                                          <a14:useLocalDpi xmlns:a14="http://schemas.microsoft.com/office/drawing/2010/main" val="0"/>
                                        </a:ext>
                                      </a:extLst>
                                    </a:blip>
                                    <a:stretch>
                                      <a:fillRect/>
                                    </a:stretch>
                                  </pic:blipFill>
                                  <pic:spPr>
                                    <a:xfrm>
                                      <a:off x="0" y="0"/>
                                      <a:ext cx="4692157" cy="640080"/>
                                    </a:xfrm>
                                    <a:prstGeom prst="rect">
                                      <a:avLst/>
                                    </a:prstGeom>
                                  </pic:spPr>
                                </pic:pic>
                              </a:graphicData>
                            </a:graphic>
                          </wp:inline>
                        </w:drawing>
                      </w:r>
                    </w:p>
                    <w:p w14:paraId="30DDAC77" w14:textId="7C488131" w:rsidR="002D38DB" w:rsidRDefault="002D38DB" w:rsidP="00727DEA">
                      <w:pPr>
                        <w:pStyle w:val="Caption"/>
                      </w:pPr>
                      <w:bookmarkStart w:id="126" w:name="_Ref54956128"/>
                      <w:r>
                        <w:t xml:space="preserve">Table </w:t>
                      </w:r>
                      <w:fldSimple w:instr=" SEQ Table \* ARABIC ">
                        <w:r w:rsidR="006A007D">
                          <w:rPr>
                            <w:noProof/>
                          </w:rPr>
                          <w:t>11</w:t>
                        </w:r>
                      </w:fldSimple>
                      <w:bookmarkEnd w:id="126"/>
                      <w:r>
                        <w:rPr>
                          <w:noProof/>
                        </w:rPr>
                        <w:t xml:space="preserve"> </w:t>
                      </w:r>
                      <w:r w:rsidRPr="00B56388">
                        <w:rPr>
                          <w:noProof/>
                        </w:rPr>
                        <w:t>Statistical test on Kaggle dataset</w:t>
                      </w:r>
                    </w:p>
                  </w:txbxContent>
                </v:textbox>
                <w10:anchorlock/>
              </v:shape>
            </w:pict>
          </mc:Fallback>
        </mc:AlternateContent>
      </w:r>
    </w:p>
    <w:p w14:paraId="25AEA6A2" w14:textId="1B2BBE0B" w:rsidR="00727DEA" w:rsidRDefault="00727DEA" w:rsidP="0030631A">
      <w:pPr>
        <w:rPr>
          <w:noProof/>
        </w:rPr>
      </w:pPr>
      <w:r>
        <w:rPr>
          <w:noProof/>
        </w:rPr>
        <mc:AlternateContent>
          <mc:Choice Requires="wps">
            <w:drawing>
              <wp:inline distT="0" distB="0" distL="0" distR="0" wp14:anchorId="78266251" wp14:editId="584D2BFB">
                <wp:extent cx="5943600" cy="1243330"/>
                <wp:effectExtent l="0" t="0" r="0" b="0"/>
                <wp:docPr id="119" name="Text Box 119"/>
                <wp:cNvGraphicFramePr/>
                <a:graphic xmlns:a="http://schemas.openxmlformats.org/drawingml/2006/main">
                  <a:graphicData uri="http://schemas.microsoft.com/office/word/2010/wordprocessingShape">
                    <wps:wsp>
                      <wps:cNvSpPr txBox="1"/>
                      <wps:spPr>
                        <a:xfrm>
                          <a:off x="0" y="0"/>
                          <a:ext cx="5943600" cy="1243330"/>
                        </a:xfrm>
                        <a:prstGeom prst="rect">
                          <a:avLst/>
                        </a:prstGeom>
                        <a:solidFill>
                          <a:schemeClr val="lt1"/>
                        </a:solidFill>
                        <a:ln w="6350">
                          <a:noFill/>
                        </a:ln>
                      </wps:spPr>
                      <wps:txbx>
                        <w:txbxContent>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250"/>
                              <w:gridCol w:w="2250"/>
                              <w:gridCol w:w="2826"/>
                            </w:tblGrid>
                            <w:tr w:rsidR="002D38DB" w:rsidRPr="00DD3375" w14:paraId="77EF88BF" w14:textId="77777777" w:rsidTr="00D6788A">
                              <w:tc>
                                <w:tcPr>
                                  <w:tcW w:w="9576" w:type="dxa"/>
                                  <w:gridSpan w:val="4"/>
                                  <w:vAlign w:val="center"/>
                                </w:tcPr>
                                <w:p w14:paraId="01C8303F" w14:textId="77777777" w:rsidR="002D38DB" w:rsidRPr="00DD3375" w:rsidRDefault="002D38DB" w:rsidP="0030631A">
                                  <w:pPr>
                                    <w:spacing w:after="0"/>
                                    <w:jc w:val="left"/>
                                    <w:rPr>
                                      <w:sz w:val="20"/>
                                      <w:szCs w:val="18"/>
                                    </w:rPr>
                                  </w:pPr>
                                  <w:r w:rsidRPr="00DD3375">
                                    <w:rPr>
                                      <w:noProof/>
                                      <w:sz w:val="20"/>
                                      <w:szCs w:val="18"/>
                                    </w:rPr>
                                    <w:drawing>
                                      <wp:inline distT="0" distB="0" distL="0" distR="0" wp14:anchorId="16770D88" wp14:editId="704ED419">
                                        <wp:extent cx="5760720" cy="81733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817332"/>
                                                </a:xfrm>
                                                <a:prstGeom prst="rect">
                                                  <a:avLst/>
                                                </a:prstGeom>
                                              </pic:spPr>
                                            </pic:pic>
                                          </a:graphicData>
                                        </a:graphic>
                                      </wp:inline>
                                    </w:drawing>
                                  </w:r>
                                </w:p>
                              </w:tc>
                            </w:tr>
                            <w:tr w:rsidR="002D38DB" w:rsidRPr="00DD3375" w14:paraId="69EC46DA" w14:textId="77777777" w:rsidTr="0030631A">
                              <w:tc>
                                <w:tcPr>
                                  <w:tcW w:w="2250" w:type="dxa"/>
                                  <w:vAlign w:val="center"/>
                                </w:tcPr>
                                <w:p w14:paraId="3B5DF981" w14:textId="77777777" w:rsidR="002D38DB" w:rsidRPr="00DD3375" w:rsidRDefault="002D38DB" w:rsidP="00D6788A">
                                  <w:pPr>
                                    <w:spacing w:after="0"/>
                                    <w:jc w:val="center"/>
                                    <w:rPr>
                                      <w:sz w:val="20"/>
                                      <w:szCs w:val="18"/>
                                    </w:rPr>
                                  </w:pPr>
                                  <w:r w:rsidRPr="00DD3375">
                                    <w:rPr>
                                      <w:sz w:val="20"/>
                                      <w:szCs w:val="18"/>
                                    </w:rPr>
                                    <w:t>(a) Dog 1 Interictal Clips</w:t>
                                  </w:r>
                                </w:p>
                              </w:tc>
                              <w:tc>
                                <w:tcPr>
                                  <w:tcW w:w="2250" w:type="dxa"/>
                                  <w:vAlign w:val="center"/>
                                </w:tcPr>
                                <w:p w14:paraId="1F39ACD9" w14:textId="77777777" w:rsidR="002D38DB" w:rsidRPr="00DD3375" w:rsidRDefault="002D38DB" w:rsidP="00D6788A">
                                  <w:pPr>
                                    <w:spacing w:after="0"/>
                                    <w:jc w:val="center"/>
                                    <w:rPr>
                                      <w:sz w:val="20"/>
                                      <w:szCs w:val="18"/>
                                    </w:rPr>
                                  </w:pPr>
                                  <w:r w:rsidRPr="00DD3375">
                                    <w:rPr>
                                      <w:sz w:val="20"/>
                                      <w:szCs w:val="18"/>
                                    </w:rPr>
                                    <w:t>(b) Dog 4 Interictal Clips</w:t>
                                  </w:r>
                                </w:p>
                              </w:tc>
                              <w:tc>
                                <w:tcPr>
                                  <w:tcW w:w="2250" w:type="dxa"/>
                                  <w:vAlign w:val="center"/>
                                </w:tcPr>
                                <w:p w14:paraId="02A8B24A" w14:textId="77777777" w:rsidR="002D38DB" w:rsidRPr="00DD3375" w:rsidRDefault="002D38DB" w:rsidP="00D6788A">
                                  <w:pPr>
                                    <w:spacing w:after="0"/>
                                    <w:jc w:val="center"/>
                                    <w:rPr>
                                      <w:sz w:val="20"/>
                                      <w:szCs w:val="18"/>
                                    </w:rPr>
                                  </w:pPr>
                                  <w:r w:rsidRPr="00DD3375">
                                    <w:rPr>
                                      <w:sz w:val="20"/>
                                      <w:szCs w:val="18"/>
                                    </w:rPr>
                                    <w:t>(c) Dog 1 Preictal Clips</w:t>
                                  </w:r>
                                </w:p>
                              </w:tc>
                              <w:tc>
                                <w:tcPr>
                                  <w:tcW w:w="2826" w:type="dxa"/>
                                  <w:vAlign w:val="center"/>
                                </w:tcPr>
                                <w:p w14:paraId="1CCC6FDE" w14:textId="77777777" w:rsidR="002D38DB" w:rsidRPr="00DD3375" w:rsidRDefault="002D38DB" w:rsidP="00D6788A">
                                  <w:pPr>
                                    <w:spacing w:after="0"/>
                                    <w:jc w:val="center"/>
                                    <w:rPr>
                                      <w:sz w:val="20"/>
                                      <w:szCs w:val="18"/>
                                    </w:rPr>
                                  </w:pPr>
                                  <w:r w:rsidRPr="00DD3375">
                                    <w:rPr>
                                      <w:sz w:val="20"/>
                                      <w:szCs w:val="18"/>
                                    </w:rPr>
                                    <w:t>(d) Dog 4 Preictal Clips</w:t>
                                  </w:r>
                                </w:p>
                              </w:tc>
                            </w:tr>
                          </w:tbl>
                          <w:p w14:paraId="28671AAC" w14:textId="413B6C96" w:rsidR="002D38DB" w:rsidRDefault="002D38DB" w:rsidP="00727DEA">
                            <w:pPr>
                              <w:pStyle w:val="Caption"/>
                            </w:pPr>
                            <w:bookmarkStart w:id="127" w:name="_Ref54955522"/>
                            <w:bookmarkStart w:id="128" w:name="_Ref54955518"/>
                            <w:r>
                              <w:t xml:space="preserve">Figure </w:t>
                            </w:r>
                            <w:fldSimple w:instr=" SEQ Figure \* ARABIC ">
                              <w:r w:rsidR="006A007D">
                                <w:rPr>
                                  <w:noProof/>
                                </w:rPr>
                                <w:t>29</w:t>
                              </w:r>
                            </w:fldSimple>
                            <w:bookmarkEnd w:id="127"/>
                            <w:r>
                              <w:rPr>
                                <w:noProof/>
                              </w:rPr>
                              <w:t xml:space="preserve"> </w:t>
                            </w:r>
                            <w:r w:rsidRPr="00F0347B">
                              <w:rPr>
                                <w:noProof/>
                              </w:rPr>
                              <w:t>Comparison of EEG Clips From Different Dataset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8266251" id="Text Box 119" o:spid="_x0000_s1066" type="#_x0000_t202" style="width:468pt;height:9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" fillcolor="white [3201]" stroked="f" strokeweight=".5pt">
                <v:textbox inset="0,0,0,0">
                  <w:txbxContent>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250"/>
                        <w:gridCol w:w="2250"/>
                        <w:gridCol w:w="2826"/>
                      </w:tblGrid>
                      <w:tr w:rsidR="002D38DB" w:rsidRPr="00DD3375" w14:paraId="77EF88BF" w14:textId="77777777" w:rsidTr="00D6788A">
                        <w:tc>
                          <w:tcPr>
                            <w:tcW w:w="9576" w:type="dxa"/>
                            <w:gridSpan w:val="4"/>
                            <w:vAlign w:val="center"/>
                          </w:tcPr>
                          <w:p w14:paraId="01C8303F" w14:textId="77777777" w:rsidR="002D38DB" w:rsidRPr="00DD3375" w:rsidRDefault="002D38DB" w:rsidP="0030631A">
                            <w:pPr>
                              <w:spacing w:after="0"/>
                              <w:jc w:val="left"/>
                              <w:rPr>
                                <w:sz w:val="20"/>
                                <w:szCs w:val="18"/>
                              </w:rPr>
                            </w:pPr>
                            <w:r w:rsidRPr="00DD3375">
                              <w:rPr>
                                <w:noProof/>
                                <w:sz w:val="20"/>
                                <w:szCs w:val="18"/>
                              </w:rPr>
                              <w:drawing>
                                <wp:inline distT="0" distB="0" distL="0" distR="0" wp14:anchorId="16770D88" wp14:editId="704ED419">
                                  <wp:extent cx="5760720" cy="81733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817332"/>
                                          </a:xfrm>
                                          <a:prstGeom prst="rect">
                                            <a:avLst/>
                                          </a:prstGeom>
                                        </pic:spPr>
                                      </pic:pic>
                                    </a:graphicData>
                                  </a:graphic>
                                </wp:inline>
                              </w:drawing>
                            </w:r>
                          </w:p>
                        </w:tc>
                      </w:tr>
                      <w:tr w:rsidR="002D38DB" w:rsidRPr="00DD3375" w14:paraId="69EC46DA" w14:textId="77777777" w:rsidTr="0030631A">
                        <w:tc>
                          <w:tcPr>
                            <w:tcW w:w="2250" w:type="dxa"/>
                            <w:vAlign w:val="center"/>
                          </w:tcPr>
                          <w:p w14:paraId="3B5DF981" w14:textId="77777777" w:rsidR="002D38DB" w:rsidRPr="00DD3375" w:rsidRDefault="002D38DB" w:rsidP="00D6788A">
                            <w:pPr>
                              <w:spacing w:after="0"/>
                              <w:jc w:val="center"/>
                              <w:rPr>
                                <w:sz w:val="20"/>
                                <w:szCs w:val="18"/>
                              </w:rPr>
                            </w:pPr>
                            <w:r w:rsidRPr="00DD3375">
                              <w:rPr>
                                <w:sz w:val="20"/>
                                <w:szCs w:val="18"/>
                              </w:rPr>
                              <w:t>(a) Dog 1 Interictal Clips</w:t>
                            </w:r>
                          </w:p>
                        </w:tc>
                        <w:tc>
                          <w:tcPr>
                            <w:tcW w:w="2250" w:type="dxa"/>
                            <w:vAlign w:val="center"/>
                          </w:tcPr>
                          <w:p w14:paraId="1F39ACD9" w14:textId="77777777" w:rsidR="002D38DB" w:rsidRPr="00DD3375" w:rsidRDefault="002D38DB" w:rsidP="00D6788A">
                            <w:pPr>
                              <w:spacing w:after="0"/>
                              <w:jc w:val="center"/>
                              <w:rPr>
                                <w:sz w:val="20"/>
                                <w:szCs w:val="18"/>
                              </w:rPr>
                            </w:pPr>
                            <w:r w:rsidRPr="00DD3375">
                              <w:rPr>
                                <w:sz w:val="20"/>
                                <w:szCs w:val="18"/>
                              </w:rPr>
                              <w:t>(b) Dog 4 Interictal Clips</w:t>
                            </w:r>
                          </w:p>
                        </w:tc>
                        <w:tc>
                          <w:tcPr>
                            <w:tcW w:w="2250" w:type="dxa"/>
                            <w:vAlign w:val="center"/>
                          </w:tcPr>
                          <w:p w14:paraId="02A8B24A" w14:textId="77777777" w:rsidR="002D38DB" w:rsidRPr="00DD3375" w:rsidRDefault="002D38DB" w:rsidP="00D6788A">
                            <w:pPr>
                              <w:spacing w:after="0"/>
                              <w:jc w:val="center"/>
                              <w:rPr>
                                <w:sz w:val="20"/>
                                <w:szCs w:val="18"/>
                              </w:rPr>
                            </w:pPr>
                            <w:r w:rsidRPr="00DD3375">
                              <w:rPr>
                                <w:sz w:val="20"/>
                                <w:szCs w:val="18"/>
                              </w:rPr>
                              <w:t>(c) Dog 1 Preictal Clips</w:t>
                            </w:r>
                          </w:p>
                        </w:tc>
                        <w:tc>
                          <w:tcPr>
                            <w:tcW w:w="2826" w:type="dxa"/>
                            <w:vAlign w:val="center"/>
                          </w:tcPr>
                          <w:p w14:paraId="1CCC6FDE" w14:textId="77777777" w:rsidR="002D38DB" w:rsidRPr="00DD3375" w:rsidRDefault="002D38DB" w:rsidP="00D6788A">
                            <w:pPr>
                              <w:spacing w:after="0"/>
                              <w:jc w:val="center"/>
                              <w:rPr>
                                <w:sz w:val="20"/>
                                <w:szCs w:val="18"/>
                              </w:rPr>
                            </w:pPr>
                            <w:r w:rsidRPr="00DD3375">
                              <w:rPr>
                                <w:sz w:val="20"/>
                                <w:szCs w:val="18"/>
                              </w:rPr>
                              <w:t>(d) Dog 4 Preictal Clips</w:t>
                            </w:r>
                          </w:p>
                        </w:tc>
                      </w:tr>
                    </w:tbl>
                    <w:p w14:paraId="28671AAC" w14:textId="413B6C96" w:rsidR="002D38DB" w:rsidRDefault="002D38DB" w:rsidP="00727DEA">
                      <w:pPr>
                        <w:pStyle w:val="Caption"/>
                      </w:pPr>
                      <w:bookmarkStart w:id="129" w:name="_Ref54955522"/>
                      <w:bookmarkStart w:id="130" w:name="_Ref54955518"/>
                      <w:r>
                        <w:t xml:space="preserve">Figure </w:t>
                      </w:r>
                      <w:fldSimple w:instr=" SEQ Figure \* ARABIC ">
                        <w:r w:rsidR="006A007D">
                          <w:rPr>
                            <w:noProof/>
                          </w:rPr>
                          <w:t>29</w:t>
                        </w:r>
                      </w:fldSimple>
                      <w:bookmarkEnd w:id="129"/>
                      <w:r>
                        <w:rPr>
                          <w:noProof/>
                        </w:rPr>
                        <w:t xml:space="preserve"> </w:t>
                      </w:r>
                      <w:r w:rsidRPr="00F0347B">
                        <w:rPr>
                          <w:noProof/>
                        </w:rPr>
                        <w:t>Comparison of EEG Clips From Different Datasets</w:t>
                      </w:r>
                      <w:bookmarkEnd w:id="130"/>
                    </w:p>
                  </w:txbxContent>
                </v:textbox>
                <w10:anchorlock/>
              </v:shape>
            </w:pict>
          </mc:Fallback>
        </mc:AlternateContent>
      </w:r>
    </w:p>
    <w:p w14:paraId="4DDAAB3A" w14:textId="0F825E20" w:rsidR="00643A85" w:rsidRDefault="00643A85" w:rsidP="00353220">
      <w:pPr>
        <w:rPr>
          <w:noProof/>
        </w:rPr>
      </w:pPr>
      <w:r>
        <w:t xml:space="preserve">To investigate the performance of FE-ESN, a clustering experiment </w:t>
      </w:r>
      <w:r w:rsidR="0030631A">
        <w:t xml:space="preserve">was </w:t>
      </w:r>
      <w:r>
        <w:t>conducted on the Freiburg seizure EEG dataset</w:t>
      </w:r>
      <w:r w:rsidR="004861FF">
        <w:t xml:space="preserve"> </w:t>
      </w:r>
      <w:r w:rsidR="004861FF" w:rsidRPr="004861FF">
        <w:t xml:space="preserve">(The Freiburg EEG Database, </w:t>
      </w:r>
      <w:r w:rsidR="004861FF">
        <w:t>2020</w:t>
      </w:r>
      <w:r w:rsidR="004861FF" w:rsidRPr="004861FF">
        <w:t>)</w:t>
      </w:r>
      <w:r>
        <w:t>. The aim is to divide the EEG signals into segments for detection and recognition. The dataset consists of 21 patients’ EEG signals with an actual seizure recorder in each EEG clip. Here, only one patient</w:t>
      </w:r>
      <w:r w:rsidR="0030631A">
        <w:t>’s</w:t>
      </w:r>
      <w:r>
        <w:t xml:space="preserve"> EEG signal was used. </w:t>
      </w:r>
      <w:fldSimple w:instr=" REF _Ref55164433 ">
        <w:r w:rsidR="006A007D">
          <w:t xml:space="preserve">Figure </w:t>
        </w:r>
        <w:r w:rsidR="006A007D">
          <w:rPr>
            <w:noProof/>
          </w:rPr>
          <w:t>30</w:t>
        </w:r>
      </w:fldSimple>
      <w:r w:rsidR="0049354D">
        <w:t xml:space="preserve"> </w:t>
      </w:r>
      <w:r>
        <w:t>shows six-channel EEG signals from time stamp 700,001 to 899,680. This signal contained an ictal from 819,373 to 857,094, which was annotated by a neurologist</w:t>
      </w:r>
      <w:r w:rsidR="00A34D69">
        <w:t>.</w:t>
      </w:r>
      <w:r w:rsidR="00D4523C" w:rsidRPr="00D4523C">
        <w:rPr>
          <w:noProof/>
        </w:rPr>
        <w:t xml:space="preserve"> </w:t>
      </w:r>
    </w:p>
    <w:p w14:paraId="7C71CD15" w14:textId="556A630B" w:rsidR="00F21B47" w:rsidRDefault="00F21B47" w:rsidP="00353220">
      <w:r>
        <w:rPr>
          <w:noProof/>
        </w:rPr>
        <mc:AlternateContent>
          <mc:Choice Requires="wps">
            <w:drawing>
              <wp:inline distT="0" distB="0" distL="0" distR="0" wp14:anchorId="6D667FC0" wp14:editId="103FD207">
                <wp:extent cx="5942330" cy="2468880"/>
                <wp:effectExtent l="0" t="0" r="1270" b="7620"/>
                <wp:docPr id="125" name="Text Box 125"/>
                <wp:cNvGraphicFramePr/>
                <a:graphic xmlns:a="http://schemas.openxmlformats.org/drawingml/2006/main">
                  <a:graphicData uri="http://schemas.microsoft.com/office/word/2010/wordprocessingShape">
                    <wps:wsp>
                      <wps:cNvSpPr txBox="1"/>
                      <wps:spPr>
                        <a:xfrm>
                          <a:off x="0" y="0"/>
                          <a:ext cx="5942330" cy="2468880"/>
                        </a:xfrm>
                        <a:prstGeom prst="rect">
                          <a:avLst/>
                        </a:prstGeom>
                        <a:solidFill>
                          <a:schemeClr val="lt1"/>
                        </a:solidFill>
                        <a:ln w="6350">
                          <a:noFill/>
                        </a:ln>
                      </wps:spPr>
                      <wps:txbx>
                        <w:txbxContent>
                          <w:p w14:paraId="6C2384B1" w14:textId="77777777" w:rsidR="002D38DB" w:rsidRDefault="002D38DB" w:rsidP="00F21B47">
                            <w:pPr>
                              <w:pStyle w:val="Caption"/>
                            </w:pPr>
                            <w:r>
                              <w:rPr>
                                <w:noProof/>
                              </w:rPr>
                              <w:drawing>
                                <wp:inline distT="0" distB="0" distL="0" distR="0" wp14:anchorId="70D96501" wp14:editId="5F04C79B">
                                  <wp:extent cx="3694666" cy="2103120"/>
                                  <wp:effectExtent l="0" t="0" r="127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94666" cy="2103120"/>
                                          </a:xfrm>
                                          <a:prstGeom prst="rect">
                                            <a:avLst/>
                                          </a:prstGeom>
                                        </pic:spPr>
                                      </pic:pic>
                                    </a:graphicData>
                                  </a:graphic>
                                </wp:inline>
                              </w:drawing>
                            </w:r>
                          </w:p>
                          <w:p w14:paraId="29A66E12" w14:textId="6A613A1B" w:rsidR="002D38DB" w:rsidRDefault="002D38DB" w:rsidP="00F21B47">
                            <w:pPr>
                              <w:pStyle w:val="Caption"/>
                            </w:pPr>
                            <w:bookmarkStart w:id="131" w:name="_Ref55164433"/>
                            <w:r>
                              <w:t xml:space="preserve">Figure </w:t>
                            </w:r>
                            <w:fldSimple w:instr=" SEQ Figure \* ARABIC ">
                              <w:r w:rsidR="006A007D">
                                <w:rPr>
                                  <w:noProof/>
                                </w:rPr>
                                <w:t>30</w:t>
                              </w:r>
                            </w:fldSimple>
                            <w:bookmarkEnd w:id="131"/>
                            <w:r>
                              <w:rPr>
                                <w:noProof/>
                              </w:rPr>
                              <w:t xml:space="preserve"> The studied Freiborg EEG sign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D667FC0" id="Text Box 125" o:spid="_x0000_s1067" type="#_x0000_t202" style="width:467.9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" fillcolor="white [3201]" stroked="f" strokeweight=".5pt">
                <v:textbox inset="0,0,0,0">
                  <w:txbxContent>
                    <w:p w14:paraId="6C2384B1" w14:textId="77777777" w:rsidR="002D38DB" w:rsidRDefault="002D38DB" w:rsidP="00F21B47">
                      <w:pPr>
                        <w:pStyle w:val="Caption"/>
                      </w:pPr>
                      <w:r>
                        <w:rPr>
                          <w:noProof/>
                        </w:rPr>
                        <w:drawing>
                          <wp:inline distT="0" distB="0" distL="0" distR="0" wp14:anchorId="70D96501" wp14:editId="5F04C79B">
                            <wp:extent cx="3694666" cy="2103120"/>
                            <wp:effectExtent l="0" t="0" r="127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94666" cy="2103120"/>
                                    </a:xfrm>
                                    <a:prstGeom prst="rect">
                                      <a:avLst/>
                                    </a:prstGeom>
                                  </pic:spPr>
                                </pic:pic>
                              </a:graphicData>
                            </a:graphic>
                          </wp:inline>
                        </w:drawing>
                      </w:r>
                    </w:p>
                    <w:p w14:paraId="29A66E12" w14:textId="6A613A1B" w:rsidR="002D38DB" w:rsidRDefault="002D38DB" w:rsidP="00F21B47">
                      <w:pPr>
                        <w:pStyle w:val="Caption"/>
                      </w:pPr>
                      <w:bookmarkStart w:id="132" w:name="_Ref55164433"/>
                      <w:r>
                        <w:t xml:space="preserve">Figure </w:t>
                      </w:r>
                      <w:fldSimple w:instr=" SEQ Figure \* ARABIC ">
                        <w:r w:rsidR="006A007D">
                          <w:rPr>
                            <w:noProof/>
                          </w:rPr>
                          <w:t>30</w:t>
                        </w:r>
                      </w:fldSimple>
                      <w:bookmarkEnd w:id="132"/>
                      <w:r>
                        <w:rPr>
                          <w:noProof/>
                        </w:rPr>
                        <w:t xml:space="preserve"> The studied Freiborg EEG signals</w:t>
                      </w:r>
                    </w:p>
                  </w:txbxContent>
                </v:textbox>
                <w10:anchorlock/>
              </v:shape>
            </w:pict>
          </mc:Fallback>
        </mc:AlternateContent>
      </w:r>
    </w:p>
    <w:p w14:paraId="4D6D351C" w14:textId="68009328" w:rsidR="00A34D69" w:rsidRDefault="00A34D69" w:rsidP="00353220">
      <w:r>
        <w:lastRenderedPageBreak/>
        <w:t xml:space="preserve">The studied EEG signals </w:t>
      </w:r>
      <w:r w:rsidR="007E2E3E">
        <w:t xml:space="preserve">are </w:t>
      </w:r>
      <w:r>
        <w:t>divided into small clips by a sliding window of 2 seconds. 390 clips, each clip contained 3072</w:t>
      </w:r>
      <w:r w:rsidR="002E32FA">
        <w:t xml:space="preserve"> (</w:t>
      </w:r>
      <m:oMath>
        <m:r>
          <w:rPr>
            <w:rFonts w:ascii="Cambria Math" w:hAnsi="Cambria Math"/>
            <w:vertAlign w:val="subscript"/>
          </w:rPr>
          <m:t>6×2×256)</m:t>
        </m:r>
      </m:oMath>
      <w:r w:rsidR="002E32FA">
        <w:rPr>
          <w:vertAlign w:val="subscript"/>
        </w:rPr>
        <w:t xml:space="preserve"> </w:t>
      </w:r>
      <w:r>
        <w:t xml:space="preserve"> samples distributed into 6 channels obtained. The sample rate is 256 Hz. Each clip is viewed as a separate data object and clustering is implemented to split 390 clips into two clusters, representing ictal and normal EEG signals. This shows if the extracted features are effective enough to do the clustering successfully.</w:t>
      </w:r>
    </w:p>
    <w:p w14:paraId="0D314A9B" w14:textId="708086B5" w:rsidR="00114CAB" w:rsidRDefault="00912BEC" w:rsidP="00353220">
      <w:r>
        <w:rPr>
          <w:noProof/>
        </w:rPr>
        <w:t>Two processes need for this experiment: feature extraction and clustering. Both FEAR and FE-ESN will be used for the first task which</w:t>
      </w:r>
      <w:r w:rsidR="00466F8D">
        <w:rPr>
          <w:noProof/>
        </w:rPr>
        <w:t xml:space="preserve"> is feature extraction. The number of features </w:t>
      </w:r>
      <w:r w:rsidR="00785D8B">
        <w:rPr>
          <w:noProof/>
        </w:rPr>
        <w:t>was</w:t>
      </w:r>
      <w:r w:rsidR="00466F8D">
        <w:rPr>
          <w:noProof/>
        </w:rPr>
        <w:t xml:space="preserve"> varied from 5 to 20 to evaluate better. The connectivity coefficient c and spectral radius r of FE-ESN are set to 1 and 0.98, respectively. Since the randomness of </w:t>
      </w:r>
      <w:r w:rsidR="00785D8B">
        <w:rPr>
          <w:noProof/>
        </w:rPr>
        <w:t xml:space="preserve">the </w:t>
      </w:r>
      <w:r w:rsidR="00466F8D">
        <w:rPr>
          <w:noProof/>
        </w:rPr>
        <w:t xml:space="preserve">reservoir has </w:t>
      </w:r>
      <w:r w:rsidR="00785D8B">
        <w:rPr>
          <w:noProof/>
        </w:rPr>
        <w:t>effects</w:t>
      </w:r>
      <w:r w:rsidR="00466F8D">
        <w:rPr>
          <w:noProof/>
        </w:rPr>
        <w:t xml:space="preserve"> on the performance, 20 reservoirs were produced for each group of parameters.</w:t>
      </w:r>
      <w:r w:rsidR="0055178F">
        <w:rPr>
          <w:noProof/>
        </w:rPr>
        <w:t xml:space="preserve"> For</w:t>
      </w:r>
      <w:r w:rsidR="00785D8B">
        <w:rPr>
          <w:noProof/>
        </w:rPr>
        <w:t xml:space="preserve"> the</w:t>
      </w:r>
      <w:r w:rsidR="0055178F">
        <w:rPr>
          <w:noProof/>
        </w:rPr>
        <w:t xml:space="preserve"> second task, classical clustering algorithms such as </w:t>
      </w:r>
      <w:r w:rsidR="00F57583">
        <w:rPr>
          <w:noProof/>
        </w:rPr>
        <w:t>K-MEANS</w:t>
      </w:r>
      <w:r w:rsidR="0055178F">
        <w:rPr>
          <w:noProof/>
        </w:rPr>
        <w:t xml:space="preserve">(KM) and K-centers (KC), and state-of-art algorithms like affinity propagation (AP) </w:t>
      </w:r>
      <w:r w:rsidR="0020096F" w:rsidRPr="0020096F">
        <w:rPr>
          <w:noProof/>
        </w:rPr>
        <w:t xml:space="preserve">(Frey </w:t>
      </w:r>
      <w:r w:rsidR="00785D8B">
        <w:rPr>
          <w:noProof/>
        </w:rPr>
        <w:t>et al.</w:t>
      </w:r>
      <w:r w:rsidR="0020096F" w:rsidRPr="0020096F">
        <w:rPr>
          <w:noProof/>
        </w:rPr>
        <w:t>, 2007)</w:t>
      </w:r>
      <w:r w:rsidR="0055178F">
        <w:rPr>
          <w:noProof/>
        </w:rPr>
        <w:t xml:space="preserve"> and density peaks clustering (DPC)</w:t>
      </w:r>
      <w:r w:rsidR="0020096F">
        <w:rPr>
          <w:noProof/>
        </w:rPr>
        <w:t xml:space="preserve"> </w:t>
      </w:r>
      <w:r w:rsidR="0020096F" w:rsidRPr="0020096F">
        <w:rPr>
          <w:noProof/>
        </w:rPr>
        <w:t xml:space="preserve">(Rodriguez </w:t>
      </w:r>
      <w:r w:rsidR="00785D8B">
        <w:rPr>
          <w:noProof/>
        </w:rPr>
        <w:t>et al.</w:t>
      </w:r>
      <w:r w:rsidR="0020096F" w:rsidRPr="0020096F">
        <w:rPr>
          <w:noProof/>
        </w:rPr>
        <w:t>, 2014)</w:t>
      </w:r>
      <w:r w:rsidR="0055178F">
        <w:rPr>
          <w:noProof/>
        </w:rPr>
        <w:t xml:space="preserve"> were employed.</w:t>
      </w:r>
      <w:r w:rsidR="007046F0">
        <w:rPr>
          <w:noProof/>
        </w:rPr>
        <w:t xml:space="preserve"> </w:t>
      </w:r>
      <w:r w:rsidR="00785D8B">
        <w:rPr>
          <w:noProof/>
        </w:rPr>
        <w:t>The s</w:t>
      </w:r>
      <w:r w:rsidR="007046F0">
        <w:rPr>
          <w:noProof/>
        </w:rPr>
        <w:t xml:space="preserve">imilarity between the EEG clips </w:t>
      </w:r>
      <w:r w:rsidR="00785D8B">
        <w:rPr>
          <w:noProof/>
        </w:rPr>
        <w:t>was</w:t>
      </w:r>
      <w:r w:rsidR="007046F0">
        <w:rPr>
          <w:noProof/>
        </w:rPr>
        <w:t xml:space="preserve"> computed by the negative Euclidean distance of the extracted feature vectors.</w:t>
      </w:r>
    </w:p>
    <w:p w14:paraId="0BC4BF6F" w14:textId="10BBCE67" w:rsidR="007D14BB" w:rsidRDefault="000C7004" w:rsidP="00353220">
      <w:r>
        <w:rPr>
          <w:noProof/>
        </w:rPr>
        <w:t>Both single-channel and multichannel experiments were conducted. For single-channel case, both FEAR and FE-ESN works similar</w:t>
      </w:r>
      <w:r w:rsidR="00785D8B">
        <w:rPr>
          <w:noProof/>
        </w:rPr>
        <w:t>ly</w:t>
      </w:r>
      <w:r>
        <w:rPr>
          <w:noProof/>
        </w:rPr>
        <w:t>. But for</w:t>
      </w:r>
      <w:r w:rsidR="00785D8B">
        <w:rPr>
          <w:noProof/>
        </w:rPr>
        <w:t xml:space="preserve"> the</w:t>
      </w:r>
      <w:r>
        <w:rPr>
          <w:noProof/>
        </w:rPr>
        <w:t xml:space="preserve"> multichannel case, while the FE-ESN can process it directly, FEAR needs to process each channel independently and then combine the features extracted from channels. The other baselines, DWT, LyExp, and Statistics were used to extract both single-channel and multichannel EEG features.</w:t>
      </w:r>
    </w:p>
    <w:p w14:paraId="62F0506E" w14:textId="2A00167E" w:rsidR="007D14BB" w:rsidRDefault="00064C94" w:rsidP="00353220">
      <w:r>
        <w:t xml:space="preserve">The normalized mutual information (NMI) and Accuracy are computed to compare the clustering results. While NMI is </w:t>
      </w:r>
      <w:r w:rsidR="00785D8B">
        <w:t xml:space="preserve">an </w:t>
      </w:r>
      <w:r>
        <w:t xml:space="preserve">entropy-based evaluation criterion that reflects the consistency of clustering results with real category labels, the </w:t>
      </w:r>
      <w:r w:rsidR="00785D8B">
        <w:t>a</w:t>
      </w:r>
      <w:r>
        <w:t>ccuracy is</w:t>
      </w:r>
      <w:r w:rsidR="00785D8B">
        <w:t xml:space="preserve"> a</w:t>
      </w:r>
      <w:r>
        <w:t xml:space="preserve"> more intuitive clustering performance criterion. </w:t>
      </w:r>
    </w:p>
    <w:p w14:paraId="46561BCF" w14:textId="55A33186" w:rsidR="00711B35" w:rsidRDefault="0022193D" w:rsidP="00353220">
      <w:fldSimple w:instr=" REF _Ref56381657 ">
        <w:r w:rsidR="006A007D">
          <w:t xml:space="preserve">Table </w:t>
        </w:r>
        <w:r w:rsidR="006A007D">
          <w:rPr>
            <w:noProof/>
          </w:rPr>
          <w:t>12</w:t>
        </w:r>
      </w:fldSimple>
      <w:r w:rsidR="002917E5">
        <w:t xml:space="preserve"> contains single-channel results. The FE-ESN </w:t>
      </w:r>
      <w:r w:rsidR="00785D8B">
        <w:t>has</w:t>
      </w:r>
      <w:r w:rsidR="002917E5">
        <w:t xml:space="preserve"> better clustering performance in terms of both Accuracy and NMI on all six channels. The better results of both FEAR and FE-ESN on Channel_1, Channel_2, and Channel_6 compared to Channel_3, Channel_4, and Channel 5 indicate that the first channel set has</w:t>
      </w:r>
      <w:r w:rsidR="00953DCE">
        <w:t xml:space="preserve"> a</w:t>
      </w:r>
      <w:r w:rsidR="002917E5">
        <w:t xml:space="preserve"> </w:t>
      </w:r>
      <w:proofErr w:type="gramStart"/>
      <w:r w:rsidR="002917E5">
        <w:t>more clear</w:t>
      </w:r>
      <w:proofErr w:type="gramEnd"/>
      <w:r w:rsidR="002917E5">
        <w:t xml:space="preserve"> ictal lesion.</w:t>
      </w:r>
    </w:p>
    <w:p w14:paraId="6E931729" w14:textId="18C95ABA" w:rsidR="00F21B47" w:rsidRDefault="0022193D" w:rsidP="00353220">
      <w:fldSimple w:instr=" REF _Ref55164539 ">
        <w:r w:rsidR="006A007D">
          <w:t xml:space="preserve">Table </w:t>
        </w:r>
        <w:r w:rsidR="006A007D">
          <w:rPr>
            <w:noProof/>
          </w:rPr>
          <w:t>13</w:t>
        </w:r>
      </w:fldSimple>
      <w:r w:rsidR="00F21B47">
        <w:t xml:space="preserve"> shows that FE-ESN is significantly better than other algorithms using KM, AP, and DPC clustering methods. The average performance of FE-ESN on all six channels is higher than other methods using KC, however, it is not significant.</w:t>
      </w:r>
    </w:p>
    <w:p w14:paraId="357156CB" w14:textId="77777777" w:rsidR="00711B35" w:rsidRDefault="00711B35">
      <w:pPr>
        <w:widowControl/>
        <w:overflowPunct/>
        <w:autoSpaceDE/>
        <w:autoSpaceDN/>
        <w:adjustRightInd/>
        <w:spacing w:after="160" w:line="259" w:lineRule="auto"/>
        <w:jc w:val="left"/>
        <w:textAlignment w:val="auto"/>
      </w:pPr>
      <w:r>
        <w:br w:type="page"/>
      </w:r>
    </w:p>
    <w:p w14:paraId="73AC95FA" w14:textId="79AC5F28" w:rsidR="007D14BB" w:rsidRDefault="00D6788A" w:rsidP="00B011DB">
      <w:pPr>
        <w:pStyle w:val="Caption"/>
        <w:jc w:val="both"/>
      </w:pPr>
      <w:bookmarkStart w:id="133" w:name="_Ref54976343"/>
      <w:bookmarkStart w:id="134" w:name="_Ref54976338"/>
      <w:r>
        <w:rPr>
          <w:noProof/>
        </w:rPr>
        <w:lastRenderedPageBreak/>
        <mc:AlternateContent>
          <mc:Choice Requires="wps">
            <w:drawing>
              <wp:inline distT="0" distB="0" distL="0" distR="0" wp14:anchorId="0409D30C" wp14:editId="489C3B25">
                <wp:extent cx="5943600" cy="6748272"/>
                <wp:effectExtent l="0" t="0" r="0" b="0"/>
                <wp:docPr id="127" name="Text Box 127"/>
                <wp:cNvGraphicFramePr/>
                <a:graphic xmlns:a="http://schemas.openxmlformats.org/drawingml/2006/main">
                  <a:graphicData uri="http://schemas.microsoft.com/office/word/2010/wordprocessingShape">
                    <wps:wsp>
                      <wps:cNvSpPr txBox="1"/>
                      <wps:spPr>
                        <a:xfrm>
                          <a:off x="0" y="0"/>
                          <a:ext cx="5943600" cy="6748272"/>
                        </a:xfrm>
                        <a:prstGeom prst="rect">
                          <a:avLst/>
                        </a:prstGeom>
                        <a:solidFill>
                          <a:schemeClr val="lt1"/>
                        </a:solidFill>
                        <a:ln w="6350">
                          <a:noFill/>
                        </a:ln>
                      </wps:spPr>
                      <wps:txbx>
                        <w:txbxContent>
                          <w:p w14:paraId="5343B0BA" w14:textId="598C4FAF" w:rsidR="002D38DB" w:rsidRDefault="002D38DB" w:rsidP="00D6788A">
                            <w:pPr>
                              <w:pStyle w:val="Caption"/>
                            </w:pPr>
                            <w:r>
                              <w:rPr>
                                <w:noProof/>
                              </w:rPr>
                              <w:drawing>
                                <wp:inline distT="0" distB="0" distL="0" distR="0" wp14:anchorId="76D9E521" wp14:editId="20382D29">
                                  <wp:extent cx="5814955" cy="64008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814955" cy="6400800"/>
                                          </a:xfrm>
                                          <a:prstGeom prst="rect">
                                            <a:avLst/>
                                          </a:prstGeom>
                                        </pic:spPr>
                                      </pic:pic>
                                    </a:graphicData>
                                  </a:graphic>
                                </wp:inline>
                              </w:drawing>
                            </w:r>
                          </w:p>
                          <w:p w14:paraId="66DFA3F0" w14:textId="577D189B" w:rsidR="002D38DB" w:rsidRDefault="002D38DB" w:rsidP="00D6788A">
                            <w:pPr>
                              <w:pStyle w:val="Caption"/>
                            </w:pPr>
                            <w:bookmarkStart w:id="135" w:name="_Ref56381657"/>
                            <w:r>
                              <w:t xml:space="preserve">Table </w:t>
                            </w:r>
                            <w:fldSimple w:instr=" SEQ Table \* ARABIC ">
                              <w:r w:rsidR="006A007D">
                                <w:rPr>
                                  <w:noProof/>
                                </w:rPr>
                                <w:t>12</w:t>
                              </w:r>
                            </w:fldSimple>
                            <w:bookmarkEnd w:id="135"/>
                            <w:r>
                              <w:rPr>
                                <w:noProof/>
                              </w:rPr>
                              <w:t xml:space="preserve"> </w:t>
                            </w:r>
                            <w:r w:rsidRPr="00B13CCB">
                              <w:rPr>
                                <w:noProof/>
                              </w:rPr>
                              <w:t>Single-channel Learning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409D30C" id="Text Box 127" o:spid="_x0000_s1068" type="#_x0000_t202" style="width:468pt;height:53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" fillcolor="white [3201]" stroked="f" strokeweight=".5pt">
                <v:textbox inset="0,0,0,0">
                  <w:txbxContent>
                    <w:p w14:paraId="5343B0BA" w14:textId="598C4FAF" w:rsidR="002D38DB" w:rsidRDefault="002D38DB" w:rsidP="00D6788A">
                      <w:pPr>
                        <w:pStyle w:val="Caption"/>
                      </w:pPr>
                      <w:r>
                        <w:rPr>
                          <w:noProof/>
                        </w:rPr>
                        <w:drawing>
                          <wp:inline distT="0" distB="0" distL="0" distR="0" wp14:anchorId="76D9E521" wp14:editId="20382D29">
                            <wp:extent cx="5814955" cy="64008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814955" cy="6400800"/>
                                    </a:xfrm>
                                    <a:prstGeom prst="rect">
                                      <a:avLst/>
                                    </a:prstGeom>
                                  </pic:spPr>
                                </pic:pic>
                              </a:graphicData>
                            </a:graphic>
                          </wp:inline>
                        </w:drawing>
                      </w:r>
                    </w:p>
                    <w:p w14:paraId="66DFA3F0" w14:textId="577D189B" w:rsidR="002D38DB" w:rsidRDefault="002D38DB" w:rsidP="00D6788A">
                      <w:pPr>
                        <w:pStyle w:val="Caption"/>
                      </w:pPr>
                      <w:bookmarkStart w:id="136" w:name="_Ref56381657"/>
                      <w:r>
                        <w:t xml:space="preserve">Table </w:t>
                      </w:r>
                      <w:fldSimple w:instr=" SEQ Table \* ARABIC ">
                        <w:r w:rsidR="006A007D">
                          <w:rPr>
                            <w:noProof/>
                          </w:rPr>
                          <w:t>12</w:t>
                        </w:r>
                      </w:fldSimple>
                      <w:bookmarkEnd w:id="136"/>
                      <w:r>
                        <w:rPr>
                          <w:noProof/>
                        </w:rPr>
                        <w:t xml:space="preserve"> </w:t>
                      </w:r>
                      <w:r w:rsidRPr="00B13CCB">
                        <w:rPr>
                          <w:noProof/>
                        </w:rPr>
                        <w:t>Single-channel Learning Result</w:t>
                      </w:r>
                    </w:p>
                  </w:txbxContent>
                </v:textbox>
                <w10:anchorlock/>
              </v:shape>
            </w:pict>
          </mc:Fallback>
        </mc:AlternateContent>
      </w:r>
      <w:bookmarkEnd w:id="133"/>
      <w:bookmarkEnd w:id="134"/>
    </w:p>
    <w:p w14:paraId="33689998" w14:textId="574CEE42" w:rsidR="00711B35" w:rsidRDefault="00D6788A" w:rsidP="00353220">
      <w:r>
        <w:rPr>
          <w:noProof/>
        </w:rPr>
        <w:lastRenderedPageBreak/>
        <mc:AlternateContent>
          <mc:Choice Requires="wps">
            <w:drawing>
              <wp:inline distT="0" distB="0" distL="0" distR="0" wp14:anchorId="3D5D371D" wp14:editId="3E5F612E">
                <wp:extent cx="5942330" cy="2182483"/>
                <wp:effectExtent l="0" t="0" r="1270" b="8890"/>
                <wp:docPr id="129" name="Text Box 129"/>
                <wp:cNvGraphicFramePr/>
                <a:graphic xmlns:a="http://schemas.openxmlformats.org/drawingml/2006/main">
                  <a:graphicData uri="http://schemas.microsoft.com/office/word/2010/wordprocessingShape">
                    <wps:wsp>
                      <wps:cNvSpPr txBox="1"/>
                      <wps:spPr>
                        <a:xfrm>
                          <a:off x="0" y="0"/>
                          <a:ext cx="5942330" cy="2182483"/>
                        </a:xfrm>
                        <a:prstGeom prst="rect">
                          <a:avLst/>
                        </a:prstGeom>
                        <a:solidFill>
                          <a:schemeClr val="lt1"/>
                        </a:solidFill>
                        <a:ln w="6350">
                          <a:noFill/>
                        </a:ln>
                      </wps:spPr>
                      <wps:txbx>
                        <w:txbxContent>
                          <w:p w14:paraId="079D7F8F" w14:textId="1187A2C6" w:rsidR="002D38DB" w:rsidRDefault="002D38DB" w:rsidP="00D6788A">
                            <w:pPr>
                              <w:pStyle w:val="Caption"/>
                            </w:pPr>
                            <w:r>
                              <w:rPr>
                                <w:noProof/>
                              </w:rPr>
                              <w:drawing>
                                <wp:inline distT="0" distB="0" distL="0" distR="0" wp14:anchorId="1B7C2E2B" wp14:editId="6D5B29C6">
                                  <wp:extent cx="4805606" cy="18288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05606" cy="1828800"/>
                                          </a:xfrm>
                                          <a:prstGeom prst="rect">
                                            <a:avLst/>
                                          </a:prstGeom>
                                        </pic:spPr>
                                      </pic:pic>
                                    </a:graphicData>
                                  </a:graphic>
                                </wp:inline>
                              </w:drawing>
                            </w:r>
                          </w:p>
                          <w:p w14:paraId="40334387" w14:textId="20A8560F" w:rsidR="002D38DB" w:rsidRDefault="002D38DB" w:rsidP="00D6788A">
                            <w:pPr>
                              <w:pStyle w:val="Caption"/>
                            </w:pPr>
                            <w:bookmarkStart w:id="137" w:name="_Ref55164539"/>
                            <w:r>
                              <w:t xml:space="preserve">Table </w:t>
                            </w:r>
                            <w:fldSimple w:instr=" SEQ Table \* ARABIC ">
                              <w:r w:rsidR="006A007D">
                                <w:rPr>
                                  <w:noProof/>
                                </w:rPr>
                                <w:t>13</w:t>
                              </w:r>
                            </w:fldSimple>
                            <w:bookmarkEnd w:id="137"/>
                            <w:r>
                              <w:rPr>
                                <w:noProof/>
                              </w:rPr>
                              <w:t xml:space="preserve"> Statistical test on Freiborg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D5D371D" id="Text Box 129" o:spid="_x0000_s1069" type="#_x0000_t202" style="width:467.9pt;height:17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" fillcolor="white [3201]" stroked="f" strokeweight=".5pt">
                <v:textbox inset="0,0,0,0">
                  <w:txbxContent>
                    <w:p w14:paraId="079D7F8F" w14:textId="1187A2C6" w:rsidR="002D38DB" w:rsidRDefault="002D38DB" w:rsidP="00D6788A">
                      <w:pPr>
                        <w:pStyle w:val="Caption"/>
                      </w:pPr>
                      <w:r>
                        <w:rPr>
                          <w:noProof/>
                        </w:rPr>
                        <w:drawing>
                          <wp:inline distT="0" distB="0" distL="0" distR="0" wp14:anchorId="1B7C2E2B" wp14:editId="6D5B29C6">
                            <wp:extent cx="4805606" cy="182880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05606" cy="1828800"/>
                                    </a:xfrm>
                                    <a:prstGeom prst="rect">
                                      <a:avLst/>
                                    </a:prstGeom>
                                  </pic:spPr>
                                </pic:pic>
                              </a:graphicData>
                            </a:graphic>
                          </wp:inline>
                        </w:drawing>
                      </w:r>
                    </w:p>
                    <w:p w14:paraId="40334387" w14:textId="20A8560F" w:rsidR="002D38DB" w:rsidRDefault="002D38DB" w:rsidP="00D6788A">
                      <w:pPr>
                        <w:pStyle w:val="Caption"/>
                      </w:pPr>
                      <w:bookmarkStart w:id="138" w:name="_Ref55164539"/>
                      <w:r>
                        <w:t xml:space="preserve">Table </w:t>
                      </w:r>
                      <w:fldSimple w:instr=" SEQ Table \* ARABIC ">
                        <w:r w:rsidR="006A007D">
                          <w:rPr>
                            <w:noProof/>
                          </w:rPr>
                          <w:t>13</w:t>
                        </w:r>
                      </w:fldSimple>
                      <w:bookmarkEnd w:id="138"/>
                      <w:r>
                        <w:rPr>
                          <w:noProof/>
                        </w:rPr>
                        <w:t xml:space="preserve"> Statistical test on Freiborg dataset</w:t>
                      </w:r>
                    </w:p>
                  </w:txbxContent>
                </v:textbox>
                <w10:anchorlock/>
              </v:shape>
            </w:pict>
          </mc:Fallback>
        </mc:AlternateContent>
      </w:r>
    </w:p>
    <w:p w14:paraId="35C0CA56" w14:textId="4544E575" w:rsidR="007D14BB" w:rsidRDefault="00220DC5" w:rsidP="00F21B47">
      <w:r>
        <w:t xml:space="preserve">Visual comparison of the performance of the five feature extraction methods (FEAR, FE-ESN, DWT, </w:t>
      </w:r>
      <w:proofErr w:type="spellStart"/>
      <w:r>
        <w:t>LyExp</w:t>
      </w:r>
      <w:proofErr w:type="spellEnd"/>
      <w:r w:rsidR="00FF00EF">
        <w:t>,</w:t>
      </w:r>
      <w:r>
        <w:t xml:space="preserve"> and Statistics) is presented in </w:t>
      </w:r>
      <w:fldSimple w:instr=" REF _Ref54977281 ">
        <w:r w:rsidR="006A007D">
          <w:t xml:space="preserve">Figure </w:t>
        </w:r>
        <w:r w:rsidR="006A007D">
          <w:rPr>
            <w:noProof/>
          </w:rPr>
          <w:t>31</w:t>
        </w:r>
      </w:fldSimple>
      <w:r>
        <w:t xml:space="preserve">, where </w:t>
      </w:r>
      <w:fldSimple w:instr=" REF _Ref54977281 ">
        <w:r w:rsidR="006A007D">
          <w:t xml:space="preserve">Figure </w:t>
        </w:r>
        <w:r w:rsidR="006A007D">
          <w:rPr>
            <w:noProof/>
          </w:rPr>
          <w:t>31</w:t>
        </w:r>
      </w:fldSimple>
      <w:r>
        <w:t>(a) is the ground truth partition. As it can be seen, no method can detect the seizure event through all its duration and every method has some gaps. Overall, FE-ESN detects most ictal EEG clips correctly, whereas the other methods missed more ictal EEG signals.</w:t>
      </w:r>
    </w:p>
    <w:p w14:paraId="23A1CA86" w14:textId="74B48ADD" w:rsidR="00D6788A" w:rsidRDefault="00D6788A" w:rsidP="00353220">
      <w:r>
        <w:rPr>
          <w:noProof/>
        </w:rPr>
        <mc:AlternateContent>
          <mc:Choice Requires="wps">
            <w:drawing>
              <wp:inline distT="0" distB="0" distL="0" distR="0" wp14:anchorId="4D4029A3" wp14:editId="4A4AA390">
                <wp:extent cx="5942330" cy="3683479"/>
                <wp:effectExtent l="0" t="0" r="1270" b="0"/>
                <wp:docPr id="133" name="Text Box 133"/>
                <wp:cNvGraphicFramePr/>
                <a:graphic xmlns:a="http://schemas.openxmlformats.org/drawingml/2006/main">
                  <a:graphicData uri="http://schemas.microsoft.com/office/word/2010/wordprocessingShape">
                    <wps:wsp>
                      <wps:cNvSpPr txBox="1"/>
                      <wps:spPr>
                        <a:xfrm>
                          <a:off x="0" y="0"/>
                          <a:ext cx="5942330" cy="3683479"/>
                        </a:xfrm>
                        <a:prstGeom prst="rect">
                          <a:avLst/>
                        </a:prstGeom>
                        <a:solidFill>
                          <a:schemeClr val="lt1"/>
                        </a:solidFill>
                        <a:ln w="6350">
                          <a:noFill/>
                        </a:ln>
                      </wps:spPr>
                      <wps:txbx>
                        <w:txbxContent>
                          <w:p w14:paraId="10E34309" w14:textId="29FE2924" w:rsidR="002D38DB" w:rsidRDefault="002D38DB" w:rsidP="00D6788A">
                            <w:pPr>
                              <w:pStyle w:val="Caption"/>
                            </w:pPr>
                            <w:r>
                              <w:rPr>
                                <w:noProof/>
                              </w:rPr>
                              <w:drawing>
                                <wp:inline distT="0" distB="0" distL="0" distR="0" wp14:anchorId="167D0F2A" wp14:editId="5E833A0E">
                                  <wp:extent cx="5728132" cy="3291840"/>
                                  <wp:effectExtent l="0" t="0" r="6350" b="381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28132" cy="3291840"/>
                                          </a:xfrm>
                                          <a:prstGeom prst="rect">
                                            <a:avLst/>
                                          </a:prstGeom>
                                        </pic:spPr>
                                      </pic:pic>
                                    </a:graphicData>
                                  </a:graphic>
                                </wp:inline>
                              </w:drawing>
                            </w:r>
                          </w:p>
                          <w:p w14:paraId="798F6744" w14:textId="7F1CEEF9" w:rsidR="002D38DB" w:rsidRDefault="002D38DB" w:rsidP="00D6788A">
                            <w:pPr>
                              <w:pStyle w:val="Caption"/>
                            </w:pPr>
                            <w:bookmarkStart w:id="139" w:name="_Ref54977281"/>
                            <w:r>
                              <w:t xml:space="preserve">Figure </w:t>
                            </w:r>
                            <w:fldSimple w:instr=" SEQ Figure \* ARABIC ">
                              <w:r w:rsidR="006A007D">
                                <w:rPr>
                                  <w:noProof/>
                                </w:rPr>
                                <w:t>31</w:t>
                              </w:r>
                            </w:fldSimple>
                            <w:bookmarkEnd w:id="139"/>
                            <w:r>
                              <w:rPr>
                                <w:noProof/>
                              </w:rPr>
                              <w:t xml:space="preserve"> </w:t>
                            </w:r>
                            <w:r w:rsidRPr="00B37526">
                              <w:rPr>
                                <w:noProof/>
                              </w:rPr>
                              <w:t>Comparison of the best clustering results in single-channel experi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D4029A3" id="Text Box 133" o:spid="_x0000_s1070" type="#_x0000_t202" style="width:467.9pt;height:29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" fillcolor="white [3201]" stroked="f" strokeweight=".5pt">
                <v:textbox inset="0,0,0,0">
                  <w:txbxContent>
                    <w:p w14:paraId="10E34309" w14:textId="29FE2924" w:rsidR="002D38DB" w:rsidRDefault="002D38DB" w:rsidP="00D6788A">
                      <w:pPr>
                        <w:pStyle w:val="Caption"/>
                      </w:pPr>
                      <w:r>
                        <w:rPr>
                          <w:noProof/>
                        </w:rPr>
                        <w:drawing>
                          <wp:inline distT="0" distB="0" distL="0" distR="0" wp14:anchorId="167D0F2A" wp14:editId="5E833A0E">
                            <wp:extent cx="5728132" cy="3291840"/>
                            <wp:effectExtent l="0" t="0" r="6350" b="381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28132" cy="3291840"/>
                                    </a:xfrm>
                                    <a:prstGeom prst="rect">
                                      <a:avLst/>
                                    </a:prstGeom>
                                  </pic:spPr>
                                </pic:pic>
                              </a:graphicData>
                            </a:graphic>
                          </wp:inline>
                        </w:drawing>
                      </w:r>
                    </w:p>
                    <w:p w14:paraId="798F6744" w14:textId="7F1CEEF9" w:rsidR="002D38DB" w:rsidRDefault="002D38DB" w:rsidP="00D6788A">
                      <w:pPr>
                        <w:pStyle w:val="Caption"/>
                      </w:pPr>
                      <w:bookmarkStart w:id="140" w:name="_Ref54977281"/>
                      <w:r>
                        <w:t xml:space="preserve">Figure </w:t>
                      </w:r>
                      <w:fldSimple w:instr=" SEQ Figure \* ARABIC ">
                        <w:r w:rsidR="006A007D">
                          <w:rPr>
                            <w:noProof/>
                          </w:rPr>
                          <w:t>31</w:t>
                        </w:r>
                      </w:fldSimple>
                      <w:bookmarkEnd w:id="140"/>
                      <w:r>
                        <w:rPr>
                          <w:noProof/>
                        </w:rPr>
                        <w:t xml:space="preserve"> </w:t>
                      </w:r>
                      <w:r w:rsidRPr="00B37526">
                        <w:rPr>
                          <w:noProof/>
                        </w:rPr>
                        <w:t>Comparison of the best clustering results in single-channel experiments</w:t>
                      </w:r>
                    </w:p>
                  </w:txbxContent>
                </v:textbox>
                <w10:anchorlock/>
              </v:shape>
            </w:pict>
          </mc:Fallback>
        </mc:AlternateContent>
      </w:r>
    </w:p>
    <w:p w14:paraId="0A5BC928" w14:textId="3D78C540" w:rsidR="007D14BB" w:rsidRDefault="00DD1639" w:rsidP="00F21B47">
      <w:r>
        <w:t xml:space="preserve">For multichannel results, since </w:t>
      </w:r>
      <w:r w:rsidR="00FF00EF">
        <w:t xml:space="preserve">the </w:t>
      </w:r>
      <w:r>
        <w:t xml:space="preserve">AP clustering method has the best results for every feature extraction method, it has been used as the standard clustering algorithm, which is an exemplar-based clustering algorithm. The clustering result is shown in </w:t>
      </w:r>
      <w:fldSimple w:instr=" REF _Ref54978001 ">
        <w:r w:rsidR="006A007D">
          <w:t xml:space="preserve">Figure </w:t>
        </w:r>
        <w:r w:rsidR="006A007D">
          <w:rPr>
            <w:noProof/>
          </w:rPr>
          <w:t>32</w:t>
        </w:r>
      </w:fldSimple>
      <w:r>
        <w:t xml:space="preserve">. </w:t>
      </w:r>
      <w:r w:rsidR="00EE4D01">
        <w:t>As it can be seen, the FE-ESN is very close to the ground-truth partition and it only misses a few ictal EEG clips. Other methods cannot detect the beginning and end of the seizure. FEAR missed many ictal EEG signals during the seizure, and the Statistics method had many wrong divisions at the end of the EEG signals.</w:t>
      </w:r>
    </w:p>
    <w:p w14:paraId="4A454E48" w14:textId="34F27F3B" w:rsidR="008E6830" w:rsidRDefault="008E6830" w:rsidP="00353220">
      <w:r>
        <w:rPr>
          <w:noProof/>
        </w:rPr>
        <w:lastRenderedPageBreak/>
        <mc:AlternateContent>
          <mc:Choice Requires="wps">
            <w:drawing>
              <wp:inline distT="0" distB="0" distL="0" distR="0" wp14:anchorId="5607DBB1" wp14:editId="5449D2B6">
                <wp:extent cx="5942330" cy="3459192"/>
                <wp:effectExtent l="0" t="0" r="1270" b="8255"/>
                <wp:docPr id="136" name="Text Box 136"/>
                <wp:cNvGraphicFramePr/>
                <a:graphic xmlns:a="http://schemas.openxmlformats.org/drawingml/2006/main">
                  <a:graphicData uri="http://schemas.microsoft.com/office/word/2010/wordprocessingShape">
                    <wps:wsp>
                      <wps:cNvSpPr txBox="1"/>
                      <wps:spPr>
                        <a:xfrm>
                          <a:off x="0" y="0"/>
                          <a:ext cx="5942330" cy="3459192"/>
                        </a:xfrm>
                        <a:prstGeom prst="rect">
                          <a:avLst/>
                        </a:prstGeom>
                        <a:solidFill>
                          <a:schemeClr val="lt1"/>
                        </a:solidFill>
                        <a:ln w="6350">
                          <a:noFill/>
                        </a:ln>
                      </wps:spPr>
                      <wps:txbx>
                        <w:txbxContent>
                          <w:p w14:paraId="023BD59B" w14:textId="3269A1EC" w:rsidR="002D38DB" w:rsidRDefault="002D38DB" w:rsidP="008E6830">
                            <w:pPr>
                              <w:pStyle w:val="Caption"/>
                            </w:pPr>
                            <w:r>
                              <w:rPr>
                                <w:noProof/>
                              </w:rPr>
                              <w:drawing>
                                <wp:inline distT="0" distB="0" distL="0" distR="0" wp14:anchorId="1975A524" wp14:editId="514D17B7">
                                  <wp:extent cx="5486400" cy="311130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86400" cy="3111305"/>
                                          </a:xfrm>
                                          <a:prstGeom prst="rect">
                                            <a:avLst/>
                                          </a:prstGeom>
                                        </pic:spPr>
                                      </pic:pic>
                                    </a:graphicData>
                                  </a:graphic>
                                </wp:inline>
                              </w:drawing>
                            </w:r>
                          </w:p>
                          <w:p w14:paraId="4C7E3A7A" w14:textId="2BDE1EFA" w:rsidR="002D38DB" w:rsidRDefault="002D38DB" w:rsidP="008E6830">
                            <w:pPr>
                              <w:pStyle w:val="Caption"/>
                            </w:pPr>
                            <w:bookmarkStart w:id="141" w:name="_Ref54978001"/>
                            <w:r>
                              <w:t xml:space="preserve">Figure </w:t>
                            </w:r>
                            <w:fldSimple w:instr=" SEQ Figure \* ARABIC ">
                              <w:r w:rsidR="006A007D">
                                <w:rPr>
                                  <w:noProof/>
                                </w:rPr>
                                <w:t>32</w:t>
                              </w:r>
                            </w:fldSimple>
                            <w:bookmarkEnd w:id="141"/>
                            <w:r>
                              <w:rPr>
                                <w:noProof/>
                              </w:rPr>
                              <w:t xml:space="preserve"> </w:t>
                            </w:r>
                            <w:r w:rsidRPr="006C5E95">
                              <w:rPr>
                                <w:noProof/>
                              </w:rPr>
                              <w:t>Comparison of the best clustering results in multichannel experi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607DBB1" id="Text Box 136" o:spid="_x0000_s1071" type="#_x0000_t202" style="width:467.9pt;height:27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" fillcolor="white [3201]" stroked="f" strokeweight=".5pt">
                <v:textbox inset="0,0,0,0">
                  <w:txbxContent>
                    <w:p w14:paraId="023BD59B" w14:textId="3269A1EC" w:rsidR="002D38DB" w:rsidRDefault="002D38DB" w:rsidP="008E6830">
                      <w:pPr>
                        <w:pStyle w:val="Caption"/>
                      </w:pPr>
                      <w:r>
                        <w:rPr>
                          <w:noProof/>
                        </w:rPr>
                        <w:drawing>
                          <wp:inline distT="0" distB="0" distL="0" distR="0" wp14:anchorId="1975A524" wp14:editId="514D17B7">
                            <wp:extent cx="5486400" cy="311130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86400" cy="3111305"/>
                                    </a:xfrm>
                                    <a:prstGeom prst="rect">
                                      <a:avLst/>
                                    </a:prstGeom>
                                  </pic:spPr>
                                </pic:pic>
                              </a:graphicData>
                            </a:graphic>
                          </wp:inline>
                        </w:drawing>
                      </w:r>
                    </w:p>
                    <w:p w14:paraId="4C7E3A7A" w14:textId="2BDE1EFA" w:rsidR="002D38DB" w:rsidRDefault="002D38DB" w:rsidP="008E6830">
                      <w:pPr>
                        <w:pStyle w:val="Caption"/>
                      </w:pPr>
                      <w:bookmarkStart w:id="142" w:name="_Ref54978001"/>
                      <w:r>
                        <w:t xml:space="preserve">Figure </w:t>
                      </w:r>
                      <w:fldSimple w:instr=" SEQ Figure \* ARABIC ">
                        <w:r w:rsidR="006A007D">
                          <w:rPr>
                            <w:noProof/>
                          </w:rPr>
                          <w:t>32</w:t>
                        </w:r>
                      </w:fldSimple>
                      <w:bookmarkEnd w:id="142"/>
                      <w:r>
                        <w:rPr>
                          <w:noProof/>
                        </w:rPr>
                        <w:t xml:space="preserve"> </w:t>
                      </w:r>
                      <w:r w:rsidRPr="006C5E95">
                        <w:rPr>
                          <w:noProof/>
                        </w:rPr>
                        <w:t>Comparison of the best clustering results in multichannel experiments</w:t>
                      </w:r>
                    </w:p>
                  </w:txbxContent>
                </v:textbox>
                <w10:anchorlock/>
              </v:shape>
            </w:pict>
          </mc:Fallback>
        </mc:AlternateContent>
      </w:r>
    </w:p>
    <w:p w14:paraId="6CA9B797" w14:textId="7397CEB1" w:rsidR="007D14BB" w:rsidRDefault="00EE4D01" w:rsidP="00353220">
      <w:r>
        <w:t xml:space="preserve">A quantitative comparison of NMI and Accuracy for </w:t>
      </w:r>
      <w:r w:rsidR="00FF00EF">
        <w:t xml:space="preserve">the </w:t>
      </w:r>
      <w:r>
        <w:t xml:space="preserve">multichannel experiment is shown in </w:t>
      </w:r>
      <w:fldSimple w:instr=" REF _Ref54978997 ">
        <w:r w:rsidR="006A007D">
          <w:t xml:space="preserve">Figure </w:t>
        </w:r>
        <w:r w:rsidR="006A007D">
          <w:rPr>
            <w:noProof/>
          </w:rPr>
          <w:t>33</w:t>
        </w:r>
      </w:fldSimple>
      <w:r>
        <w:t>. The FE-ESN+AP achieved the highest clustering NMI and accuracy of 96.42% and 0.7031, respectively.</w:t>
      </w:r>
    </w:p>
    <w:p w14:paraId="28D40C1D" w14:textId="7CADF5CF" w:rsidR="008E6830" w:rsidRDefault="008E6830" w:rsidP="00353220">
      <w:r>
        <w:rPr>
          <w:noProof/>
        </w:rPr>
        <mc:AlternateContent>
          <mc:Choice Requires="wps">
            <w:drawing>
              <wp:inline distT="0" distB="0" distL="0" distR="0" wp14:anchorId="38BC13AA" wp14:editId="7716544A">
                <wp:extent cx="5942330" cy="2467154"/>
                <wp:effectExtent l="0" t="0" r="1270" b="9525"/>
                <wp:docPr id="140" name="Text Box 140"/>
                <wp:cNvGraphicFramePr/>
                <a:graphic xmlns:a="http://schemas.openxmlformats.org/drawingml/2006/main">
                  <a:graphicData uri="http://schemas.microsoft.com/office/word/2010/wordprocessingShape">
                    <wps:wsp>
                      <wps:cNvSpPr txBox="1"/>
                      <wps:spPr>
                        <a:xfrm>
                          <a:off x="0" y="0"/>
                          <a:ext cx="5942330" cy="2467154"/>
                        </a:xfrm>
                        <a:prstGeom prst="rect">
                          <a:avLst/>
                        </a:prstGeom>
                        <a:solidFill>
                          <a:schemeClr val="lt1"/>
                        </a:solidFill>
                        <a:ln w="6350">
                          <a:noFill/>
                        </a:ln>
                      </wps:spPr>
                      <wps:txbx>
                        <w:txbxContent>
                          <w:p w14:paraId="69E180CF" w14:textId="639ACCE2" w:rsidR="002D38DB" w:rsidRDefault="002D38DB" w:rsidP="008E6830">
                            <w:pPr>
                              <w:pStyle w:val="Caption"/>
                            </w:pPr>
                            <w:r>
                              <w:rPr>
                                <w:noProof/>
                              </w:rPr>
                              <w:drawing>
                                <wp:inline distT="0" distB="0" distL="0" distR="0" wp14:anchorId="44B2E45A" wp14:editId="1FD37E3F">
                                  <wp:extent cx="4259012" cy="2103120"/>
                                  <wp:effectExtent l="0" t="0" r="825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59012" cy="2103120"/>
                                          </a:xfrm>
                                          <a:prstGeom prst="rect">
                                            <a:avLst/>
                                          </a:prstGeom>
                                        </pic:spPr>
                                      </pic:pic>
                                    </a:graphicData>
                                  </a:graphic>
                                </wp:inline>
                              </w:drawing>
                            </w:r>
                          </w:p>
                          <w:p w14:paraId="0B1781F5" w14:textId="391100A0" w:rsidR="002D38DB" w:rsidRDefault="002D38DB" w:rsidP="008E6830">
                            <w:pPr>
                              <w:pStyle w:val="Caption"/>
                            </w:pPr>
                            <w:bookmarkStart w:id="143" w:name="_Ref54978997"/>
                            <w:r>
                              <w:t xml:space="preserve">Figure </w:t>
                            </w:r>
                            <w:fldSimple w:instr=" SEQ Figure \* ARABIC ">
                              <w:r w:rsidR="006A007D">
                                <w:rPr>
                                  <w:noProof/>
                                </w:rPr>
                                <w:t>33</w:t>
                              </w:r>
                            </w:fldSimple>
                            <w:bookmarkEnd w:id="143"/>
                            <w:r>
                              <w:rPr>
                                <w:noProof/>
                              </w:rPr>
                              <w:t xml:space="preserve"> </w:t>
                            </w:r>
                            <w:r w:rsidRPr="00C61C0E">
                              <w:rPr>
                                <w:noProof/>
                              </w:rPr>
                              <w:t>Evaluation of multichannel experiment results in terms of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38BC13AA" id="Text Box 140" o:spid="_x0000_s1072" type="#_x0000_t202" style="width:467.9pt;height:19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" fillcolor="white [3201]" stroked="f" strokeweight=".5pt">
                <v:textbox inset="0,0,0,0">
                  <w:txbxContent>
                    <w:p w14:paraId="69E180CF" w14:textId="639ACCE2" w:rsidR="002D38DB" w:rsidRDefault="002D38DB" w:rsidP="008E6830">
                      <w:pPr>
                        <w:pStyle w:val="Caption"/>
                      </w:pPr>
                      <w:r>
                        <w:rPr>
                          <w:noProof/>
                        </w:rPr>
                        <w:drawing>
                          <wp:inline distT="0" distB="0" distL="0" distR="0" wp14:anchorId="44B2E45A" wp14:editId="1FD37E3F">
                            <wp:extent cx="4259012" cy="2103120"/>
                            <wp:effectExtent l="0" t="0" r="825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59012" cy="2103120"/>
                                    </a:xfrm>
                                    <a:prstGeom prst="rect">
                                      <a:avLst/>
                                    </a:prstGeom>
                                  </pic:spPr>
                                </pic:pic>
                              </a:graphicData>
                            </a:graphic>
                          </wp:inline>
                        </w:drawing>
                      </w:r>
                    </w:p>
                    <w:p w14:paraId="0B1781F5" w14:textId="391100A0" w:rsidR="002D38DB" w:rsidRDefault="002D38DB" w:rsidP="008E6830">
                      <w:pPr>
                        <w:pStyle w:val="Caption"/>
                      </w:pPr>
                      <w:bookmarkStart w:id="144" w:name="_Ref54978997"/>
                      <w:r>
                        <w:t xml:space="preserve">Figure </w:t>
                      </w:r>
                      <w:fldSimple w:instr=" SEQ Figure \* ARABIC ">
                        <w:r w:rsidR="006A007D">
                          <w:rPr>
                            <w:noProof/>
                          </w:rPr>
                          <w:t>33</w:t>
                        </w:r>
                      </w:fldSimple>
                      <w:bookmarkEnd w:id="144"/>
                      <w:r>
                        <w:rPr>
                          <w:noProof/>
                        </w:rPr>
                        <w:t xml:space="preserve"> </w:t>
                      </w:r>
                      <w:r w:rsidRPr="00C61C0E">
                        <w:rPr>
                          <w:noProof/>
                        </w:rPr>
                        <w:t>Evaluation of multichannel experiment results in terms of Accuracy</w:t>
                      </w:r>
                    </w:p>
                  </w:txbxContent>
                </v:textbox>
                <w10:anchorlock/>
              </v:shape>
            </w:pict>
          </mc:Fallback>
        </mc:AlternateContent>
      </w:r>
    </w:p>
    <w:p w14:paraId="5C31441B" w14:textId="5147DD21" w:rsidR="00EE4D01" w:rsidRDefault="005C0431" w:rsidP="00353220">
      <w:r>
        <w:t>Finally, it can be said tha</w:t>
      </w:r>
      <w:r w:rsidR="00265844">
        <w:t>t</w:t>
      </w:r>
      <w:r>
        <w:t xml:space="preserve"> feature extraction with Echo-State neural networks (FE-ESN) has many superiorit</w:t>
      </w:r>
      <w:r w:rsidR="008C43E2">
        <w:t>ies</w:t>
      </w:r>
      <w:r>
        <w:t xml:space="preserve"> against engineered features in finding the best feasible feature vector to represent the signal in </w:t>
      </w:r>
      <w:r w:rsidR="00FF00EF">
        <w:t xml:space="preserve">a </w:t>
      </w:r>
      <w:r>
        <w:t>much smaller dimension of original signal space with computable information lost based on reconstruction ability. This new representation method can be used in both classification and clustering applications. The capabilities of FE-ESN on EEG signal classification and clustering w</w:t>
      </w:r>
      <w:r w:rsidR="00FF00EF">
        <w:t>ere</w:t>
      </w:r>
      <w:r>
        <w:t xml:space="preserve"> compared with other state-of-art methods and its superiority</w:t>
      </w:r>
      <w:r w:rsidR="00413408">
        <w:t xml:space="preserve"> in both single</w:t>
      </w:r>
      <w:r w:rsidR="00FF00EF">
        <w:t>-</w:t>
      </w:r>
      <w:r w:rsidR="00413408">
        <w:t>channel and multichannel cases</w:t>
      </w:r>
      <w:r>
        <w:t xml:space="preserve"> </w:t>
      </w:r>
      <w:r w:rsidR="00413408">
        <w:t>w</w:t>
      </w:r>
      <w:r w:rsidR="00FF00EF">
        <w:t>as</w:t>
      </w:r>
      <w:r>
        <w:t xml:space="preserve"> observed.</w:t>
      </w:r>
    </w:p>
    <w:p w14:paraId="3F43EF3B" w14:textId="77777777" w:rsidR="00C50D4D" w:rsidRDefault="00C50D4D" w:rsidP="00353220"/>
    <w:p w14:paraId="40D93281" w14:textId="546BFFB1" w:rsidR="007D14BB" w:rsidRDefault="008A0547" w:rsidP="002F7DE3">
      <w:pPr>
        <w:pStyle w:val="Heading1"/>
      </w:pPr>
      <w:bookmarkStart w:id="145" w:name="_Ref56357970"/>
      <w:bookmarkStart w:id="146" w:name="section_11"/>
      <w:r>
        <w:lastRenderedPageBreak/>
        <w:t>Conclusion</w:t>
      </w:r>
      <w:bookmarkEnd w:id="145"/>
    </w:p>
    <w:bookmarkEnd w:id="146"/>
    <w:p w14:paraId="3095D8F7" w14:textId="4E555A76" w:rsidR="008A0547" w:rsidRDefault="00F949B8" w:rsidP="00353220">
      <w:r>
        <w:t xml:space="preserve">In recent years, with the advancements in </w:t>
      </w:r>
      <w:r w:rsidR="007A40C1">
        <w:t xml:space="preserve">deep learning, time series </w:t>
      </w:r>
      <w:proofErr w:type="gramStart"/>
      <w:r w:rsidR="007A40C1">
        <w:t>processing</w:t>
      </w:r>
      <w:proofErr w:type="gramEnd"/>
      <w:r w:rsidR="007A40C1">
        <w:t xml:space="preserve"> and analysis have been extensively changed.</w:t>
      </w:r>
      <w:r w:rsidR="00B562CB">
        <w:t xml:space="preserve"> </w:t>
      </w:r>
      <w:r>
        <w:t xml:space="preserve">In this literature review, we have reviewed </w:t>
      </w:r>
      <w:r w:rsidR="00FD0475">
        <w:t xml:space="preserve">the </w:t>
      </w:r>
      <w:r>
        <w:t xml:space="preserve">main topics in time series classification and clustering </w:t>
      </w:r>
      <w:r w:rsidR="00B562CB">
        <w:t>based on</w:t>
      </w:r>
      <w:r>
        <w:t xml:space="preserve"> deep learning methods.</w:t>
      </w:r>
    </w:p>
    <w:p w14:paraId="3D61FB44" w14:textId="0EB396DC" w:rsidR="00FD0475" w:rsidRDefault="00FD0475" w:rsidP="00353220">
      <w:r>
        <w:t>In</w:t>
      </w:r>
      <w:r w:rsidR="00B562CB">
        <w:t xml:space="preserve"> the beginning, we reviewed several deep learning architectures, such as multilayer perceptron (MLP), fully convolutional neural network (FCN), residual </w:t>
      </w:r>
      <w:r>
        <w:t xml:space="preserve">neural </w:t>
      </w:r>
      <w:r w:rsidR="00B562CB">
        <w:t xml:space="preserve">network, </w:t>
      </w:r>
      <w:r w:rsidR="0000604E">
        <w:t>multiscale convolutional neural network,</w:t>
      </w:r>
      <w:r w:rsidR="00B562CB">
        <w:t xml:space="preserve"> and their advantages and drawbacks in time series analysis. Then</w:t>
      </w:r>
      <w:r w:rsidR="0000604E">
        <w:t xml:space="preserve"> these architectures were used for classification tasks.</w:t>
      </w:r>
      <w:r>
        <w:t xml:space="preserve"> The </w:t>
      </w:r>
      <w:proofErr w:type="gramStart"/>
      <w:r>
        <w:t>final results</w:t>
      </w:r>
      <w:proofErr w:type="gramEnd"/>
      <w:r>
        <w:t xml:space="preserve"> in the classification section show that </w:t>
      </w:r>
      <w:proofErr w:type="spellStart"/>
      <w:r>
        <w:t>ResNet</w:t>
      </w:r>
      <w:proofErr w:type="spellEnd"/>
      <w:r>
        <w:t xml:space="preserve"> which came from the image processing field can achieve as good results as state-of-the-art ensemble methods with much less computational complexity.</w:t>
      </w:r>
    </w:p>
    <w:p w14:paraId="2DC1EFBB" w14:textId="625CFD37" w:rsidR="00FD0475" w:rsidRDefault="0000604E" w:rsidP="00353220">
      <w:r>
        <w:t xml:space="preserve">Next, unsupervised clustering with deep learning methods </w:t>
      </w:r>
      <w:r w:rsidR="00FD0475">
        <w:t>was</w:t>
      </w:r>
      <w:r>
        <w:t xml:space="preserve"> discussed. We saw that </w:t>
      </w:r>
      <w:r w:rsidR="00FD0475">
        <w:t xml:space="preserve">a </w:t>
      </w:r>
      <w:r>
        <w:t>combination of CNN and some clustering algorithm</w:t>
      </w:r>
      <w:r w:rsidR="00FD0475">
        <w:t>s</w:t>
      </w:r>
      <w:r>
        <w:t xml:space="preserve"> such as </w:t>
      </w:r>
      <w:r w:rsidR="00F57583">
        <w:t>K-MEANS</w:t>
      </w:r>
      <w:r>
        <w:t xml:space="preserve"> can result in a powerful unsupervised classifier. </w:t>
      </w:r>
      <w:r w:rsidR="00FD0475">
        <w:t>Also, data augmentation increases the clustering efficiency. Data augmentation is necessary for many time series applications because of a little amount of training data.</w:t>
      </w:r>
    </w:p>
    <w:p w14:paraId="7A3094A7" w14:textId="593B76E3" w:rsidR="0000604E" w:rsidRDefault="0000604E" w:rsidP="00353220">
      <w:r>
        <w:t xml:space="preserve">Finally, </w:t>
      </w:r>
      <w:r w:rsidR="00FD0475">
        <w:t xml:space="preserve">with the focus on the EEG signal processing, </w:t>
      </w:r>
      <w:r>
        <w:t>a new signal representation method was introduced to extract efficient features from a single-channel or multi</w:t>
      </w:r>
      <w:r w:rsidR="00FD0475">
        <w:t>-</w:t>
      </w:r>
      <w:r>
        <w:t>channel signal.</w:t>
      </w:r>
      <w:r w:rsidR="00FD0475">
        <w:t xml:space="preserve"> The proposed method uses Echo State Networks, a type of RNN, to extract information from input signals with reconstruction capabilities. The efficiency of extracted features compared with the top engineered feature extraction methods based on the classification accuracy metric and the overall superiority of deep learning echo state autoencoder was observed.</w:t>
      </w:r>
    </w:p>
    <w:p w14:paraId="7618B8F8" w14:textId="60CF9626" w:rsidR="007832B0" w:rsidRDefault="007832B0" w:rsidP="00353220">
      <w:r>
        <w:t>By the methods and algorithms discussed here</w:t>
      </w:r>
      <w:r w:rsidR="00FD0475">
        <w:t>,</w:t>
      </w:r>
      <w:r>
        <w:t xml:space="preserve"> </w:t>
      </w:r>
      <w:r w:rsidR="00FD0475">
        <w:t xml:space="preserve">their </w:t>
      </w:r>
      <w:r>
        <w:t>combin</w:t>
      </w:r>
      <w:r w:rsidR="00FD0475">
        <w:t>ation,</w:t>
      </w:r>
      <w:r>
        <w:t xml:space="preserve"> </w:t>
      </w:r>
      <w:r w:rsidR="00FD0475">
        <w:t xml:space="preserve">and fine </w:t>
      </w:r>
      <w:proofErr w:type="spellStart"/>
      <w:r w:rsidR="00FD0475">
        <w:t>tunning</w:t>
      </w:r>
      <w:proofErr w:type="spellEnd"/>
      <w:r>
        <w:t>, it will be possible to achieve better results in seizure detection EEG processing systems.</w:t>
      </w:r>
    </w:p>
    <w:p w14:paraId="5819B140" w14:textId="185082C7" w:rsidR="00EF413D" w:rsidRDefault="00EF413D" w:rsidP="00353220"/>
    <w:p w14:paraId="63B5CC0E" w14:textId="2EBFEDD6" w:rsidR="00EF413D" w:rsidRDefault="00EF413D" w:rsidP="00353220"/>
    <w:p w14:paraId="6F32EF79" w14:textId="77777777" w:rsidR="005D4C26" w:rsidRDefault="005D4C26">
      <w:pPr>
        <w:widowControl/>
        <w:overflowPunct/>
        <w:autoSpaceDE/>
        <w:autoSpaceDN/>
        <w:adjustRightInd/>
        <w:spacing w:after="160" w:line="259" w:lineRule="auto"/>
        <w:jc w:val="left"/>
        <w:textAlignment w:val="auto"/>
      </w:pPr>
      <w:r>
        <w:br w:type="page"/>
      </w:r>
    </w:p>
    <w:p w14:paraId="1196443C" w14:textId="77777777" w:rsidR="00D17F73" w:rsidRDefault="00D17F73" w:rsidP="002F7DE3">
      <w:pPr>
        <w:pStyle w:val="Heading1"/>
      </w:pPr>
      <w:bookmarkStart w:id="147" w:name="_Ref56357974"/>
      <w:bookmarkStart w:id="148" w:name="section_12"/>
      <w:r>
        <w:lastRenderedPageBreak/>
        <w:t>References</w:t>
      </w:r>
      <w:bookmarkEnd w:id="147"/>
    </w:p>
    <w:bookmarkEnd w:id="148"/>
    <w:p w14:paraId="3C267BA4" w14:textId="1E61968B" w:rsidR="00D17F73" w:rsidRPr="00890929" w:rsidRDefault="00D17F73" w:rsidP="00D17F73">
      <w:pPr>
        <w:ind w:left="480" w:hanging="480"/>
        <w:rPr>
          <w:noProof/>
          <w:szCs w:val="24"/>
        </w:rPr>
      </w:pPr>
      <w:r w:rsidRPr="00890929">
        <w:rPr>
          <w:noProof/>
          <w:szCs w:val="24"/>
        </w:rPr>
        <w:t xml:space="preserve">Abadi, M., Agarwal, A., Barham, P., Brevdo, E., Chen, Z., Citro, C., Corrado, G. S., Davis, A., Dean, J., Devin, M., Ghemawat, S., Goodfellow, I., Harp, A., Irving, G., Isard, M., Jia, Y., Jozefowicz, R., Kaiser, L., Kudlur, M., … Zheng, X. (2016). </w:t>
      </w:r>
      <w:r w:rsidRPr="00B96F4E">
        <w:rPr>
          <w:noProof/>
          <w:szCs w:val="24"/>
        </w:rPr>
        <w:t>TensorFlow: Large-Scale Machine Learning on Heterogeneous Distributed Systems</w:t>
      </w:r>
      <w:r w:rsidRPr="00890929">
        <w:rPr>
          <w:noProof/>
          <w:szCs w:val="24"/>
        </w:rPr>
        <w:t xml:space="preserve">. </w:t>
      </w:r>
      <w:r w:rsidRPr="00B96F4E">
        <w:rPr>
          <w:i/>
          <w:iCs/>
          <w:noProof/>
          <w:szCs w:val="24"/>
        </w:rPr>
        <w:t>https://arxiv.org/abs/1603.04467</w:t>
      </w:r>
      <w:r w:rsidR="00447B3A">
        <w:rPr>
          <w:i/>
          <w:iCs/>
          <w:noProof/>
          <w:szCs w:val="24"/>
        </w:rPr>
        <w:t>.</w:t>
      </w:r>
    </w:p>
    <w:p w14:paraId="2B6215FA" w14:textId="732F8F3B" w:rsidR="00D17F73" w:rsidRPr="00890929" w:rsidRDefault="00D17F73" w:rsidP="00D17F73">
      <w:pPr>
        <w:ind w:left="480" w:hanging="480"/>
        <w:rPr>
          <w:noProof/>
          <w:szCs w:val="24"/>
        </w:rPr>
      </w:pPr>
      <w:r w:rsidRPr="00890929">
        <w:rPr>
          <w:noProof/>
          <w:szCs w:val="24"/>
        </w:rPr>
        <w:t xml:space="preserve">Andrzejak, R. G., Lehnertz, K., Mormann, F., Rieke, C., David, P., &amp; Elger, C. E. (2001). Indications of nonlinear deterministic and finite-dimensional structures in time series of brain electrical activity: Dependence on recording region and brain state. </w:t>
      </w:r>
      <w:r w:rsidRPr="00890929">
        <w:rPr>
          <w:i/>
          <w:iCs/>
          <w:noProof/>
          <w:szCs w:val="24"/>
        </w:rPr>
        <w:t>Physical Review E - Statistical Physics, Plasmas, Fluids, and Related Interdisciplinary Topics</w:t>
      </w:r>
      <w:r w:rsidRPr="00890929">
        <w:rPr>
          <w:noProof/>
          <w:szCs w:val="24"/>
        </w:rPr>
        <w:t xml:space="preserve">, </w:t>
      </w:r>
      <w:r w:rsidRPr="00890929">
        <w:rPr>
          <w:i/>
          <w:iCs/>
          <w:noProof/>
          <w:szCs w:val="24"/>
        </w:rPr>
        <w:t>64</w:t>
      </w:r>
      <w:r w:rsidRPr="00890929">
        <w:rPr>
          <w:noProof/>
          <w:szCs w:val="24"/>
        </w:rPr>
        <w:t xml:space="preserve">(6), 8. </w:t>
      </w:r>
      <w:r w:rsidRPr="00B96F4E">
        <w:rPr>
          <w:i/>
          <w:iCs/>
          <w:noProof/>
          <w:szCs w:val="24"/>
        </w:rPr>
        <w:t>https://doi.org/10.1103/PhysRevE.64.061907</w:t>
      </w:r>
      <w:r w:rsidR="00447B3A">
        <w:rPr>
          <w:i/>
          <w:iCs/>
          <w:noProof/>
          <w:szCs w:val="24"/>
        </w:rPr>
        <w:t>.</w:t>
      </w:r>
    </w:p>
    <w:p w14:paraId="6CF1D1AA" w14:textId="01F4D063" w:rsidR="00D17F73" w:rsidRPr="00890929" w:rsidRDefault="00D17F73" w:rsidP="00D17F73">
      <w:pPr>
        <w:ind w:left="480" w:hanging="480"/>
        <w:rPr>
          <w:noProof/>
          <w:szCs w:val="24"/>
        </w:rPr>
      </w:pPr>
      <w:r w:rsidRPr="00890929">
        <w:rPr>
          <w:noProof/>
          <w:szCs w:val="24"/>
        </w:rPr>
        <w:t xml:space="preserve">Bagnall, A., Dau, H. A., Lines, J., Flynn, M., Large, J., Bostrom, A., Southam, P., &amp; Keogh, E. (2018). </w:t>
      </w:r>
      <w:r w:rsidRPr="00B96F4E">
        <w:rPr>
          <w:noProof/>
          <w:szCs w:val="24"/>
        </w:rPr>
        <w:t>The UEA multivariate time series classification archive,</w:t>
      </w:r>
      <w:r w:rsidRPr="00890929">
        <w:rPr>
          <w:i/>
          <w:iCs/>
          <w:noProof/>
          <w:szCs w:val="24"/>
        </w:rPr>
        <w:t xml:space="preserve"> 2018</w:t>
      </w:r>
      <w:r w:rsidRPr="00890929">
        <w:rPr>
          <w:noProof/>
          <w:szCs w:val="24"/>
        </w:rPr>
        <w:t xml:space="preserve">. 1–36. </w:t>
      </w:r>
      <w:r w:rsidRPr="00B96F4E">
        <w:rPr>
          <w:i/>
          <w:iCs/>
          <w:noProof/>
          <w:szCs w:val="24"/>
        </w:rPr>
        <w:t>http://arxiv.org/abs/1811.00075</w:t>
      </w:r>
      <w:r w:rsidR="00447B3A">
        <w:rPr>
          <w:i/>
          <w:iCs/>
          <w:noProof/>
          <w:szCs w:val="24"/>
        </w:rPr>
        <w:t>.</w:t>
      </w:r>
    </w:p>
    <w:p w14:paraId="1405494B" w14:textId="5A79E7AD" w:rsidR="00D17F73" w:rsidRPr="00890929" w:rsidRDefault="00D17F73" w:rsidP="00D17F73">
      <w:pPr>
        <w:ind w:left="480" w:hanging="480"/>
        <w:rPr>
          <w:noProof/>
          <w:szCs w:val="24"/>
        </w:rPr>
      </w:pPr>
      <w:r w:rsidRPr="00890929">
        <w:rPr>
          <w:noProof/>
          <w:szCs w:val="24"/>
        </w:rPr>
        <w:t xml:space="preserve">Bagnall, A., Lines, J., Bostrom, A., Large, J., &amp; Keogh, E. (2017). The great time series classification bake off: a review and experimental evaluation of recent algorithmic advances. </w:t>
      </w:r>
      <w:r w:rsidRPr="00890929">
        <w:rPr>
          <w:i/>
          <w:iCs/>
          <w:noProof/>
          <w:szCs w:val="24"/>
        </w:rPr>
        <w:t>Data Mining and Knowledge Discovery</w:t>
      </w:r>
      <w:r w:rsidRPr="00890929">
        <w:rPr>
          <w:noProof/>
          <w:szCs w:val="24"/>
        </w:rPr>
        <w:t xml:space="preserve">, </w:t>
      </w:r>
      <w:r w:rsidRPr="00890929">
        <w:rPr>
          <w:i/>
          <w:iCs/>
          <w:noProof/>
          <w:szCs w:val="24"/>
        </w:rPr>
        <w:t>31</w:t>
      </w:r>
      <w:r w:rsidRPr="00890929">
        <w:rPr>
          <w:noProof/>
          <w:szCs w:val="24"/>
        </w:rPr>
        <w:t xml:space="preserve">(3), 606–660. </w:t>
      </w:r>
      <w:r w:rsidRPr="00B96F4E">
        <w:rPr>
          <w:i/>
          <w:iCs/>
          <w:noProof/>
          <w:szCs w:val="24"/>
        </w:rPr>
        <w:t>https://doi.org/10.1007/s10618-016-0483-9</w:t>
      </w:r>
      <w:r w:rsidR="00447B3A">
        <w:rPr>
          <w:i/>
          <w:iCs/>
          <w:noProof/>
          <w:szCs w:val="24"/>
        </w:rPr>
        <w:t>.</w:t>
      </w:r>
    </w:p>
    <w:p w14:paraId="29D97054" w14:textId="7824AB1C" w:rsidR="00D17F73" w:rsidRPr="00890929" w:rsidRDefault="00447B3A" w:rsidP="00D17F73">
      <w:pPr>
        <w:ind w:left="480" w:hanging="480"/>
        <w:rPr>
          <w:noProof/>
          <w:szCs w:val="24"/>
        </w:rPr>
      </w:pPr>
      <w:r w:rsidRPr="00447B3A">
        <w:rPr>
          <w:noProof/>
          <w:szCs w:val="24"/>
        </w:rPr>
        <w:t xml:space="preserve">Baydogan, M. G. (2015). Multivariate time series classification datasets. </w:t>
      </w:r>
      <w:r w:rsidRPr="00447B3A">
        <w:rPr>
          <w:i/>
          <w:iCs/>
          <w:noProof/>
          <w:szCs w:val="24"/>
        </w:rPr>
        <w:t>http://www.mustafabaydogan.com/</w:t>
      </w:r>
    </w:p>
    <w:p w14:paraId="15B71531" w14:textId="70A2AE94" w:rsidR="00D17F73" w:rsidRPr="00890929" w:rsidRDefault="00D17F73" w:rsidP="00D17F73">
      <w:pPr>
        <w:ind w:left="480" w:hanging="480"/>
        <w:rPr>
          <w:noProof/>
          <w:szCs w:val="24"/>
        </w:rPr>
      </w:pPr>
      <w:r w:rsidRPr="00890929">
        <w:rPr>
          <w:noProof/>
          <w:szCs w:val="24"/>
        </w:rPr>
        <w:t xml:space="preserve">Chang, S., Zhang, Y., Han, W., Yu, M., Guo, X., Tan, W., Cui, X., Witbrock, M., Hasegawa-Johnson, M., &amp; Huang, T. S. (2017). Dilated recurrent neural networks. </w:t>
      </w:r>
      <w:r w:rsidRPr="00890929">
        <w:rPr>
          <w:i/>
          <w:iCs/>
          <w:noProof/>
          <w:szCs w:val="24"/>
        </w:rPr>
        <w:t>Advances in Neural Information Processing Systems</w:t>
      </w:r>
      <w:r w:rsidRPr="00890929">
        <w:rPr>
          <w:noProof/>
          <w:szCs w:val="24"/>
        </w:rPr>
        <w:t xml:space="preserve">, </w:t>
      </w:r>
      <w:r w:rsidRPr="00890929">
        <w:rPr>
          <w:i/>
          <w:iCs/>
          <w:noProof/>
          <w:szCs w:val="24"/>
        </w:rPr>
        <w:t>2017</w:t>
      </w:r>
      <w:r w:rsidRPr="00890929">
        <w:rPr>
          <w:noProof/>
          <w:szCs w:val="24"/>
        </w:rPr>
        <w:t>-</w:t>
      </w:r>
      <w:r w:rsidRPr="00890929">
        <w:rPr>
          <w:i/>
          <w:iCs/>
          <w:noProof/>
          <w:szCs w:val="24"/>
        </w:rPr>
        <w:t>Decem</w:t>
      </w:r>
      <w:r w:rsidRPr="00890929">
        <w:rPr>
          <w:noProof/>
          <w:szCs w:val="24"/>
        </w:rPr>
        <w:t xml:space="preserve">(Nips), 77–87. </w:t>
      </w:r>
      <w:r w:rsidRPr="00447B3A">
        <w:rPr>
          <w:i/>
          <w:iCs/>
          <w:noProof/>
          <w:szCs w:val="24"/>
        </w:rPr>
        <w:t>https://arxiv.org/abs/1710.02224</w:t>
      </w:r>
      <w:r w:rsidR="00447B3A">
        <w:rPr>
          <w:i/>
          <w:iCs/>
          <w:noProof/>
          <w:szCs w:val="24"/>
        </w:rPr>
        <w:t>.</w:t>
      </w:r>
    </w:p>
    <w:p w14:paraId="2BB4C800" w14:textId="479C2114" w:rsidR="00D17F73" w:rsidRPr="00890929" w:rsidRDefault="00D17F73" w:rsidP="00D17F73">
      <w:pPr>
        <w:ind w:left="480" w:hanging="480"/>
        <w:rPr>
          <w:noProof/>
          <w:szCs w:val="24"/>
        </w:rPr>
      </w:pPr>
      <w:r w:rsidRPr="00890929">
        <w:rPr>
          <w:noProof/>
          <w:szCs w:val="24"/>
        </w:rPr>
        <w:t xml:space="preserve">Cho, K., Van Merriënboer, B., Gulcehre, C., Bahdanau, D., Bougares, F., Schwenk, H., &amp; Bengio, Y. (2014). Learning phrase representations using RNN encoder-decoder for statistical machine translation. </w:t>
      </w:r>
      <w:r w:rsidRPr="00890929">
        <w:rPr>
          <w:i/>
          <w:iCs/>
          <w:noProof/>
          <w:szCs w:val="24"/>
        </w:rPr>
        <w:t>EMNLP 2014 - 2014 Conference on Empirical Methods in Natural Language Processing, Proceedings of the Conference</w:t>
      </w:r>
      <w:r w:rsidRPr="00890929">
        <w:rPr>
          <w:noProof/>
          <w:szCs w:val="24"/>
        </w:rPr>
        <w:t xml:space="preserve">, 1724–1734. </w:t>
      </w:r>
      <w:r w:rsidRPr="00447B3A">
        <w:rPr>
          <w:i/>
          <w:iCs/>
          <w:noProof/>
          <w:szCs w:val="24"/>
        </w:rPr>
        <w:t>https://doi.org/10.3115/v1/d14-1179</w:t>
      </w:r>
      <w:r w:rsidR="00447B3A">
        <w:rPr>
          <w:noProof/>
          <w:szCs w:val="24"/>
        </w:rPr>
        <w:t>.</w:t>
      </w:r>
    </w:p>
    <w:p w14:paraId="5169819D" w14:textId="54FFA987" w:rsidR="00D17F73" w:rsidRPr="00890929" w:rsidRDefault="00D17F73" w:rsidP="00D17F73">
      <w:pPr>
        <w:ind w:left="480" w:hanging="480"/>
        <w:rPr>
          <w:noProof/>
          <w:szCs w:val="24"/>
        </w:rPr>
      </w:pPr>
      <w:r w:rsidRPr="00890929">
        <w:rPr>
          <w:noProof/>
          <w:szCs w:val="24"/>
        </w:rPr>
        <w:t xml:space="preserve">Chollet, F., &amp; Others. (2015). </w:t>
      </w:r>
      <w:r w:rsidRPr="00890929">
        <w:rPr>
          <w:i/>
          <w:iCs/>
          <w:noProof/>
          <w:szCs w:val="24"/>
        </w:rPr>
        <w:t>Keras</w:t>
      </w:r>
      <w:r w:rsidRPr="00890929">
        <w:rPr>
          <w:noProof/>
          <w:szCs w:val="24"/>
        </w:rPr>
        <w:t xml:space="preserve">. </w:t>
      </w:r>
      <w:r w:rsidRPr="00447B3A">
        <w:rPr>
          <w:i/>
          <w:iCs/>
          <w:noProof/>
          <w:szCs w:val="24"/>
        </w:rPr>
        <w:t>https://keras.io</w:t>
      </w:r>
      <w:r w:rsidR="00447B3A">
        <w:rPr>
          <w:noProof/>
          <w:szCs w:val="24"/>
        </w:rPr>
        <w:t>.</w:t>
      </w:r>
    </w:p>
    <w:p w14:paraId="579E472A" w14:textId="03880052" w:rsidR="00D17F73" w:rsidRDefault="00D17F73" w:rsidP="00D17F73">
      <w:pPr>
        <w:ind w:left="480" w:hanging="480"/>
        <w:rPr>
          <w:noProof/>
          <w:szCs w:val="24"/>
        </w:rPr>
      </w:pPr>
      <w:r w:rsidRPr="00890929">
        <w:rPr>
          <w:noProof/>
          <w:szCs w:val="24"/>
        </w:rPr>
        <w:t xml:space="preserve">Dau, H. A., Bagnall, A., Kamgar, K., Yeh, C. C. M., Zhu, Y., Gharghabi, S., Ratanamahatana, C. A., &amp; Keogh, E. (2019). The UCR time series archive. </w:t>
      </w:r>
      <w:r w:rsidRPr="00890929">
        <w:rPr>
          <w:i/>
          <w:iCs/>
          <w:noProof/>
          <w:szCs w:val="24"/>
        </w:rPr>
        <w:t>IEEE/CAA Journal of Automatica Sinica</w:t>
      </w:r>
      <w:r w:rsidRPr="00890929">
        <w:rPr>
          <w:noProof/>
          <w:szCs w:val="24"/>
        </w:rPr>
        <w:t xml:space="preserve">, </w:t>
      </w:r>
      <w:r w:rsidRPr="00890929">
        <w:rPr>
          <w:i/>
          <w:iCs/>
          <w:noProof/>
          <w:szCs w:val="24"/>
        </w:rPr>
        <w:t>6</w:t>
      </w:r>
      <w:r w:rsidRPr="00890929">
        <w:rPr>
          <w:noProof/>
          <w:szCs w:val="24"/>
        </w:rPr>
        <w:t xml:space="preserve">(6), 1293–1305. </w:t>
      </w:r>
      <w:r w:rsidRPr="00447B3A">
        <w:rPr>
          <w:i/>
          <w:iCs/>
          <w:noProof/>
          <w:szCs w:val="24"/>
        </w:rPr>
        <w:t>https://doi.org/10.1109/JAS.2019.1911747</w:t>
      </w:r>
      <w:r w:rsidR="00447B3A">
        <w:rPr>
          <w:noProof/>
          <w:szCs w:val="24"/>
        </w:rPr>
        <w:t>.</w:t>
      </w:r>
    </w:p>
    <w:p w14:paraId="138105F6" w14:textId="4A3E94ED" w:rsidR="005E6A19" w:rsidRPr="00890929" w:rsidRDefault="005E6A19" w:rsidP="00D17F73">
      <w:pPr>
        <w:ind w:left="480" w:hanging="480"/>
        <w:rPr>
          <w:noProof/>
          <w:szCs w:val="24"/>
        </w:rPr>
      </w:pPr>
      <w:r>
        <w:rPr>
          <w:noProof/>
          <w:szCs w:val="24"/>
        </w:rPr>
        <w:t>Fan, K.</w:t>
      </w:r>
      <w:r w:rsidRPr="005E6A19">
        <w:rPr>
          <w:noProof/>
          <w:szCs w:val="24"/>
        </w:rPr>
        <w:t xml:space="preserve">, A Minimax Inequality and Applications, </w:t>
      </w:r>
      <w:r w:rsidRPr="005E6A19">
        <w:rPr>
          <w:i/>
          <w:iCs/>
          <w:noProof/>
          <w:szCs w:val="24"/>
        </w:rPr>
        <w:t>O. Shisha, Ed., Inequalities III, Academic Press, San Diego,</w:t>
      </w:r>
      <w:r w:rsidRPr="005E6A19">
        <w:rPr>
          <w:noProof/>
          <w:szCs w:val="24"/>
        </w:rPr>
        <w:t xml:space="preserve"> 1972, pp. 103-113.</w:t>
      </w:r>
    </w:p>
    <w:p w14:paraId="6E1CFC02" w14:textId="7B427D89" w:rsidR="00D17F73" w:rsidRPr="00890929" w:rsidRDefault="00D17F73" w:rsidP="00D17F73">
      <w:pPr>
        <w:ind w:left="480" w:hanging="480"/>
        <w:rPr>
          <w:noProof/>
          <w:szCs w:val="24"/>
        </w:rPr>
      </w:pPr>
      <w:r w:rsidRPr="00890929">
        <w:rPr>
          <w:noProof/>
          <w:szCs w:val="24"/>
        </w:rPr>
        <w:t xml:space="preserve">Frey, B. J., &amp; Dueck, D. (2007). Clustering by passing messages between data points. </w:t>
      </w:r>
      <w:r w:rsidRPr="00890929">
        <w:rPr>
          <w:i/>
          <w:iCs/>
          <w:noProof/>
          <w:szCs w:val="24"/>
        </w:rPr>
        <w:t>Science</w:t>
      </w:r>
      <w:r w:rsidRPr="00890929">
        <w:rPr>
          <w:noProof/>
          <w:szCs w:val="24"/>
        </w:rPr>
        <w:t xml:space="preserve">, </w:t>
      </w:r>
      <w:r w:rsidRPr="00890929">
        <w:rPr>
          <w:i/>
          <w:iCs/>
          <w:noProof/>
          <w:szCs w:val="24"/>
        </w:rPr>
        <w:t>315</w:t>
      </w:r>
      <w:r w:rsidRPr="00890929">
        <w:rPr>
          <w:noProof/>
          <w:szCs w:val="24"/>
        </w:rPr>
        <w:t xml:space="preserve">(5814), 972–976. </w:t>
      </w:r>
      <w:r w:rsidRPr="00447B3A">
        <w:rPr>
          <w:i/>
          <w:iCs/>
          <w:noProof/>
          <w:szCs w:val="24"/>
        </w:rPr>
        <w:t>https://doi.org/10.1126/science.1136800</w:t>
      </w:r>
      <w:r w:rsidR="00447B3A">
        <w:rPr>
          <w:noProof/>
          <w:szCs w:val="24"/>
        </w:rPr>
        <w:t>.</w:t>
      </w:r>
    </w:p>
    <w:p w14:paraId="68FCCC30" w14:textId="4F3D79F3" w:rsidR="00D17F73" w:rsidRPr="00890929" w:rsidRDefault="00D17F73" w:rsidP="00D17F73">
      <w:pPr>
        <w:ind w:left="480" w:hanging="480"/>
        <w:rPr>
          <w:noProof/>
          <w:szCs w:val="24"/>
        </w:rPr>
      </w:pPr>
      <w:r w:rsidRPr="00890929">
        <w:rPr>
          <w:noProof/>
          <w:szCs w:val="24"/>
        </w:rPr>
        <w:t xml:space="preserve">Guennec, A. Le, Malinowski, S., &amp; Tavenard, R. (2016). Data Augmentation for Time Series Classification using Convolutional Neural Networks. </w:t>
      </w:r>
      <w:r w:rsidRPr="00890929">
        <w:rPr>
          <w:i/>
          <w:iCs/>
          <w:noProof/>
          <w:szCs w:val="24"/>
        </w:rPr>
        <w:t>ECML/PKDD Workshop on Advanced Analytics and Learning on Temporal Data</w:t>
      </w:r>
      <w:r w:rsidRPr="00890929">
        <w:rPr>
          <w:noProof/>
          <w:szCs w:val="24"/>
        </w:rPr>
        <w:t xml:space="preserve">. </w:t>
      </w:r>
      <w:r w:rsidRPr="00447B3A">
        <w:rPr>
          <w:i/>
          <w:iCs/>
          <w:noProof/>
          <w:szCs w:val="24"/>
        </w:rPr>
        <w:t>https://halshs.archives-ouvertes.fr/halshs-01357973/document</w:t>
      </w:r>
      <w:r w:rsidR="00447B3A">
        <w:rPr>
          <w:noProof/>
          <w:szCs w:val="24"/>
        </w:rPr>
        <w:t>.</w:t>
      </w:r>
    </w:p>
    <w:p w14:paraId="45324A31" w14:textId="4E9B59AF" w:rsidR="00D17F73" w:rsidRDefault="00D17F73" w:rsidP="00D17F73">
      <w:pPr>
        <w:ind w:left="480" w:hanging="480"/>
        <w:rPr>
          <w:noProof/>
          <w:szCs w:val="24"/>
        </w:rPr>
      </w:pPr>
      <w:r w:rsidRPr="00890929">
        <w:rPr>
          <w:noProof/>
          <w:szCs w:val="24"/>
        </w:rPr>
        <w:t xml:space="preserve">Guo, X., Gao, L., Liu, X., &amp; Yin, J. (2017). Improved deep embedded clustering with local structure preservation. </w:t>
      </w:r>
      <w:r w:rsidRPr="00890929">
        <w:rPr>
          <w:i/>
          <w:iCs/>
          <w:noProof/>
          <w:szCs w:val="24"/>
        </w:rPr>
        <w:t>IJCAI International Joint Conference on Artificial Intelligence</w:t>
      </w:r>
      <w:r w:rsidRPr="00890929">
        <w:rPr>
          <w:noProof/>
          <w:szCs w:val="24"/>
        </w:rPr>
        <w:t xml:space="preserve">, </w:t>
      </w:r>
      <w:r w:rsidRPr="00890929">
        <w:rPr>
          <w:i/>
          <w:iCs/>
          <w:noProof/>
          <w:szCs w:val="24"/>
        </w:rPr>
        <w:t>0</w:t>
      </w:r>
      <w:r w:rsidRPr="00890929">
        <w:rPr>
          <w:noProof/>
          <w:szCs w:val="24"/>
        </w:rPr>
        <w:t xml:space="preserve">, 1753–1759. </w:t>
      </w:r>
      <w:r w:rsidRPr="00447B3A">
        <w:rPr>
          <w:i/>
          <w:iCs/>
          <w:noProof/>
          <w:szCs w:val="24"/>
        </w:rPr>
        <w:t>https://doi.org/10.24963/ijcai.2017/243</w:t>
      </w:r>
      <w:r w:rsidR="00447B3A">
        <w:rPr>
          <w:noProof/>
          <w:szCs w:val="24"/>
        </w:rPr>
        <w:t>.</w:t>
      </w:r>
    </w:p>
    <w:p w14:paraId="38CC6EEF" w14:textId="72A01F71" w:rsidR="00D072BE" w:rsidRPr="00890929" w:rsidRDefault="00D072BE" w:rsidP="00D17F73">
      <w:pPr>
        <w:ind w:left="480" w:hanging="480"/>
        <w:rPr>
          <w:noProof/>
          <w:szCs w:val="24"/>
        </w:rPr>
      </w:pPr>
      <w:r w:rsidRPr="00D072BE">
        <w:rPr>
          <w:noProof/>
          <w:szCs w:val="24"/>
        </w:rPr>
        <w:lastRenderedPageBreak/>
        <w:t xml:space="preserve">Golmohammadi, M., Shah, V., Obeid, I., &amp; Picone, J. (2020). Deep Learning Approaches for Automated Seizure Detection from Scalp Electroencephalograms. </w:t>
      </w:r>
      <w:r w:rsidRPr="00D072BE">
        <w:rPr>
          <w:i/>
          <w:iCs/>
          <w:noProof/>
          <w:szCs w:val="24"/>
        </w:rPr>
        <w:t>In Signal Processing in Medicine and Biology (pp. 235–276).</w:t>
      </w:r>
      <w:r w:rsidRPr="00D072BE">
        <w:rPr>
          <w:noProof/>
          <w:szCs w:val="24"/>
        </w:rPr>
        <w:t xml:space="preserve"> </w:t>
      </w:r>
      <w:r w:rsidRPr="00D072BE">
        <w:rPr>
          <w:i/>
          <w:iCs/>
          <w:noProof/>
          <w:szCs w:val="24"/>
        </w:rPr>
        <w:t>Springer International Publishing. https://doi.org/10.1007/978-3-030-36844-9_8</w:t>
      </w:r>
    </w:p>
    <w:p w14:paraId="35552433" w14:textId="289555C0" w:rsidR="00D17F73" w:rsidRPr="00890929" w:rsidRDefault="00D17F73" w:rsidP="00D17F73">
      <w:pPr>
        <w:ind w:left="480" w:hanging="480"/>
        <w:rPr>
          <w:noProof/>
          <w:szCs w:val="24"/>
        </w:rPr>
      </w:pPr>
      <w:r w:rsidRPr="00890929">
        <w:rPr>
          <w:noProof/>
          <w:szCs w:val="24"/>
        </w:rPr>
        <w:t xml:space="preserve">Han, M., &amp; Sun, L. (2010). EEG signal classification for epilepsy diagnosis based on AR model and RVM. </w:t>
      </w:r>
      <w:r w:rsidRPr="00890929">
        <w:rPr>
          <w:i/>
          <w:iCs/>
          <w:noProof/>
          <w:szCs w:val="24"/>
        </w:rPr>
        <w:t>2010 International Conference on Intelligent Control and Information Processing</w:t>
      </w:r>
      <w:r w:rsidRPr="00890929">
        <w:rPr>
          <w:noProof/>
          <w:szCs w:val="24"/>
        </w:rPr>
        <w:t xml:space="preserve">, 134–139. </w:t>
      </w:r>
      <w:r w:rsidRPr="00447B3A">
        <w:rPr>
          <w:i/>
          <w:iCs/>
          <w:noProof/>
          <w:szCs w:val="24"/>
        </w:rPr>
        <w:t>https://doi.org/10.1109/ICICIP.2010.5565239</w:t>
      </w:r>
      <w:r w:rsidR="00447B3A">
        <w:rPr>
          <w:noProof/>
          <w:szCs w:val="24"/>
        </w:rPr>
        <w:t>.</w:t>
      </w:r>
    </w:p>
    <w:p w14:paraId="1E5A8FAC" w14:textId="7B561D8F" w:rsidR="00D17F73" w:rsidRPr="00890929" w:rsidRDefault="00D17F73" w:rsidP="00D17F73">
      <w:pPr>
        <w:ind w:left="480" w:hanging="480"/>
        <w:rPr>
          <w:noProof/>
          <w:szCs w:val="24"/>
        </w:rPr>
      </w:pPr>
      <w:r w:rsidRPr="00890929">
        <w:rPr>
          <w:noProof/>
          <w:szCs w:val="24"/>
        </w:rPr>
        <w:t xml:space="preserve">He, K., Zhang, X., Ren, S., &amp; Sun, J. (2016). Deep residual learning for image recognition. </w:t>
      </w:r>
      <w:r w:rsidRPr="00890929">
        <w:rPr>
          <w:i/>
          <w:iCs/>
          <w:noProof/>
          <w:szCs w:val="24"/>
        </w:rPr>
        <w:t>Proceedings of the IEEE Computer Society Conference on Computer Vision and Pattern Recognition</w:t>
      </w:r>
      <w:r w:rsidRPr="00890929">
        <w:rPr>
          <w:noProof/>
          <w:szCs w:val="24"/>
        </w:rPr>
        <w:t xml:space="preserve">, </w:t>
      </w:r>
      <w:r w:rsidRPr="00890929">
        <w:rPr>
          <w:i/>
          <w:iCs/>
          <w:noProof/>
          <w:szCs w:val="24"/>
        </w:rPr>
        <w:t>2016</w:t>
      </w:r>
      <w:r w:rsidRPr="00890929">
        <w:rPr>
          <w:noProof/>
          <w:szCs w:val="24"/>
        </w:rPr>
        <w:t>-</w:t>
      </w:r>
      <w:r w:rsidRPr="00890929">
        <w:rPr>
          <w:i/>
          <w:iCs/>
          <w:noProof/>
          <w:szCs w:val="24"/>
        </w:rPr>
        <w:t>Decem</w:t>
      </w:r>
      <w:r w:rsidRPr="00890929">
        <w:rPr>
          <w:noProof/>
          <w:szCs w:val="24"/>
        </w:rPr>
        <w:t xml:space="preserve">, 770–778. </w:t>
      </w:r>
      <w:r w:rsidRPr="00447B3A">
        <w:rPr>
          <w:i/>
          <w:iCs/>
          <w:noProof/>
          <w:szCs w:val="24"/>
        </w:rPr>
        <w:t>https://doi.org/10.1109/CVPR.2016.90</w:t>
      </w:r>
      <w:r w:rsidR="00447B3A">
        <w:rPr>
          <w:noProof/>
          <w:szCs w:val="24"/>
        </w:rPr>
        <w:t>.</w:t>
      </w:r>
    </w:p>
    <w:p w14:paraId="1346767B" w14:textId="11B97F11" w:rsidR="00D17F73" w:rsidRPr="00890929" w:rsidRDefault="00D17F73" w:rsidP="00D17F73">
      <w:pPr>
        <w:ind w:left="480" w:hanging="480"/>
        <w:rPr>
          <w:noProof/>
          <w:szCs w:val="24"/>
        </w:rPr>
      </w:pPr>
      <w:r w:rsidRPr="00890929">
        <w:rPr>
          <w:noProof/>
          <w:szCs w:val="24"/>
        </w:rPr>
        <w:t xml:space="preserve">Hills, J., Lines, J., Baranauskas, E., Mapp, J., &amp; Bagnall, A. (2014). Classification of Time Series by Shapelet Transformation. </w:t>
      </w:r>
      <w:r w:rsidRPr="00890929">
        <w:rPr>
          <w:i/>
          <w:iCs/>
          <w:noProof/>
          <w:szCs w:val="24"/>
        </w:rPr>
        <w:t>Data Min. Knowl. Discov.</w:t>
      </w:r>
      <w:r w:rsidRPr="00890929">
        <w:rPr>
          <w:noProof/>
          <w:szCs w:val="24"/>
        </w:rPr>
        <w:t xml:space="preserve">, </w:t>
      </w:r>
      <w:r w:rsidRPr="00890929">
        <w:rPr>
          <w:i/>
          <w:iCs/>
          <w:noProof/>
          <w:szCs w:val="24"/>
        </w:rPr>
        <w:t>28</w:t>
      </w:r>
      <w:r w:rsidRPr="00890929">
        <w:rPr>
          <w:noProof/>
          <w:szCs w:val="24"/>
        </w:rPr>
        <w:t xml:space="preserve">(4), 851–881. </w:t>
      </w:r>
      <w:r w:rsidRPr="00447B3A">
        <w:rPr>
          <w:i/>
          <w:iCs/>
          <w:noProof/>
          <w:szCs w:val="24"/>
        </w:rPr>
        <w:t>https://doi.org/10.1007/s10618-013-0322-1</w:t>
      </w:r>
      <w:r w:rsidR="00447B3A" w:rsidRPr="00447B3A">
        <w:rPr>
          <w:i/>
          <w:iCs/>
          <w:noProof/>
          <w:szCs w:val="24"/>
        </w:rPr>
        <w:t>.</w:t>
      </w:r>
    </w:p>
    <w:p w14:paraId="113BFA9E" w14:textId="5A58368E" w:rsidR="00D17F73" w:rsidRPr="00890929" w:rsidRDefault="00D17F73" w:rsidP="00D17F73">
      <w:pPr>
        <w:ind w:left="480" w:hanging="480"/>
        <w:rPr>
          <w:noProof/>
          <w:szCs w:val="24"/>
        </w:rPr>
      </w:pPr>
      <w:r w:rsidRPr="00890929">
        <w:rPr>
          <w:noProof/>
          <w:szCs w:val="24"/>
        </w:rPr>
        <w:t xml:space="preserve">Hochreiter, S., &amp; Schmidhuber, J. (1997). Long Short-Term Memory. </w:t>
      </w:r>
      <w:r w:rsidRPr="00890929">
        <w:rPr>
          <w:i/>
          <w:iCs/>
          <w:noProof/>
          <w:szCs w:val="24"/>
        </w:rPr>
        <w:t>Neural Computation</w:t>
      </w:r>
      <w:r w:rsidRPr="00890929">
        <w:rPr>
          <w:noProof/>
          <w:szCs w:val="24"/>
        </w:rPr>
        <w:t xml:space="preserve">, </w:t>
      </w:r>
      <w:r w:rsidRPr="00890929">
        <w:rPr>
          <w:i/>
          <w:iCs/>
          <w:noProof/>
          <w:szCs w:val="24"/>
        </w:rPr>
        <w:t>9</w:t>
      </w:r>
      <w:r w:rsidRPr="00890929">
        <w:rPr>
          <w:noProof/>
          <w:szCs w:val="24"/>
        </w:rPr>
        <w:t xml:space="preserve">(8), 1735–1780. </w:t>
      </w:r>
      <w:r w:rsidRPr="00447B3A">
        <w:rPr>
          <w:i/>
          <w:iCs/>
          <w:noProof/>
          <w:szCs w:val="24"/>
        </w:rPr>
        <w:t>https://doi.org/10.1162/neco.1997.9.8.1735</w:t>
      </w:r>
      <w:r w:rsidR="00447B3A">
        <w:rPr>
          <w:noProof/>
          <w:szCs w:val="24"/>
        </w:rPr>
        <w:t>.</w:t>
      </w:r>
    </w:p>
    <w:p w14:paraId="450A4023" w14:textId="39531021" w:rsidR="00D17F73" w:rsidRPr="00890929" w:rsidRDefault="00D17F73" w:rsidP="00D17F73">
      <w:pPr>
        <w:ind w:left="480" w:hanging="480"/>
        <w:rPr>
          <w:noProof/>
          <w:szCs w:val="24"/>
        </w:rPr>
      </w:pPr>
      <w:r w:rsidRPr="00890929">
        <w:rPr>
          <w:noProof/>
          <w:szCs w:val="24"/>
        </w:rPr>
        <w:t xml:space="preserve">Huang, G. Bin, Wang, D. H., &amp; Lan, Y. (2011). Extreme learning machines: A survey. </w:t>
      </w:r>
      <w:r w:rsidRPr="00890929">
        <w:rPr>
          <w:i/>
          <w:iCs/>
          <w:noProof/>
          <w:szCs w:val="24"/>
        </w:rPr>
        <w:t>International Journal of Machine Learning and Cybernetics</w:t>
      </w:r>
      <w:r w:rsidRPr="00890929">
        <w:rPr>
          <w:noProof/>
          <w:szCs w:val="24"/>
        </w:rPr>
        <w:t xml:space="preserve">, </w:t>
      </w:r>
      <w:r w:rsidRPr="00890929">
        <w:rPr>
          <w:i/>
          <w:iCs/>
          <w:noProof/>
          <w:szCs w:val="24"/>
        </w:rPr>
        <w:t>2</w:t>
      </w:r>
      <w:r w:rsidRPr="00890929">
        <w:rPr>
          <w:noProof/>
          <w:szCs w:val="24"/>
        </w:rPr>
        <w:t xml:space="preserve">(2), 107–122. </w:t>
      </w:r>
      <w:r w:rsidRPr="00447B3A">
        <w:rPr>
          <w:i/>
          <w:iCs/>
          <w:noProof/>
          <w:szCs w:val="24"/>
        </w:rPr>
        <w:t>https://doi.org/10.1007/s13042-011-0019-y</w:t>
      </w:r>
      <w:r w:rsidR="00447B3A">
        <w:rPr>
          <w:noProof/>
          <w:szCs w:val="24"/>
        </w:rPr>
        <w:t>.</w:t>
      </w:r>
    </w:p>
    <w:p w14:paraId="354B5628" w14:textId="29E7A001" w:rsidR="00D17F73" w:rsidRPr="00890929" w:rsidRDefault="00D17F73" w:rsidP="00D17F73">
      <w:pPr>
        <w:ind w:left="480" w:hanging="480"/>
        <w:rPr>
          <w:noProof/>
          <w:szCs w:val="24"/>
        </w:rPr>
      </w:pPr>
      <w:r w:rsidRPr="00890929">
        <w:rPr>
          <w:noProof/>
          <w:szCs w:val="24"/>
        </w:rPr>
        <w:t xml:space="preserve">Ismail Fawaz, H., Forestier, G., Weber, J., Idoumghar, L., &amp; Muller, P. A. (2019). Deep learning for time series classification: a review. </w:t>
      </w:r>
      <w:r w:rsidRPr="00890929">
        <w:rPr>
          <w:i/>
          <w:iCs/>
          <w:noProof/>
          <w:szCs w:val="24"/>
        </w:rPr>
        <w:t>Data Mining and Knowledge Discovery</w:t>
      </w:r>
      <w:r w:rsidRPr="00890929">
        <w:rPr>
          <w:noProof/>
          <w:szCs w:val="24"/>
        </w:rPr>
        <w:t xml:space="preserve">, </w:t>
      </w:r>
      <w:r w:rsidRPr="00890929">
        <w:rPr>
          <w:i/>
          <w:iCs/>
          <w:noProof/>
          <w:szCs w:val="24"/>
        </w:rPr>
        <w:t>33</w:t>
      </w:r>
      <w:r w:rsidRPr="00890929">
        <w:rPr>
          <w:noProof/>
          <w:szCs w:val="24"/>
        </w:rPr>
        <w:t xml:space="preserve">(4), 917–963. </w:t>
      </w:r>
      <w:r w:rsidRPr="00447B3A">
        <w:rPr>
          <w:i/>
          <w:iCs/>
          <w:noProof/>
          <w:szCs w:val="24"/>
        </w:rPr>
        <w:t>https://doi.org/10.1007/s10618-019-00619-1</w:t>
      </w:r>
      <w:r w:rsidR="00447B3A">
        <w:rPr>
          <w:noProof/>
          <w:szCs w:val="24"/>
        </w:rPr>
        <w:t>.</w:t>
      </w:r>
    </w:p>
    <w:p w14:paraId="26351566" w14:textId="1A0F79E8" w:rsidR="00D17F73" w:rsidRPr="00890929" w:rsidRDefault="00D17F73" w:rsidP="00D17F73">
      <w:pPr>
        <w:ind w:left="480" w:hanging="480"/>
        <w:rPr>
          <w:noProof/>
          <w:szCs w:val="24"/>
        </w:rPr>
      </w:pPr>
      <w:r w:rsidRPr="00890929">
        <w:rPr>
          <w:noProof/>
          <w:szCs w:val="24"/>
        </w:rPr>
        <w:t xml:space="preserve">Jaeger, H., &amp; Haas, H. (2004). Harnessing Nonlinearity: Predicting Chaotic Systems and Saving Energy in Wireless Communication. </w:t>
      </w:r>
      <w:r w:rsidRPr="00890929">
        <w:rPr>
          <w:i/>
          <w:iCs/>
          <w:noProof/>
          <w:szCs w:val="24"/>
        </w:rPr>
        <w:t>Science</w:t>
      </w:r>
      <w:r w:rsidRPr="00890929">
        <w:rPr>
          <w:noProof/>
          <w:szCs w:val="24"/>
        </w:rPr>
        <w:t xml:space="preserve">, </w:t>
      </w:r>
      <w:r w:rsidRPr="00890929">
        <w:rPr>
          <w:i/>
          <w:iCs/>
          <w:noProof/>
          <w:szCs w:val="24"/>
        </w:rPr>
        <w:t>304</w:t>
      </w:r>
      <w:r w:rsidRPr="00890929">
        <w:rPr>
          <w:noProof/>
          <w:szCs w:val="24"/>
        </w:rPr>
        <w:t xml:space="preserve">(5667), 78–80. </w:t>
      </w:r>
      <w:r w:rsidRPr="00447B3A">
        <w:rPr>
          <w:i/>
          <w:iCs/>
          <w:noProof/>
          <w:szCs w:val="24"/>
        </w:rPr>
        <w:t>https://doi.org/10.1126/science.1091277</w:t>
      </w:r>
      <w:r w:rsidR="00447B3A">
        <w:rPr>
          <w:noProof/>
          <w:szCs w:val="24"/>
        </w:rPr>
        <w:t>.</w:t>
      </w:r>
    </w:p>
    <w:p w14:paraId="5D82ADDD" w14:textId="735FE45B" w:rsidR="00D17F73" w:rsidRPr="00890929" w:rsidRDefault="00D17F73" w:rsidP="00D17F73">
      <w:pPr>
        <w:ind w:left="480" w:hanging="480"/>
        <w:rPr>
          <w:noProof/>
          <w:szCs w:val="24"/>
        </w:rPr>
      </w:pPr>
      <w:r w:rsidRPr="00890929">
        <w:rPr>
          <w:noProof/>
          <w:szCs w:val="24"/>
        </w:rPr>
        <w:t xml:space="preserve">Kaggle. (n.d.). </w:t>
      </w:r>
      <w:r w:rsidRPr="00890929">
        <w:rPr>
          <w:i/>
          <w:iCs/>
          <w:noProof/>
          <w:szCs w:val="24"/>
        </w:rPr>
        <w:t>American epilepsy society seizure prediction challenge</w:t>
      </w:r>
      <w:r w:rsidRPr="00890929">
        <w:rPr>
          <w:noProof/>
          <w:szCs w:val="24"/>
        </w:rPr>
        <w:t xml:space="preserve">. </w:t>
      </w:r>
      <w:r w:rsidRPr="00447B3A">
        <w:rPr>
          <w:i/>
          <w:iCs/>
          <w:noProof/>
          <w:szCs w:val="24"/>
        </w:rPr>
        <w:t>https://www.kaggle.com/c/seizure-prediction/data</w:t>
      </w:r>
      <w:r w:rsidR="00447B3A">
        <w:rPr>
          <w:noProof/>
          <w:szCs w:val="24"/>
        </w:rPr>
        <w:t>.</w:t>
      </w:r>
    </w:p>
    <w:p w14:paraId="7954DFE2" w14:textId="6C78C274" w:rsidR="00D17F73" w:rsidRDefault="00D17F73" w:rsidP="00D17F73">
      <w:pPr>
        <w:ind w:left="480" w:hanging="480"/>
        <w:rPr>
          <w:noProof/>
          <w:szCs w:val="24"/>
        </w:rPr>
      </w:pPr>
      <w:r w:rsidRPr="00890929">
        <w:rPr>
          <w:noProof/>
          <w:szCs w:val="24"/>
        </w:rPr>
        <w:t xml:space="preserve">Krizhevsky, A., Sutskever, I., &amp; Hinton, G. E. (2017). ImageNet classification with deep convolutional neural networks. </w:t>
      </w:r>
      <w:r w:rsidRPr="00890929">
        <w:rPr>
          <w:i/>
          <w:iCs/>
          <w:noProof/>
          <w:szCs w:val="24"/>
        </w:rPr>
        <w:t>Communications of the ACM</w:t>
      </w:r>
      <w:r w:rsidRPr="00890929">
        <w:rPr>
          <w:noProof/>
          <w:szCs w:val="24"/>
        </w:rPr>
        <w:t xml:space="preserve">, </w:t>
      </w:r>
      <w:r w:rsidRPr="00890929">
        <w:rPr>
          <w:i/>
          <w:iCs/>
          <w:noProof/>
          <w:szCs w:val="24"/>
        </w:rPr>
        <w:t>60</w:t>
      </w:r>
      <w:r w:rsidRPr="00890929">
        <w:rPr>
          <w:noProof/>
          <w:szCs w:val="24"/>
        </w:rPr>
        <w:t xml:space="preserve">(6), 84–90. </w:t>
      </w:r>
      <w:r w:rsidRPr="00447B3A">
        <w:rPr>
          <w:i/>
          <w:iCs/>
          <w:noProof/>
          <w:szCs w:val="24"/>
        </w:rPr>
        <w:t>https://doi.org/10.1145/3065386</w:t>
      </w:r>
      <w:r w:rsidR="00447B3A">
        <w:rPr>
          <w:noProof/>
          <w:szCs w:val="24"/>
        </w:rPr>
        <w:t>.</w:t>
      </w:r>
    </w:p>
    <w:p w14:paraId="6FC8DAB1" w14:textId="0AA09FB7" w:rsidR="00B247BE" w:rsidRPr="00B247BE" w:rsidRDefault="00B247BE" w:rsidP="00B247BE">
      <w:pPr>
        <w:ind w:left="480" w:hanging="480"/>
        <w:rPr>
          <w:i/>
          <w:iCs/>
          <w:noProof/>
          <w:szCs w:val="24"/>
        </w:rPr>
      </w:pPr>
      <w:r w:rsidRPr="00B247BE">
        <w:rPr>
          <w:noProof/>
          <w:szCs w:val="24"/>
        </w:rPr>
        <w:t xml:space="preserve">Laurens van der Maaten, G. H. (2008). Visualizing Data using t-SNE. Journal of Machine Learning Research, </w:t>
      </w:r>
      <w:r w:rsidRPr="00B247BE">
        <w:rPr>
          <w:i/>
          <w:iCs/>
          <w:noProof/>
          <w:szCs w:val="24"/>
        </w:rPr>
        <w:t>9(86), 2579–2605. http://jmlr.org/papers/v9/vandermaaten08a.html</w:t>
      </w:r>
    </w:p>
    <w:p w14:paraId="481DD0D2" w14:textId="0373D28E" w:rsidR="00D17F73" w:rsidRPr="00890929" w:rsidRDefault="00D17F73" w:rsidP="00D17F73">
      <w:pPr>
        <w:ind w:left="480" w:hanging="480"/>
        <w:rPr>
          <w:noProof/>
          <w:szCs w:val="24"/>
        </w:rPr>
      </w:pPr>
      <w:r w:rsidRPr="00890929">
        <w:rPr>
          <w:noProof/>
          <w:szCs w:val="24"/>
        </w:rPr>
        <w:t xml:space="preserve">LeCun, Y., Bengio, Y., &amp; Hinton, G. (2015). Deep learning. </w:t>
      </w:r>
      <w:r w:rsidRPr="00890929">
        <w:rPr>
          <w:i/>
          <w:iCs/>
          <w:noProof/>
          <w:szCs w:val="24"/>
        </w:rPr>
        <w:t>Nature</w:t>
      </w:r>
      <w:r w:rsidRPr="00890929">
        <w:rPr>
          <w:noProof/>
          <w:szCs w:val="24"/>
        </w:rPr>
        <w:t xml:space="preserve">, </w:t>
      </w:r>
      <w:r w:rsidRPr="00890929">
        <w:rPr>
          <w:i/>
          <w:iCs/>
          <w:noProof/>
          <w:szCs w:val="24"/>
        </w:rPr>
        <w:t>521</w:t>
      </w:r>
      <w:r w:rsidRPr="00890929">
        <w:rPr>
          <w:noProof/>
          <w:szCs w:val="24"/>
        </w:rPr>
        <w:t xml:space="preserve">(7553), 436–444. </w:t>
      </w:r>
      <w:r w:rsidRPr="00447B3A">
        <w:rPr>
          <w:i/>
          <w:iCs/>
          <w:noProof/>
          <w:szCs w:val="24"/>
        </w:rPr>
        <w:t>https://doi.org/10.1038/nature14539</w:t>
      </w:r>
      <w:r w:rsidR="00447B3A">
        <w:rPr>
          <w:noProof/>
          <w:szCs w:val="24"/>
        </w:rPr>
        <w:t>.</w:t>
      </w:r>
    </w:p>
    <w:p w14:paraId="3AE0DB89" w14:textId="5B8AFA60" w:rsidR="00D17F73" w:rsidRPr="00890929" w:rsidRDefault="00D17F73" w:rsidP="00D17F73">
      <w:pPr>
        <w:ind w:left="480" w:hanging="480"/>
        <w:rPr>
          <w:noProof/>
          <w:szCs w:val="24"/>
        </w:rPr>
      </w:pPr>
      <w:r w:rsidRPr="00890929">
        <w:rPr>
          <w:noProof/>
          <w:szCs w:val="24"/>
        </w:rPr>
        <w:t xml:space="preserve">Lines, J., &amp; Bagnall, A. (2015). Time series classification with ensembles of elastic distance measures. </w:t>
      </w:r>
      <w:r w:rsidRPr="00890929">
        <w:rPr>
          <w:i/>
          <w:iCs/>
          <w:noProof/>
          <w:szCs w:val="24"/>
        </w:rPr>
        <w:t>Data Mining and Knowledge Discovery</w:t>
      </w:r>
      <w:r w:rsidRPr="00890929">
        <w:rPr>
          <w:noProof/>
          <w:szCs w:val="24"/>
        </w:rPr>
        <w:t xml:space="preserve">, </w:t>
      </w:r>
      <w:r w:rsidRPr="00890929">
        <w:rPr>
          <w:i/>
          <w:iCs/>
          <w:noProof/>
          <w:szCs w:val="24"/>
        </w:rPr>
        <w:t>29</w:t>
      </w:r>
      <w:r w:rsidRPr="00890929">
        <w:rPr>
          <w:noProof/>
          <w:szCs w:val="24"/>
        </w:rPr>
        <w:t xml:space="preserve">(3), 565–592. </w:t>
      </w:r>
      <w:r w:rsidRPr="00447B3A">
        <w:rPr>
          <w:i/>
          <w:iCs/>
          <w:noProof/>
          <w:szCs w:val="24"/>
        </w:rPr>
        <w:t>https://doi.org/10.1007/s10618-014-0361-2</w:t>
      </w:r>
      <w:r w:rsidR="00447B3A">
        <w:rPr>
          <w:noProof/>
          <w:szCs w:val="24"/>
        </w:rPr>
        <w:t>.</w:t>
      </w:r>
    </w:p>
    <w:p w14:paraId="5F52E90A" w14:textId="0D560ABB" w:rsidR="00D17F73" w:rsidRDefault="00D17F73" w:rsidP="00D17F73">
      <w:pPr>
        <w:ind w:left="480" w:hanging="480"/>
        <w:rPr>
          <w:noProof/>
          <w:szCs w:val="24"/>
        </w:rPr>
      </w:pPr>
      <w:r w:rsidRPr="00890929">
        <w:rPr>
          <w:noProof/>
          <w:szCs w:val="24"/>
        </w:rPr>
        <w:t xml:space="preserve">Lines, J., Taylor, S., &amp; Bagnall, A. (2017). HIVE-COTE: The hierarchical vote collective of transformation-based ensembles for time series classification. </w:t>
      </w:r>
      <w:r w:rsidRPr="00890929">
        <w:rPr>
          <w:i/>
          <w:iCs/>
          <w:noProof/>
          <w:szCs w:val="24"/>
        </w:rPr>
        <w:t>Proceedings - IEEE International Conference on Data Mining, ICDM</w:t>
      </w:r>
      <w:r w:rsidRPr="00890929">
        <w:rPr>
          <w:noProof/>
          <w:szCs w:val="24"/>
        </w:rPr>
        <w:t xml:space="preserve">, 1041–1046. </w:t>
      </w:r>
      <w:r w:rsidRPr="00447B3A">
        <w:rPr>
          <w:i/>
          <w:iCs/>
          <w:noProof/>
          <w:szCs w:val="24"/>
        </w:rPr>
        <w:t>https://doi.org/10.1109/ICDM.2016.74</w:t>
      </w:r>
      <w:r w:rsidR="00447B3A">
        <w:rPr>
          <w:noProof/>
          <w:szCs w:val="24"/>
        </w:rPr>
        <w:t>.</w:t>
      </w:r>
    </w:p>
    <w:p w14:paraId="38E6538B" w14:textId="5565CBC1" w:rsidR="00134BDA" w:rsidRPr="00134BDA" w:rsidRDefault="00134BDA" w:rsidP="00134BDA">
      <w:pPr>
        <w:ind w:left="480" w:hanging="480"/>
        <w:rPr>
          <w:i/>
          <w:iCs/>
          <w:noProof/>
          <w:szCs w:val="24"/>
        </w:rPr>
      </w:pPr>
      <w:r w:rsidRPr="00134BDA">
        <w:rPr>
          <w:noProof/>
          <w:szCs w:val="24"/>
        </w:rPr>
        <w:t xml:space="preserve">Lucas, B., Shifaz, A., Pelletier, C., O’Neill, L., Zaidi, N., Goethals, B., Petitjean, F., &amp; Webb, G. I. (2019). </w:t>
      </w:r>
      <w:r w:rsidRPr="00134BDA">
        <w:rPr>
          <w:noProof/>
          <w:szCs w:val="24"/>
        </w:rPr>
        <w:lastRenderedPageBreak/>
        <w:t xml:space="preserve">Proximity Forest: an effective and scalable distance-based classifier for time series. </w:t>
      </w:r>
      <w:r w:rsidRPr="00134BDA">
        <w:rPr>
          <w:i/>
          <w:iCs/>
          <w:noProof/>
          <w:szCs w:val="24"/>
        </w:rPr>
        <w:t>Data Mining and Knowledge Discovery</w:t>
      </w:r>
      <w:r w:rsidRPr="00134BDA">
        <w:rPr>
          <w:noProof/>
          <w:szCs w:val="24"/>
        </w:rPr>
        <w:t xml:space="preserve">, 33(3), 607–635. </w:t>
      </w:r>
      <w:r w:rsidRPr="00134BDA">
        <w:rPr>
          <w:i/>
          <w:iCs/>
          <w:noProof/>
          <w:szCs w:val="24"/>
        </w:rPr>
        <w:t>https://doi.org/10.1007/s10618-019-00617-3</w:t>
      </w:r>
    </w:p>
    <w:p w14:paraId="0AC30F69" w14:textId="4D5AF064" w:rsidR="00D17F73" w:rsidRDefault="00D17F73" w:rsidP="00D17F73">
      <w:pPr>
        <w:ind w:left="480" w:hanging="480"/>
        <w:rPr>
          <w:noProof/>
          <w:szCs w:val="24"/>
        </w:rPr>
      </w:pPr>
      <w:r w:rsidRPr="00890929">
        <w:rPr>
          <w:noProof/>
          <w:szCs w:val="24"/>
        </w:rPr>
        <w:t xml:space="preserve">Ma, Q., Zheng, J., Li, S., &amp; Cottrell, G. W. (2019). Learning Representations for Time Series Clustering. </w:t>
      </w:r>
      <w:r w:rsidRPr="00890929">
        <w:rPr>
          <w:i/>
          <w:iCs/>
          <w:noProof/>
          <w:szCs w:val="24"/>
        </w:rPr>
        <w:t>NeurIPS 2019</w:t>
      </w:r>
      <w:r w:rsidRPr="00890929">
        <w:rPr>
          <w:noProof/>
          <w:szCs w:val="24"/>
        </w:rPr>
        <w:t xml:space="preserve">, </w:t>
      </w:r>
      <w:r w:rsidRPr="00890929">
        <w:rPr>
          <w:i/>
          <w:iCs/>
          <w:noProof/>
          <w:szCs w:val="24"/>
        </w:rPr>
        <w:t>NeurIPS</w:t>
      </w:r>
      <w:r w:rsidRPr="00890929">
        <w:rPr>
          <w:noProof/>
          <w:szCs w:val="24"/>
        </w:rPr>
        <w:t xml:space="preserve">. </w:t>
      </w:r>
      <w:r w:rsidRPr="00447B3A">
        <w:rPr>
          <w:i/>
          <w:iCs/>
          <w:noProof/>
          <w:szCs w:val="24"/>
        </w:rPr>
        <w:t>https://papers.nips.cc/paper/8634-learning-representations-for-time-series-clustering</w:t>
      </w:r>
      <w:r w:rsidR="00447B3A">
        <w:rPr>
          <w:noProof/>
          <w:szCs w:val="24"/>
        </w:rPr>
        <w:t>.</w:t>
      </w:r>
    </w:p>
    <w:p w14:paraId="34C50E2F" w14:textId="03E0E66F" w:rsidR="00DE52A6" w:rsidRPr="00731785" w:rsidRDefault="00DE52A6" w:rsidP="00731785">
      <w:pPr>
        <w:ind w:left="480" w:hanging="480"/>
        <w:rPr>
          <w:i/>
          <w:iCs/>
          <w:noProof/>
          <w:szCs w:val="24"/>
        </w:rPr>
      </w:pPr>
      <w:r w:rsidRPr="00DE52A6">
        <w:rPr>
          <w:noProof/>
          <w:szCs w:val="24"/>
        </w:rPr>
        <w:t xml:space="preserve">Ma, Q., Shen, L., Chen, W., Wang, J., Wei, J., &amp; Yu, Z. (2016). Functional echo state network for time series classification. </w:t>
      </w:r>
      <w:r w:rsidRPr="00DE52A6">
        <w:rPr>
          <w:i/>
          <w:iCs/>
          <w:noProof/>
          <w:szCs w:val="24"/>
        </w:rPr>
        <w:t>Information Sciences, 373, 1–20. https://doi.org/10.1016/j.ins.2016.08.081</w:t>
      </w:r>
    </w:p>
    <w:p w14:paraId="7832DC66" w14:textId="254ED272" w:rsidR="00D17F73" w:rsidRDefault="00D17F73" w:rsidP="00D17F73">
      <w:pPr>
        <w:ind w:left="480" w:hanging="480"/>
        <w:rPr>
          <w:noProof/>
          <w:szCs w:val="24"/>
        </w:rPr>
      </w:pPr>
      <w:r w:rsidRPr="00890929">
        <w:rPr>
          <w:noProof/>
          <w:szCs w:val="24"/>
        </w:rPr>
        <w:t xml:space="preserve">Maass, W., &amp; Markram, H. (2004). On the computational power of circuits of spiking neurons. </w:t>
      </w:r>
      <w:r w:rsidRPr="00890929">
        <w:rPr>
          <w:i/>
          <w:iCs/>
          <w:noProof/>
          <w:szCs w:val="24"/>
        </w:rPr>
        <w:t>Journal of Computer and System Sciences</w:t>
      </w:r>
      <w:r w:rsidRPr="00890929">
        <w:rPr>
          <w:noProof/>
          <w:szCs w:val="24"/>
        </w:rPr>
        <w:t xml:space="preserve">, </w:t>
      </w:r>
      <w:r w:rsidRPr="00890929">
        <w:rPr>
          <w:i/>
          <w:iCs/>
          <w:noProof/>
          <w:szCs w:val="24"/>
        </w:rPr>
        <w:t>69</w:t>
      </w:r>
      <w:r w:rsidRPr="00890929">
        <w:rPr>
          <w:noProof/>
          <w:szCs w:val="24"/>
        </w:rPr>
        <w:t xml:space="preserve">(4), 593–616. </w:t>
      </w:r>
      <w:r w:rsidRPr="00447B3A">
        <w:rPr>
          <w:i/>
          <w:iCs/>
          <w:noProof/>
          <w:szCs w:val="24"/>
        </w:rPr>
        <w:t>https://doi.org/10.1016/j.jcss.2004.04.001</w:t>
      </w:r>
      <w:r w:rsidR="00447B3A">
        <w:rPr>
          <w:noProof/>
          <w:szCs w:val="24"/>
        </w:rPr>
        <w:t>.</w:t>
      </w:r>
    </w:p>
    <w:p w14:paraId="5BEC2159" w14:textId="11801E8E" w:rsidR="007F24F9" w:rsidRPr="00890929" w:rsidRDefault="007F24F9" w:rsidP="007F24F9">
      <w:pPr>
        <w:pStyle w:val="NormalWeb"/>
        <w:ind w:left="480" w:hanging="480"/>
      </w:pPr>
      <w:r>
        <w:t xml:space="preserve">Nielsen, A. (2019). </w:t>
      </w:r>
      <w:r>
        <w:rPr>
          <w:i/>
          <w:iCs/>
        </w:rPr>
        <w:t>Practical Time Series Analysis</w:t>
      </w:r>
      <w:r>
        <w:t>. O’Reilly Media, Inc. https://www.oreilly.com/library/view/practical-time-series/9781492041641/</w:t>
      </w:r>
    </w:p>
    <w:p w14:paraId="1B39ABA8" w14:textId="5A1B9D53" w:rsidR="00DE52A6" w:rsidRPr="00890929" w:rsidRDefault="00D17F73" w:rsidP="00DE52A6">
      <w:pPr>
        <w:ind w:left="480" w:hanging="480"/>
        <w:rPr>
          <w:noProof/>
          <w:szCs w:val="24"/>
        </w:rPr>
      </w:pPr>
      <w:r w:rsidRPr="00890929">
        <w:rPr>
          <w:noProof/>
          <w:szCs w:val="24"/>
        </w:rPr>
        <w:t xml:space="preserve">Nitish Srivastava , Geoffrey Hinton , Alex Krizhevsky , Ilya Sutskever , Ruslan Salakhutdinov, Y. B. (2014). Dropout: A Simple Way to Prevent Neural Networks from Overfitting. </w:t>
      </w:r>
      <w:r w:rsidRPr="00890929">
        <w:rPr>
          <w:i/>
          <w:iCs/>
          <w:noProof/>
          <w:szCs w:val="24"/>
        </w:rPr>
        <w:t>Journal of Machine Learning Research</w:t>
      </w:r>
      <w:r w:rsidRPr="00890929">
        <w:rPr>
          <w:noProof/>
          <w:szCs w:val="24"/>
        </w:rPr>
        <w:t xml:space="preserve">, </w:t>
      </w:r>
      <w:r w:rsidRPr="00890929">
        <w:rPr>
          <w:i/>
          <w:iCs/>
          <w:noProof/>
          <w:szCs w:val="24"/>
        </w:rPr>
        <w:t>15</w:t>
      </w:r>
      <w:r w:rsidRPr="00890929">
        <w:rPr>
          <w:noProof/>
          <w:szCs w:val="24"/>
        </w:rPr>
        <w:t xml:space="preserve">. </w:t>
      </w:r>
      <w:r w:rsidRPr="00447B3A">
        <w:rPr>
          <w:i/>
          <w:iCs/>
          <w:noProof/>
          <w:szCs w:val="24"/>
        </w:rPr>
        <w:t>https://doi.org/10.5555/2627435.2670313</w:t>
      </w:r>
      <w:r w:rsidR="00447B3A">
        <w:rPr>
          <w:noProof/>
          <w:szCs w:val="24"/>
        </w:rPr>
        <w:t>.</w:t>
      </w:r>
    </w:p>
    <w:p w14:paraId="35E489DD" w14:textId="19D6CDD8" w:rsidR="00D17F73" w:rsidRPr="00890929" w:rsidRDefault="00D17F73" w:rsidP="00D17F73">
      <w:pPr>
        <w:ind w:left="480" w:hanging="480"/>
        <w:rPr>
          <w:noProof/>
          <w:szCs w:val="24"/>
        </w:rPr>
      </w:pPr>
      <w:r w:rsidRPr="00890929">
        <w:rPr>
          <w:noProof/>
          <w:szCs w:val="24"/>
        </w:rPr>
        <w:t xml:space="preserve">Rodriguez, A., &amp; Laio, A. (2014). </w:t>
      </w:r>
      <w:r w:rsidRPr="00890929">
        <w:rPr>
          <w:i/>
          <w:iCs/>
          <w:noProof/>
          <w:szCs w:val="24"/>
        </w:rPr>
        <w:t>Clustering by fast search and find of density peaks Alex Rodriguez and Alessandro Laio</w:t>
      </w:r>
      <w:r w:rsidRPr="00890929">
        <w:rPr>
          <w:noProof/>
          <w:szCs w:val="24"/>
        </w:rPr>
        <w:t xml:space="preserve">. </w:t>
      </w:r>
      <w:r w:rsidRPr="00890929">
        <w:rPr>
          <w:i/>
          <w:iCs/>
          <w:noProof/>
          <w:szCs w:val="24"/>
        </w:rPr>
        <w:t>1492</w:t>
      </w:r>
      <w:r w:rsidRPr="00890929">
        <w:rPr>
          <w:noProof/>
          <w:szCs w:val="24"/>
        </w:rPr>
        <w:t xml:space="preserve">. </w:t>
      </w:r>
      <w:r w:rsidRPr="00447B3A">
        <w:rPr>
          <w:i/>
          <w:iCs/>
          <w:noProof/>
          <w:szCs w:val="24"/>
        </w:rPr>
        <w:t>https://doi.org/10.1126/science.1242072</w:t>
      </w:r>
      <w:r w:rsidR="00447B3A">
        <w:rPr>
          <w:noProof/>
          <w:szCs w:val="24"/>
        </w:rPr>
        <w:t>.</w:t>
      </w:r>
    </w:p>
    <w:p w14:paraId="1B89BFC0" w14:textId="30CD2360" w:rsidR="00D17F73" w:rsidRPr="00890929" w:rsidRDefault="00D17F73" w:rsidP="00D17F73">
      <w:pPr>
        <w:ind w:left="480" w:hanging="480"/>
        <w:rPr>
          <w:noProof/>
          <w:szCs w:val="24"/>
        </w:rPr>
      </w:pPr>
      <w:r w:rsidRPr="00890929">
        <w:rPr>
          <w:noProof/>
          <w:szCs w:val="24"/>
        </w:rPr>
        <w:t xml:space="preserve">Schäfer, P. (2015). The BOSS is concerned with time series classification in the presence of noise. </w:t>
      </w:r>
      <w:r w:rsidRPr="00890929">
        <w:rPr>
          <w:i/>
          <w:iCs/>
          <w:noProof/>
          <w:szCs w:val="24"/>
        </w:rPr>
        <w:t>Data Mining and Knowledge Discovery</w:t>
      </w:r>
      <w:r w:rsidRPr="00890929">
        <w:rPr>
          <w:noProof/>
          <w:szCs w:val="24"/>
        </w:rPr>
        <w:t xml:space="preserve">, </w:t>
      </w:r>
      <w:r w:rsidRPr="00890929">
        <w:rPr>
          <w:i/>
          <w:iCs/>
          <w:noProof/>
          <w:szCs w:val="24"/>
        </w:rPr>
        <w:t>29</w:t>
      </w:r>
      <w:r w:rsidRPr="00890929">
        <w:rPr>
          <w:noProof/>
          <w:szCs w:val="24"/>
        </w:rPr>
        <w:t xml:space="preserve">(6), 1505–1530. </w:t>
      </w:r>
      <w:r w:rsidRPr="00447B3A">
        <w:rPr>
          <w:i/>
          <w:iCs/>
          <w:noProof/>
          <w:szCs w:val="24"/>
        </w:rPr>
        <w:t>https://doi.org/10.1007/s10618-014-0377-7</w:t>
      </w:r>
      <w:r w:rsidR="00447B3A">
        <w:rPr>
          <w:noProof/>
          <w:szCs w:val="24"/>
        </w:rPr>
        <w:t>.</w:t>
      </w:r>
    </w:p>
    <w:p w14:paraId="0E8DE1C6" w14:textId="5BEF1DC7" w:rsidR="00D17F73" w:rsidRDefault="00D17F73" w:rsidP="00D17F73">
      <w:pPr>
        <w:ind w:left="480" w:hanging="480"/>
        <w:rPr>
          <w:noProof/>
          <w:szCs w:val="24"/>
        </w:rPr>
      </w:pPr>
      <w:r w:rsidRPr="00890929">
        <w:rPr>
          <w:noProof/>
          <w:szCs w:val="24"/>
        </w:rPr>
        <w:t xml:space="preserve">Serrà, J., Pascual, S., &amp; Karatzoglou, A. (2018). Towards a Universal Neural Network Encoder for Time Series. </w:t>
      </w:r>
      <w:r w:rsidRPr="00890929">
        <w:rPr>
          <w:i/>
          <w:iCs/>
          <w:noProof/>
          <w:szCs w:val="24"/>
        </w:rPr>
        <w:t>Frontiers in Artificial Intelligence and Applications</w:t>
      </w:r>
      <w:r w:rsidRPr="00890929">
        <w:rPr>
          <w:noProof/>
          <w:szCs w:val="24"/>
        </w:rPr>
        <w:t xml:space="preserve">, </w:t>
      </w:r>
      <w:r w:rsidRPr="00890929">
        <w:rPr>
          <w:i/>
          <w:iCs/>
          <w:noProof/>
          <w:szCs w:val="24"/>
        </w:rPr>
        <w:t>308</w:t>
      </w:r>
      <w:r w:rsidRPr="00890929">
        <w:rPr>
          <w:noProof/>
          <w:szCs w:val="24"/>
        </w:rPr>
        <w:t xml:space="preserve">, 120–129. </w:t>
      </w:r>
      <w:r w:rsidRPr="00447B3A">
        <w:rPr>
          <w:i/>
          <w:iCs/>
          <w:noProof/>
          <w:szCs w:val="24"/>
        </w:rPr>
        <w:t>https://doi.org/10.3233/978-1-61499-918-8-120</w:t>
      </w:r>
      <w:r w:rsidR="00447B3A">
        <w:rPr>
          <w:noProof/>
          <w:szCs w:val="24"/>
        </w:rPr>
        <w:t>.</w:t>
      </w:r>
    </w:p>
    <w:p w14:paraId="7F563248" w14:textId="17124929" w:rsidR="002D705F" w:rsidRPr="002D705F" w:rsidRDefault="002D705F" w:rsidP="002D705F">
      <w:pPr>
        <w:ind w:left="480" w:hanging="480"/>
        <w:rPr>
          <w:noProof/>
          <w:szCs w:val="24"/>
        </w:rPr>
      </w:pPr>
      <w:r w:rsidRPr="002D705F">
        <w:rPr>
          <w:noProof/>
          <w:szCs w:val="24"/>
        </w:rPr>
        <w:t xml:space="preserve">Schmidhuber, J. (2015). Deep learning in neural networks: An overview. </w:t>
      </w:r>
      <w:r w:rsidRPr="002D705F">
        <w:rPr>
          <w:i/>
          <w:iCs/>
          <w:noProof/>
          <w:szCs w:val="24"/>
        </w:rPr>
        <w:t>Neural Networks, 61, 85–117. https://doi.org/10.1016/j.neunet.2014.09.003</w:t>
      </w:r>
    </w:p>
    <w:p w14:paraId="741B252B" w14:textId="67CD36DE" w:rsidR="00D17F73" w:rsidRPr="00890929" w:rsidRDefault="00D17F73" w:rsidP="00D17F73">
      <w:pPr>
        <w:ind w:left="480" w:hanging="480"/>
        <w:rPr>
          <w:noProof/>
          <w:szCs w:val="24"/>
        </w:rPr>
      </w:pPr>
      <w:r w:rsidRPr="00890929">
        <w:rPr>
          <w:noProof/>
          <w:szCs w:val="24"/>
        </w:rPr>
        <w:t xml:space="preserve">Sun, L., Jin, B., Yang, H., Tong, J., Liu, C., &amp; Xiong, H. (2019). Unsupervised EEG feature extraction based on echo state network. </w:t>
      </w:r>
      <w:r w:rsidRPr="00890929">
        <w:rPr>
          <w:i/>
          <w:iCs/>
          <w:noProof/>
          <w:szCs w:val="24"/>
        </w:rPr>
        <w:t>Information Sciences</w:t>
      </w:r>
      <w:r w:rsidRPr="00890929">
        <w:rPr>
          <w:noProof/>
          <w:szCs w:val="24"/>
        </w:rPr>
        <w:t xml:space="preserve">, </w:t>
      </w:r>
      <w:r w:rsidRPr="00890929">
        <w:rPr>
          <w:i/>
          <w:iCs/>
          <w:noProof/>
          <w:szCs w:val="24"/>
        </w:rPr>
        <w:t>475</w:t>
      </w:r>
      <w:r w:rsidRPr="00890929">
        <w:rPr>
          <w:noProof/>
          <w:szCs w:val="24"/>
        </w:rPr>
        <w:t xml:space="preserve">, 1–17. </w:t>
      </w:r>
      <w:r w:rsidRPr="00447B3A">
        <w:rPr>
          <w:i/>
          <w:iCs/>
          <w:noProof/>
          <w:szCs w:val="24"/>
        </w:rPr>
        <w:t>https://doi.org/10.1016/j.ins.2018.09.057</w:t>
      </w:r>
      <w:r w:rsidR="00447B3A">
        <w:rPr>
          <w:noProof/>
          <w:szCs w:val="24"/>
        </w:rPr>
        <w:t>.</w:t>
      </w:r>
    </w:p>
    <w:p w14:paraId="506DE452" w14:textId="63870604" w:rsidR="00D17F73" w:rsidRPr="00890929" w:rsidRDefault="00D17F73" w:rsidP="00D17F73">
      <w:pPr>
        <w:ind w:left="480" w:hanging="480"/>
        <w:rPr>
          <w:noProof/>
          <w:szCs w:val="24"/>
        </w:rPr>
      </w:pPr>
      <w:r w:rsidRPr="00890929">
        <w:rPr>
          <w:noProof/>
          <w:szCs w:val="24"/>
        </w:rPr>
        <w:t xml:space="preserve">Tanisaro, P., &amp; Heidemann, G. (2017). Time series classification using time warping invariant Echo State Networks. </w:t>
      </w:r>
      <w:r w:rsidRPr="00890929">
        <w:rPr>
          <w:i/>
          <w:iCs/>
          <w:noProof/>
          <w:szCs w:val="24"/>
        </w:rPr>
        <w:t>Proceedings - 2016 15th IEEE International Conference on Machine Learning and Applications, ICMLA 2016</w:t>
      </w:r>
      <w:r w:rsidRPr="00890929">
        <w:rPr>
          <w:noProof/>
          <w:szCs w:val="24"/>
        </w:rPr>
        <w:t xml:space="preserve">, 831–836. </w:t>
      </w:r>
      <w:r w:rsidRPr="00447B3A">
        <w:rPr>
          <w:i/>
          <w:iCs/>
          <w:noProof/>
          <w:szCs w:val="24"/>
        </w:rPr>
        <w:t>https://doi.org/10.1109/ICMLA.2016.166</w:t>
      </w:r>
      <w:r w:rsidR="00447B3A" w:rsidRPr="00447B3A">
        <w:rPr>
          <w:i/>
          <w:iCs/>
          <w:noProof/>
          <w:szCs w:val="24"/>
        </w:rPr>
        <w:t>.</w:t>
      </w:r>
    </w:p>
    <w:p w14:paraId="22DD07D1" w14:textId="566D1179" w:rsidR="00D17F73" w:rsidRPr="00890929" w:rsidRDefault="00D17F73" w:rsidP="00D17F73">
      <w:pPr>
        <w:ind w:left="480" w:hanging="480"/>
        <w:rPr>
          <w:noProof/>
          <w:szCs w:val="24"/>
        </w:rPr>
      </w:pPr>
      <w:r w:rsidRPr="00890929">
        <w:rPr>
          <w:i/>
          <w:iCs/>
          <w:noProof/>
          <w:szCs w:val="24"/>
        </w:rPr>
        <w:t>The freiburg EEG database</w:t>
      </w:r>
      <w:r w:rsidRPr="00890929">
        <w:rPr>
          <w:noProof/>
          <w:szCs w:val="24"/>
        </w:rPr>
        <w:t xml:space="preserve">. </w:t>
      </w:r>
      <w:r w:rsidR="004861FF">
        <w:rPr>
          <w:noProof/>
          <w:szCs w:val="24"/>
        </w:rPr>
        <w:t xml:space="preserve">(2020), </w:t>
      </w:r>
      <w:r w:rsidRPr="00447B3A">
        <w:rPr>
          <w:i/>
          <w:iCs/>
          <w:noProof/>
          <w:szCs w:val="24"/>
        </w:rPr>
        <w:t>http://epilepsy.uni-freiburg.de/%0Afreiburg-seizure-prediction-project/eeg-database</w:t>
      </w:r>
      <w:r w:rsidR="00447B3A" w:rsidRPr="00447B3A">
        <w:rPr>
          <w:i/>
          <w:iCs/>
          <w:noProof/>
          <w:szCs w:val="24"/>
        </w:rPr>
        <w:t>.</w:t>
      </w:r>
    </w:p>
    <w:p w14:paraId="1481913B" w14:textId="23BDB6A2" w:rsidR="00D17F73" w:rsidRPr="00890929" w:rsidRDefault="00D17F73" w:rsidP="00D17F73">
      <w:pPr>
        <w:ind w:left="480" w:hanging="480"/>
        <w:rPr>
          <w:noProof/>
          <w:szCs w:val="24"/>
        </w:rPr>
      </w:pPr>
      <w:r w:rsidRPr="00890929">
        <w:rPr>
          <w:noProof/>
          <w:szCs w:val="24"/>
        </w:rPr>
        <w:t xml:space="preserve">Wang, L., Xue, W., Li, Y., Luo, M., Huang, J., Cui, W., &amp; Huang, C. (2017). Automatic epileptic seizure detection in EEG signals using multi-domain feature extraction and nonlinear analysis. </w:t>
      </w:r>
      <w:r w:rsidRPr="00890929">
        <w:rPr>
          <w:i/>
          <w:iCs/>
          <w:noProof/>
          <w:szCs w:val="24"/>
        </w:rPr>
        <w:t>Entropy</w:t>
      </w:r>
      <w:r w:rsidRPr="00890929">
        <w:rPr>
          <w:noProof/>
          <w:szCs w:val="24"/>
        </w:rPr>
        <w:t xml:space="preserve">, </w:t>
      </w:r>
      <w:r w:rsidRPr="00890929">
        <w:rPr>
          <w:i/>
          <w:iCs/>
          <w:noProof/>
          <w:szCs w:val="24"/>
        </w:rPr>
        <w:t>19</w:t>
      </w:r>
      <w:r w:rsidRPr="00890929">
        <w:rPr>
          <w:noProof/>
          <w:szCs w:val="24"/>
        </w:rPr>
        <w:t xml:space="preserve">(6), 1–17. </w:t>
      </w:r>
      <w:r w:rsidRPr="00447B3A">
        <w:rPr>
          <w:i/>
          <w:iCs/>
          <w:noProof/>
          <w:szCs w:val="24"/>
        </w:rPr>
        <w:t>https://doi.org/10.3390/e19060222</w:t>
      </w:r>
      <w:r w:rsidR="00447B3A" w:rsidRPr="00447B3A">
        <w:rPr>
          <w:i/>
          <w:iCs/>
          <w:noProof/>
          <w:szCs w:val="24"/>
        </w:rPr>
        <w:t>.</w:t>
      </w:r>
    </w:p>
    <w:p w14:paraId="49AD2FAB" w14:textId="5A3D0AA3" w:rsidR="00D17F73" w:rsidRPr="00890929" w:rsidRDefault="00D17F73" w:rsidP="00D17F73">
      <w:pPr>
        <w:ind w:left="480" w:hanging="480"/>
        <w:rPr>
          <w:noProof/>
          <w:szCs w:val="24"/>
        </w:rPr>
      </w:pPr>
      <w:r w:rsidRPr="00890929">
        <w:rPr>
          <w:noProof/>
          <w:szCs w:val="24"/>
        </w:rPr>
        <w:t xml:space="preserve">Wang, Z., Yan, W., &amp; Oates, T. (2017). Time series classification from scratch with deep neural networks: A strong baseline. </w:t>
      </w:r>
      <w:r w:rsidRPr="00890929">
        <w:rPr>
          <w:i/>
          <w:iCs/>
          <w:noProof/>
          <w:szCs w:val="24"/>
        </w:rPr>
        <w:t>Proceedings of the International Joint Conference on Neural Networks</w:t>
      </w:r>
      <w:r w:rsidRPr="00890929">
        <w:rPr>
          <w:noProof/>
          <w:szCs w:val="24"/>
        </w:rPr>
        <w:t xml:space="preserve">, </w:t>
      </w:r>
      <w:r w:rsidRPr="00890929">
        <w:rPr>
          <w:i/>
          <w:iCs/>
          <w:noProof/>
          <w:szCs w:val="24"/>
        </w:rPr>
        <w:t>2017</w:t>
      </w:r>
      <w:r w:rsidRPr="00890929">
        <w:rPr>
          <w:noProof/>
          <w:szCs w:val="24"/>
        </w:rPr>
        <w:t>-</w:t>
      </w:r>
      <w:r w:rsidRPr="00890929">
        <w:rPr>
          <w:i/>
          <w:iCs/>
          <w:noProof/>
          <w:szCs w:val="24"/>
        </w:rPr>
        <w:t>May</w:t>
      </w:r>
      <w:r w:rsidRPr="00890929">
        <w:rPr>
          <w:noProof/>
          <w:szCs w:val="24"/>
        </w:rPr>
        <w:t xml:space="preserve">, 1578–1585. </w:t>
      </w:r>
      <w:r w:rsidRPr="00447B3A">
        <w:rPr>
          <w:i/>
          <w:iCs/>
          <w:noProof/>
          <w:szCs w:val="24"/>
        </w:rPr>
        <w:t>https://doi.org/10.1109/IJCNN.2017.7966039</w:t>
      </w:r>
      <w:r w:rsidR="00447B3A" w:rsidRPr="00447B3A">
        <w:rPr>
          <w:i/>
          <w:iCs/>
          <w:noProof/>
          <w:szCs w:val="24"/>
        </w:rPr>
        <w:t>.</w:t>
      </w:r>
    </w:p>
    <w:p w14:paraId="140A858C" w14:textId="3E1A412D" w:rsidR="00D17F73" w:rsidRPr="00890929" w:rsidRDefault="00D17F73" w:rsidP="00D17F73">
      <w:pPr>
        <w:ind w:left="480" w:hanging="480"/>
        <w:rPr>
          <w:noProof/>
          <w:szCs w:val="24"/>
        </w:rPr>
      </w:pPr>
      <w:r w:rsidRPr="00890929">
        <w:rPr>
          <w:noProof/>
          <w:szCs w:val="24"/>
        </w:rPr>
        <w:lastRenderedPageBreak/>
        <w:t xml:space="preserve">Xie, J., Girshick, R., &amp; Farhadi, A. (2016). Unsupervised deep embedding for clustering analysis. </w:t>
      </w:r>
      <w:r w:rsidRPr="00890929">
        <w:rPr>
          <w:i/>
          <w:iCs/>
          <w:noProof/>
          <w:szCs w:val="24"/>
        </w:rPr>
        <w:t>33rd International Conference on Machine Learning, ICML 2016</w:t>
      </w:r>
      <w:r w:rsidRPr="00890929">
        <w:rPr>
          <w:noProof/>
          <w:szCs w:val="24"/>
        </w:rPr>
        <w:t xml:space="preserve">, </w:t>
      </w:r>
      <w:r w:rsidRPr="00890929">
        <w:rPr>
          <w:i/>
          <w:iCs/>
          <w:noProof/>
          <w:szCs w:val="24"/>
        </w:rPr>
        <w:t>1</w:t>
      </w:r>
      <w:r w:rsidRPr="00890929">
        <w:rPr>
          <w:noProof/>
          <w:szCs w:val="24"/>
        </w:rPr>
        <w:t xml:space="preserve">, 740–749. </w:t>
      </w:r>
      <w:r w:rsidRPr="00447B3A">
        <w:rPr>
          <w:i/>
          <w:iCs/>
          <w:noProof/>
          <w:szCs w:val="24"/>
        </w:rPr>
        <w:t>https://arxiv.org/abs/1511.06335</w:t>
      </w:r>
      <w:r w:rsidR="00447B3A" w:rsidRPr="00447B3A">
        <w:rPr>
          <w:i/>
          <w:iCs/>
          <w:noProof/>
          <w:szCs w:val="24"/>
        </w:rPr>
        <w:t>.</w:t>
      </w:r>
    </w:p>
    <w:p w14:paraId="72B1F7D7" w14:textId="284989E6" w:rsidR="00D17F73" w:rsidRPr="00890929" w:rsidRDefault="00D17F73" w:rsidP="00D17F73">
      <w:pPr>
        <w:ind w:left="480" w:hanging="480"/>
        <w:rPr>
          <w:noProof/>
          <w:szCs w:val="24"/>
        </w:rPr>
      </w:pPr>
      <w:r w:rsidRPr="00890929">
        <w:rPr>
          <w:noProof/>
          <w:szCs w:val="24"/>
        </w:rPr>
        <w:t xml:space="preserve">Zhang, Q., Wu, J., Zhang, P., Long, G., &amp; Zhang, C. (2019). Salient Subsequence Learning for Time Series Clustering. </w:t>
      </w:r>
      <w:r w:rsidRPr="00890929">
        <w:rPr>
          <w:i/>
          <w:iCs/>
          <w:noProof/>
          <w:szCs w:val="24"/>
        </w:rPr>
        <w:t>IEEE Transactions on Pattern Analysis and Machine Intelligence</w:t>
      </w:r>
      <w:r w:rsidRPr="00890929">
        <w:rPr>
          <w:noProof/>
          <w:szCs w:val="24"/>
        </w:rPr>
        <w:t xml:space="preserve">, </w:t>
      </w:r>
      <w:r w:rsidRPr="00890929">
        <w:rPr>
          <w:i/>
          <w:iCs/>
          <w:noProof/>
          <w:szCs w:val="24"/>
        </w:rPr>
        <w:t>41</w:t>
      </w:r>
      <w:r w:rsidRPr="00890929">
        <w:rPr>
          <w:noProof/>
          <w:szCs w:val="24"/>
        </w:rPr>
        <w:t xml:space="preserve">(9), 2193–2207. </w:t>
      </w:r>
      <w:r w:rsidRPr="00447B3A">
        <w:rPr>
          <w:i/>
          <w:iCs/>
          <w:noProof/>
          <w:szCs w:val="24"/>
        </w:rPr>
        <w:t>https://doi.org/10.1109/TPAMI.2018.2847699</w:t>
      </w:r>
      <w:r w:rsidR="00447B3A" w:rsidRPr="00447B3A">
        <w:rPr>
          <w:i/>
          <w:iCs/>
          <w:noProof/>
          <w:szCs w:val="24"/>
        </w:rPr>
        <w:t>.</w:t>
      </w:r>
    </w:p>
    <w:p w14:paraId="0ABFA792" w14:textId="05121740" w:rsidR="00EF413D" w:rsidRPr="00C53052" w:rsidRDefault="00D17F73" w:rsidP="00C53052">
      <w:pPr>
        <w:ind w:left="480" w:hanging="480"/>
        <w:rPr>
          <w:noProof/>
          <w:szCs w:val="24"/>
        </w:rPr>
      </w:pPr>
      <w:r w:rsidRPr="00890929">
        <w:rPr>
          <w:noProof/>
          <w:szCs w:val="24"/>
        </w:rPr>
        <w:t xml:space="preserve">Zhao, B., Lu, H., Chen, S., Liu, J., &amp; Wu, D. (2017). Convolutional neural networks for time series classification. </w:t>
      </w:r>
      <w:r w:rsidRPr="00447B3A">
        <w:rPr>
          <w:noProof/>
          <w:szCs w:val="24"/>
        </w:rPr>
        <w:t>Journal of Systems Engineering and Electronics</w:t>
      </w:r>
      <w:r w:rsidRPr="00890929">
        <w:rPr>
          <w:noProof/>
          <w:szCs w:val="24"/>
        </w:rPr>
        <w:t xml:space="preserve">, </w:t>
      </w:r>
      <w:r w:rsidRPr="00447B3A">
        <w:rPr>
          <w:noProof/>
          <w:szCs w:val="24"/>
        </w:rPr>
        <w:t>28</w:t>
      </w:r>
      <w:r w:rsidRPr="00890929">
        <w:rPr>
          <w:noProof/>
          <w:szCs w:val="24"/>
        </w:rPr>
        <w:t xml:space="preserve">(1), 162–169. </w:t>
      </w:r>
      <w:r w:rsidRPr="00447B3A">
        <w:rPr>
          <w:i/>
          <w:iCs/>
          <w:noProof/>
          <w:szCs w:val="24"/>
        </w:rPr>
        <w:t>https://doi.org/10.21629/JSEE.2017.01.18</w:t>
      </w:r>
      <w:r w:rsidR="00447B3A" w:rsidRPr="00447B3A">
        <w:rPr>
          <w:i/>
          <w:iCs/>
          <w:noProof/>
          <w:szCs w:val="24"/>
        </w:rPr>
        <w:t>.</w:t>
      </w:r>
    </w:p>
    <w:sectPr w:rsidR="00EF413D" w:rsidRPr="00C53052" w:rsidSect="00EF413D">
      <w:headerReference w:type="default" r:id="rId5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D10A38" w14:textId="77777777" w:rsidR="0004747C" w:rsidRDefault="0004747C" w:rsidP="00353220">
      <w:r>
        <w:separator/>
      </w:r>
    </w:p>
  </w:endnote>
  <w:endnote w:type="continuationSeparator" w:id="0">
    <w:p w14:paraId="105DE37E" w14:textId="77777777" w:rsidR="0004747C" w:rsidRDefault="0004747C" w:rsidP="00353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MR10">
    <w:altName w:val="Cambria"/>
    <w:panose1 w:val="00000000000000000000"/>
    <w:charset w:val="00"/>
    <w:family w:val="roman"/>
    <w:notTrueType/>
    <w:pitch w:val="default"/>
  </w:font>
  <w:font w:name="CMTI1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6CAF3" w14:textId="508068D1" w:rsidR="002D38DB" w:rsidRPr="008D0466" w:rsidRDefault="002D38DB" w:rsidP="00353220">
    <w:pPr>
      <w:pStyle w:val="Footer"/>
      <w:rPr>
        <w:sz w:val="18"/>
        <w:szCs w:val="16"/>
      </w:rPr>
    </w:pPr>
    <w:r w:rsidRPr="008D0466">
      <w:rPr>
        <w:sz w:val="18"/>
        <w:szCs w:val="16"/>
      </w:rPr>
      <w:t>Department of Electrical and Computer Engineering</w:t>
    </w:r>
    <w:r w:rsidRPr="008D0466">
      <w:rPr>
        <w:sz w:val="18"/>
        <w:szCs w:val="16"/>
      </w:rPr>
      <w:tab/>
    </w:r>
    <w:r w:rsidRPr="008D0466">
      <w:rPr>
        <w:sz w:val="18"/>
        <w:szCs w:val="16"/>
      </w:rPr>
      <w:tab/>
      <w:t>v</w:t>
    </w:r>
    <w:r>
      <w:rPr>
        <w:sz w:val="18"/>
        <w:szCs w:val="16"/>
      </w:rPr>
      <w:t>18</w:t>
    </w:r>
    <w:r w:rsidRPr="008D0466">
      <w:rPr>
        <w:sz w:val="18"/>
        <w:szCs w:val="16"/>
      </w:rPr>
      <w:t xml:space="preserve">: </w:t>
    </w:r>
    <w:r w:rsidRPr="008D0466">
      <w:rPr>
        <w:sz w:val="18"/>
        <w:szCs w:val="16"/>
      </w:rPr>
      <w:fldChar w:fldCharType="begin"/>
    </w:r>
    <w:r w:rsidRPr="008D0466">
      <w:rPr>
        <w:sz w:val="18"/>
        <w:szCs w:val="16"/>
      </w:rPr>
      <w:instrText xml:space="preserve"> SAVEDATE  \@ "MMMM d, yyyy"  \* MERGEFORMAT </w:instrText>
    </w:r>
    <w:r w:rsidRPr="008D0466">
      <w:rPr>
        <w:sz w:val="18"/>
        <w:szCs w:val="16"/>
      </w:rPr>
      <w:fldChar w:fldCharType="separate"/>
    </w:r>
    <w:r w:rsidR="00793D1A">
      <w:rPr>
        <w:noProof/>
        <w:sz w:val="18"/>
        <w:szCs w:val="16"/>
      </w:rPr>
      <w:t>February 23, 2021</w:t>
    </w:r>
    <w:r w:rsidRPr="008D0466">
      <w:rPr>
        <w:sz w:val="18"/>
        <w:szCs w:val="16"/>
      </w:rPr>
      <w:fldChar w:fldCharType="end"/>
    </w:r>
  </w:p>
  <w:p w14:paraId="6744A152" w14:textId="77777777" w:rsidR="002D38DB" w:rsidRDefault="002D38DB" w:rsidP="00353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E2B01D" w14:textId="77777777" w:rsidR="0004747C" w:rsidRDefault="0004747C" w:rsidP="00353220">
      <w:r>
        <w:separator/>
      </w:r>
    </w:p>
  </w:footnote>
  <w:footnote w:type="continuationSeparator" w:id="0">
    <w:p w14:paraId="3E63C18B" w14:textId="77777777" w:rsidR="0004747C" w:rsidRDefault="0004747C" w:rsidP="003532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DF60D" w14:textId="4620E2A1" w:rsidR="002D38DB" w:rsidRPr="00063C05" w:rsidRDefault="002D38DB" w:rsidP="00063C05">
    <w:pPr>
      <w:pStyle w:val="Header"/>
      <w:jc w:val="right"/>
      <w:rPr>
        <w:sz w:val="18"/>
        <w:szCs w:val="16"/>
      </w:rPr>
    </w:pPr>
    <w:r>
      <w:rPr>
        <w:sz w:val="18"/>
        <w:szCs w:val="16"/>
      </w:rPr>
      <w:fldChar w:fldCharType="begin"/>
    </w:r>
    <w:r>
      <w:rPr>
        <w:sz w:val="18"/>
        <w:szCs w:val="16"/>
      </w:rPr>
      <w:instrText xml:space="preserve"> PAGE  \* roman  \* MERGEFORMAT </w:instrText>
    </w:r>
    <w:r>
      <w:rPr>
        <w:sz w:val="18"/>
        <w:szCs w:val="16"/>
      </w:rPr>
      <w:fldChar w:fldCharType="separate"/>
    </w:r>
    <w:r>
      <w:rPr>
        <w:noProof/>
        <w:sz w:val="18"/>
        <w:szCs w:val="16"/>
      </w:rPr>
      <w:t>i</w:t>
    </w:r>
    <w:r>
      <w:rPr>
        <w:sz w:val="18"/>
        <w:szCs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307F0" w14:textId="77777777" w:rsidR="002D38DB" w:rsidRPr="008D0466" w:rsidRDefault="002D38DB" w:rsidP="00353220">
    <w:pPr>
      <w:pStyle w:val="Header"/>
      <w:rPr>
        <w:sz w:val="18"/>
        <w:szCs w:val="16"/>
      </w:rPr>
    </w:pPr>
    <w:r w:rsidRPr="008D0466">
      <w:rPr>
        <w:sz w:val="18"/>
        <w:szCs w:val="16"/>
      </w:rPr>
      <w:t>V. Khalkhali: PhD Preliminary Exam</w:t>
    </w:r>
    <w:r w:rsidRPr="008D0466">
      <w:rPr>
        <w:sz w:val="18"/>
        <w:szCs w:val="16"/>
      </w:rPr>
      <w:tab/>
    </w:r>
    <w:r w:rsidRPr="008D0466">
      <w:rPr>
        <w:sz w:val="18"/>
        <w:szCs w:val="16"/>
      </w:rPr>
      <w:tab/>
      <w:t xml:space="preserve">Page </w:t>
    </w:r>
    <w:r w:rsidRPr="008D0466">
      <w:rPr>
        <w:sz w:val="18"/>
        <w:szCs w:val="16"/>
      </w:rPr>
      <w:fldChar w:fldCharType="begin"/>
    </w:r>
    <w:r w:rsidRPr="008D0466">
      <w:rPr>
        <w:sz w:val="18"/>
        <w:szCs w:val="16"/>
      </w:rPr>
      <w:instrText xml:space="preserve"> PAGE  \* Arabic  \* MERGEFORMAT </w:instrText>
    </w:r>
    <w:r w:rsidRPr="008D0466">
      <w:rPr>
        <w:sz w:val="18"/>
        <w:szCs w:val="16"/>
      </w:rPr>
      <w:fldChar w:fldCharType="separate"/>
    </w:r>
    <w:r w:rsidRPr="008D0466">
      <w:rPr>
        <w:noProof/>
        <w:sz w:val="18"/>
        <w:szCs w:val="16"/>
      </w:rPr>
      <w:t>1</w:t>
    </w:r>
    <w:r w:rsidRPr="008D0466">
      <w:rPr>
        <w:sz w:val="18"/>
        <w:szCs w:val="16"/>
      </w:rPr>
      <w:fldChar w:fldCharType="end"/>
    </w:r>
    <w:r w:rsidRPr="008D0466">
      <w:rPr>
        <w:sz w:val="18"/>
        <w:szCs w:val="16"/>
      </w:rPr>
      <w:t xml:space="preserve"> of </w:t>
    </w:r>
    <w:r w:rsidRPr="008D0466">
      <w:rPr>
        <w:sz w:val="18"/>
        <w:szCs w:val="16"/>
      </w:rPr>
      <w:fldChar w:fldCharType="begin"/>
    </w:r>
    <w:r w:rsidRPr="008D0466">
      <w:rPr>
        <w:sz w:val="18"/>
        <w:szCs w:val="16"/>
      </w:rPr>
      <w:instrText xml:space="preserve"> NUMPAGES  \* Arabic  \* MERGEFORMAT </w:instrText>
    </w:r>
    <w:r w:rsidRPr="008D0466">
      <w:rPr>
        <w:sz w:val="18"/>
        <w:szCs w:val="16"/>
      </w:rPr>
      <w:fldChar w:fldCharType="separate"/>
    </w:r>
    <w:r w:rsidRPr="008D0466">
      <w:rPr>
        <w:noProof/>
        <w:sz w:val="18"/>
        <w:szCs w:val="16"/>
      </w:rPr>
      <w:t>5</w:t>
    </w:r>
    <w:r w:rsidRPr="008D0466">
      <w:rPr>
        <w:noProof/>
        <w:sz w:val="18"/>
        <w:szCs w:val="16"/>
      </w:rPr>
      <w:fldChar w:fldCharType="end"/>
    </w:r>
  </w:p>
  <w:p w14:paraId="2DAA22A4" w14:textId="77777777" w:rsidR="002D38DB" w:rsidRDefault="002D38DB" w:rsidP="003532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25661"/>
    <w:multiLevelType w:val="hybridMultilevel"/>
    <w:tmpl w:val="03AAE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805A65"/>
    <w:multiLevelType w:val="multilevel"/>
    <w:tmpl w:val="2CBA5538"/>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576"/>
        </w:tabs>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B7627AF"/>
    <w:multiLevelType w:val="multilevel"/>
    <w:tmpl w:val="5C6ADA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F535F65"/>
    <w:multiLevelType w:val="hybridMultilevel"/>
    <w:tmpl w:val="CABE6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6D2CCC"/>
    <w:multiLevelType w:val="hybridMultilevel"/>
    <w:tmpl w:val="A7421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C36E65"/>
    <w:multiLevelType w:val="multilevel"/>
    <w:tmpl w:val="F7D2C3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3E60BFB"/>
    <w:multiLevelType w:val="hybridMultilevel"/>
    <w:tmpl w:val="26A4D1F4"/>
    <w:lvl w:ilvl="0" w:tplc="182CA4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F552EE"/>
    <w:multiLevelType w:val="hybridMultilevel"/>
    <w:tmpl w:val="5DFE4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934FEC"/>
    <w:multiLevelType w:val="hybridMultilevel"/>
    <w:tmpl w:val="B9101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6E0650"/>
    <w:multiLevelType w:val="multilevel"/>
    <w:tmpl w:val="36A00FD6"/>
    <w:lvl w:ilvl="0">
      <w:start w:val="1"/>
      <w:numFmt w:val="decimal"/>
      <w:pStyle w:val="Header2"/>
      <w:lvlText w:val="%1."/>
      <w:lvlJc w:val="left"/>
      <w:pPr>
        <w:ind w:left="360" w:hanging="360"/>
      </w:pPr>
      <w:rPr>
        <w:rFonts w:hint="default"/>
      </w:rPr>
    </w:lvl>
    <w:lvl w:ilvl="1">
      <w:start w:val="1"/>
      <w:numFmt w:val="decimal"/>
      <w:pStyle w:val="Header3"/>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961EC1"/>
    <w:multiLevelType w:val="multilevel"/>
    <w:tmpl w:val="CE2035C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E75798B"/>
    <w:multiLevelType w:val="hybridMultilevel"/>
    <w:tmpl w:val="217E2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EA03B9"/>
    <w:multiLevelType w:val="hybridMultilevel"/>
    <w:tmpl w:val="249CF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9F79DC"/>
    <w:multiLevelType w:val="hybridMultilevel"/>
    <w:tmpl w:val="5E1E0E52"/>
    <w:lvl w:ilvl="0" w:tplc="9C3639E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135DAC"/>
    <w:multiLevelType w:val="multilevel"/>
    <w:tmpl w:val="5C6ADA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C190E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9"/>
  </w:num>
  <w:num w:numId="12">
    <w:abstractNumId w:val="9"/>
  </w:num>
  <w:num w:numId="13">
    <w:abstractNumId w:val="9"/>
  </w:num>
  <w:num w:numId="14">
    <w:abstractNumId w:val="9"/>
  </w:num>
  <w:num w:numId="15">
    <w:abstractNumId w:val="9"/>
  </w:num>
  <w:num w:numId="16">
    <w:abstractNumId w:val="6"/>
  </w:num>
  <w:num w:numId="17">
    <w:abstractNumId w:val="12"/>
  </w:num>
  <w:num w:numId="18">
    <w:abstractNumId w:val="8"/>
  </w:num>
  <w:num w:numId="19">
    <w:abstractNumId w:val="9"/>
  </w:num>
  <w:num w:numId="20">
    <w:abstractNumId w:val="9"/>
  </w:num>
  <w:num w:numId="21">
    <w:abstractNumId w:val="3"/>
  </w:num>
  <w:num w:numId="22">
    <w:abstractNumId w:val="9"/>
  </w:num>
  <w:num w:numId="23">
    <w:abstractNumId w:val="0"/>
  </w:num>
  <w:num w:numId="24">
    <w:abstractNumId w:val="4"/>
  </w:num>
  <w:num w:numId="25">
    <w:abstractNumId w:val="7"/>
  </w:num>
  <w:num w:numId="26">
    <w:abstractNumId w:val="9"/>
  </w:num>
  <w:num w:numId="27">
    <w:abstractNumId w:val="11"/>
  </w:num>
  <w:num w:numId="28">
    <w:abstractNumId w:val="10"/>
  </w:num>
  <w:num w:numId="29">
    <w:abstractNumId w:val="5"/>
  </w:num>
  <w:num w:numId="30">
    <w:abstractNumId w:val="15"/>
  </w:num>
  <w:num w:numId="31">
    <w:abstractNumId w:val="1"/>
  </w:num>
  <w:num w:numId="32">
    <w:abstractNumId w:val="14"/>
  </w:num>
  <w:num w:numId="33">
    <w:abstractNumId w:val="2"/>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
  </w:num>
  <w:num w:numId="43">
    <w:abstractNumId w:val="1"/>
  </w:num>
  <w:num w:numId="44">
    <w:abstractNumId w:val="1"/>
  </w:num>
  <w:num w:numId="45">
    <w:abstractNumId w:val="1"/>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activeWritingStyle w:appName="MSWord" w:lang="en-US" w:vendorID="64" w:dllVersion="4096" w:nlCheck="1" w:checkStyle="0"/>
  <w:activeWritingStyle w:appName="MSWord" w:lang="ar-SA"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OxNDc2MbIwNjY2MzdV0lEKTi0uzszPAykwMq0FAHpNotstAAAA"/>
  </w:docVars>
  <w:rsids>
    <w:rsidRoot w:val="008F1C90"/>
    <w:rsid w:val="0000604E"/>
    <w:rsid w:val="00007269"/>
    <w:rsid w:val="000077B3"/>
    <w:rsid w:val="00007EE2"/>
    <w:rsid w:val="00016A1A"/>
    <w:rsid w:val="00016CA1"/>
    <w:rsid w:val="00016DA1"/>
    <w:rsid w:val="0003189C"/>
    <w:rsid w:val="00032CF3"/>
    <w:rsid w:val="000350B5"/>
    <w:rsid w:val="0004296C"/>
    <w:rsid w:val="0004563B"/>
    <w:rsid w:val="000456C1"/>
    <w:rsid w:val="0004747C"/>
    <w:rsid w:val="00053550"/>
    <w:rsid w:val="00053695"/>
    <w:rsid w:val="0006285E"/>
    <w:rsid w:val="00063563"/>
    <w:rsid w:val="00063C05"/>
    <w:rsid w:val="000643D3"/>
    <w:rsid w:val="00064C94"/>
    <w:rsid w:val="000717D8"/>
    <w:rsid w:val="0007260D"/>
    <w:rsid w:val="00083168"/>
    <w:rsid w:val="00084D44"/>
    <w:rsid w:val="000871DC"/>
    <w:rsid w:val="0009153A"/>
    <w:rsid w:val="00092022"/>
    <w:rsid w:val="0009401E"/>
    <w:rsid w:val="00096D2D"/>
    <w:rsid w:val="000A2099"/>
    <w:rsid w:val="000A36DB"/>
    <w:rsid w:val="000A533D"/>
    <w:rsid w:val="000A66BF"/>
    <w:rsid w:val="000A6A61"/>
    <w:rsid w:val="000B520E"/>
    <w:rsid w:val="000B6936"/>
    <w:rsid w:val="000B7561"/>
    <w:rsid w:val="000C1886"/>
    <w:rsid w:val="000C55BF"/>
    <w:rsid w:val="000C5D43"/>
    <w:rsid w:val="000C7004"/>
    <w:rsid w:val="000D335E"/>
    <w:rsid w:val="000D3BE1"/>
    <w:rsid w:val="000D5C2F"/>
    <w:rsid w:val="000E65F9"/>
    <w:rsid w:val="000E6695"/>
    <w:rsid w:val="000E7413"/>
    <w:rsid w:val="000F1480"/>
    <w:rsid w:val="00102815"/>
    <w:rsid w:val="00103891"/>
    <w:rsid w:val="00112FF3"/>
    <w:rsid w:val="00113177"/>
    <w:rsid w:val="00114CAB"/>
    <w:rsid w:val="00122D45"/>
    <w:rsid w:val="001339A3"/>
    <w:rsid w:val="00134BDA"/>
    <w:rsid w:val="00142311"/>
    <w:rsid w:val="00142DEA"/>
    <w:rsid w:val="0014311D"/>
    <w:rsid w:val="00153CBA"/>
    <w:rsid w:val="00160ABC"/>
    <w:rsid w:val="00174ED3"/>
    <w:rsid w:val="00176CAA"/>
    <w:rsid w:val="00180DE6"/>
    <w:rsid w:val="001864D7"/>
    <w:rsid w:val="00190DDC"/>
    <w:rsid w:val="00193EE9"/>
    <w:rsid w:val="001951E8"/>
    <w:rsid w:val="00196113"/>
    <w:rsid w:val="00196D4C"/>
    <w:rsid w:val="001A06A9"/>
    <w:rsid w:val="001B27F7"/>
    <w:rsid w:val="001B673A"/>
    <w:rsid w:val="001B7CF4"/>
    <w:rsid w:val="001C222B"/>
    <w:rsid w:val="001C7F56"/>
    <w:rsid w:val="001D271E"/>
    <w:rsid w:val="001D2F5D"/>
    <w:rsid w:val="001D6609"/>
    <w:rsid w:val="001E5BA5"/>
    <w:rsid w:val="001E6214"/>
    <w:rsid w:val="0020096F"/>
    <w:rsid w:val="00202A63"/>
    <w:rsid w:val="002045D4"/>
    <w:rsid w:val="002103E1"/>
    <w:rsid w:val="00213AA4"/>
    <w:rsid w:val="00216082"/>
    <w:rsid w:val="0022076E"/>
    <w:rsid w:val="00220DC5"/>
    <w:rsid w:val="00220EB1"/>
    <w:rsid w:val="002216AE"/>
    <w:rsid w:val="0022193D"/>
    <w:rsid w:val="00225035"/>
    <w:rsid w:val="002262A3"/>
    <w:rsid w:val="002339AC"/>
    <w:rsid w:val="00243E7C"/>
    <w:rsid w:val="002518D2"/>
    <w:rsid w:val="00251DA6"/>
    <w:rsid w:val="002544F5"/>
    <w:rsid w:val="002556A2"/>
    <w:rsid w:val="00255A84"/>
    <w:rsid w:val="00256476"/>
    <w:rsid w:val="00256F78"/>
    <w:rsid w:val="00260928"/>
    <w:rsid w:val="00265844"/>
    <w:rsid w:val="002832ED"/>
    <w:rsid w:val="00287795"/>
    <w:rsid w:val="00290DD8"/>
    <w:rsid w:val="002917E5"/>
    <w:rsid w:val="00293984"/>
    <w:rsid w:val="00296E9E"/>
    <w:rsid w:val="002A51B3"/>
    <w:rsid w:val="002A6623"/>
    <w:rsid w:val="002B00B8"/>
    <w:rsid w:val="002B1AF2"/>
    <w:rsid w:val="002B54D6"/>
    <w:rsid w:val="002B5845"/>
    <w:rsid w:val="002C0683"/>
    <w:rsid w:val="002C7DED"/>
    <w:rsid w:val="002D38DB"/>
    <w:rsid w:val="002D46A4"/>
    <w:rsid w:val="002D512D"/>
    <w:rsid w:val="002D705F"/>
    <w:rsid w:val="002E038D"/>
    <w:rsid w:val="002E1943"/>
    <w:rsid w:val="002E32FA"/>
    <w:rsid w:val="002E423A"/>
    <w:rsid w:val="002E6914"/>
    <w:rsid w:val="002F33F9"/>
    <w:rsid w:val="002F7DE3"/>
    <w:rsid w:val="00301477"/>
    <w:rsid w:val="0030631A"/>
    <w:rsid w:val="00312DE6"/>
    <w:rsid w:val="003130FF"/>
    <w:rsid w:val="00315DBB"/>
    <w:rsid w:val="0031754F"/>
    <w:rsid w:val="00317BEB"/>
    <w:rsid w:val="00321AAB"/>
    <w:rsid w:val="003238A6"/>
    <w:rsid w:val="00325842"/>
    <w:rsid w:val="003267D1"/>
    <w:rsid w:val="00333F7E"/>
    <w:rsid w:val="00335487"/>
    <w:rsid w:val="00341180"/>
    <w:rsid w:val="00341590"/>
    <w:rsid w:val="00351CDD"/>
    <w:rsid w:val="00352631"/>
    <w:rsid w:val="00353220"/>
    <w:rsid w:val="00364B6D"/>
    <w:rsid w:val="003679F5"/>
    <w:rsid w:val="00367ABE"/>
    <w:rsid w:val="00367C2F"/>
    <w:rsid w:val="0037169B"/>
    <w:rsid w:val="00374378"/>
    <w:rsid w:val="00374D71"/>
    <w:rsid w:val="00377D3D"/>
    <w:rsid w:val="00385F00"/>
    <w:rsid w:val="00395BE8"/>
    <w:rsid w:val="003A5F13"/>
    <w:rsid w:val="003A6062"/>
    <w:rsid w:val="003A6CA5"/>
    <w:rsid w:val="003A7E6A"/>
    <w:rsid w:val="003B1FE7"/>
    <w:rsid w:val="003B25AE"/>
    <w:rsid w:val="003B2892"/>
    <w:rsid w:val="003B583F"/>
    <w:rsid w:val="003B6AAB"/>
    <w:rsid w:val="003B7E95"/>
    <w:rsid w:val="003C7B80"/>
    <w:rsid w:val="003D14E7"/>
    <w:rsid w:val="003D1DE1"/>
    <w:rsid w:val="003E3445"/>
    <w:rsid w:val="003E4725"/>
    <w:rsid w:val="003E573D"/>
    <w:rsid w:val="003E5FE6"/>
    <w:rsid w:val="003E752F"/>
    <w:rsid w:val="003F31CD"/>
    <w:rsid w:val="003F6EB3"/>
    <w:rsid w:val="003F7899"/>
    <w:rsid w:val="0040019A"/>
    <w:rsid w:val="004016E2"/>
    <w:rsid w:val="004020FF"/>
    <w:rsid w:val="00403EE2"/>
    <w:rsid w:val="00413408"/>
    <w:rsid w:val="004151D6"/>
    <w:rsid w:val="00424513"/>
    <w:rsid w:val="00424CD0"/>
    <w:rsid w:val="004263B2"/>
    <w:rsid w:val="0042666F"/>
    <w:rsid w:val="00427BC9"/>
    <w:rsid w:val="00427E73"/>
    <w:rsid w:val="0043335F"/>
    <w:rsid w:val="00433D42"/>
    <w:rsid w:val="00433EEF"/>
    <w:rsid w:val="00437980"/>
    <w:rsid w:val="004407DF"/>
    <w:rsid w:val="00443582"/>
    <w:rsid w:val="00444991"/>
    <w:rsid w:val="004465B5"/>
    <w:rsid w:val="00447B3A"/>
    <w:rsid w:val="00447F6F"/>
    <w:rsid w:val="004505E3"/>
    <w:rsid w:val="00451807"/>
    <w:rsid w:val="00464E6F"/>
    <w:rsid w:val="00464F9E"/>
    <w:rsid w:val="00466F8D"/>
    <w:rsid w:val="00467438"/>
    <w:rsid w:val="004742FC"/>
    <w:rsid w:val="00475631"/>
    <w:rsid w:val="00476841"/>
    <w:rsid w:val="0048289D"/>
    <w:rsid w:val="00484868"/>
    <w:rsid w:val="004848BE"/>
    <w:rsid w:val="00484C4B"/>
    <w:rsid w:val="004858E8"/>
    <w:rsid w:val="004861FF"/>
    <w:rsid w:val="00487E94"/>
    <w:rsid w:val="0049354D"/>
    <w:rsid w:val="004951D1"/>
    <w:rsid w:val="00496411"/>
    <w:rsid w:val="00497E76"/>
    <w:rsid w:val="004A3B6B"/>
    <w:rsid w:val="004B2590"/>
    <w:rsid w:val="004B5C85"/>
    <w:rsid w:val="004C0D89"/>
    <w:rsid w:val="004C18D3"/>
    <w:rsid w:val="004C2EDD"/>
    <w:rsid w:val="004D41B4"/>
    <w:rsid w:val="004D60BB"/>
    <w:rsid w:val="004E065F"/>
    <w:rsid w:val="004E4397"/>
    <w:rsid w:val="004F21F2"/>
    <w:rsid w:val="004F623F"/>
    <w:rsid w:val="004F6E21"/>
    <w:rsid w:val="00507C19"/>
    <w:rsid w:val="0051361C"/>
    <w:rsid w:val="00522AC0"/>
    <w:rsid w:val="00531F86"/>
    <w:rsid w:val="00534B2E"/>
    <w:rsid w:val="00537BC9"/>
    <w:rsid w:val="00537D58"/>
    <w:rsid w:val="00542534"/>
    <w:rsid w:val="005439AE"/>
    <w:rsid w:val="005452AC"/>
    <w:rsid w:val="0055178F"/>
    <w:rsid w:val="00553C37"/>
    <w:rsid w:val="005571F5"/>
    <w:rsid w:val="0056343E"/>
    <w:rsid w:val="00567434"/>
    <w:rsid w:val="00567F1A"/>
    <w:rsid w:val="00577B37"/>
    <w:rsid w:val="00580094"/>
    <w:rsid w:val="0058138B"/>
    <w:rsid w:val="00585FF9"/>
    <w:rsid w:val="005921CE"/>
    <w:rsid w:val="005927C0"/>
    <w:rsid w:val="005935F2"/>
    <w:rsid w:val="005945DE"/>
    <w:rsid w:val="005A0983"/>
    <w:rsid w:val="005A0EC2"/>
    <w:rsid w:val="005A143F"/>
    <w:rsid w:val="005B221E"/>
    <w:rsid w:val="005B3FD4"/>
    <w:rsid w:val="005B5079"/>
    <w:rsid w:val="005B5C7A"/>
    <w:rsid w:val="005C0431"/>
    <w:rsid w:val="005C149A"/>
    <w:rsid w:val="005C5FE2"/>
    <w:rsid w:val="005D1E75"/>
    <w:rsid w:val="005D257B"/>
    <w:rsid w:val="005D4C26"/>
    <w:rsid w:val="005E57AB"/>
    <w:rsid w:val="005E62F0"/>
    <w:rsid w:val="005E6A19"/>
    <w:rsid w:val="005F030D"/>
    <w:rsid w:val="005F322F"/>
    <w:rsid w:val="005F4974"/>
    <w:rsid w:val="005F5DA3"/>
    <w:rsid w:val="005F638A"/>
    <w:rsid w:val="00602F57"/>
    <w:rsid w:val="0061078F"/>
    <w:rsid w:val="00612600"/>
    <w:rsid w:val="006142E8"/>
    <w:rsid w:val="0061691F"/>
    <w:rsid w:val="006204F0"/>
    <w:rsid w:val="00624544"/>
    <w:rsid w:val="00636448"/>
    <w:rsid w:val="00640EBF"/>
    <w:rsid w:val="006420F2"/>
    <w:rsid w:val="00643A85"/>
    <w:rsid w:val="006450EA"/>
    <w:rsid w:val="00651AE1"/>
    <w:rsid w:val="006537CA"/>
    <w:rsid w:val="0066701B"/>
    <w:rsid w:val="00667177"/>
    <w:rsid w:val="006713BD"/>
    <w:rsid w:val="00673124"/>
    <w:rsid w:val="00673555"/>
    <w:rsid w:val="006757DC"/>
    <w:rsid w:val="00677736"/>
    <w:rsid w:val="00687678"/>
    <w:rsid w:val="006931B1"/>
    <w:rsid w:val="0069376E"/>
    <w:rsid w:val="00695C7C"/>
    <w:rsid w:val="006A007D"/>
    <w:rsid w:val="006A0204"/>
    <w:rsid w:val="006A1A78"/>
    <w:rsid w:val="006B0597"/>
    <w:rsid w:val="006C2F9E"/>
    <w:rsid w:val="006C33C5"/>
    <w:rsid w:val="006C4780"/>
    <w:rsid w:val="006C4E65"/>
    <w:rsid w:val="006C7636"/>
    <w:rsid w:val="006D2AD3"/>
    <w:rsid w:val="006D481A"/>
    <w:rsid w:val="006D721B"/>
    <w:rsid w:val="006E260A"/>
    <w:rsid w:val="006E2A91"/>
    <w:rsid w:val="006E38AB"/>
    <w:rsid w:val="006E562F"/>
    <w:rsid w:val="006F1F48"/>
    <w:rsid w:val="006F4EE7"/>
    <w:rsid w:val="00702578"/>
    <w:rsid w:val="00703285"/>
    <w:rsid w:val="007046F0"/>
    <w:rsid w:val="00704CE4"/>
    <w:rsid w:val="007071F3"/>
    <w:rsid w:val="00711700"/>
    <w:rsid w:val="00711B35"/>
    <w:rsid w:val="00712C8D"/>
    <w:rsid w:val="007208C8"/>
    <w:rsid w:val="007254AE"/>
    <w:rsid w:val="00727DEA"/>
    <w:rsid w:val="00731785"/>
    <w:rsid w:val="00733FC8"/>
    <w:rsid w:val="0073441C"/>
    <w:rsid w:val="00740CA8"/>
    <w:rsid w:val="00746788"/>
    <w:rsid w:val="00747897"/>
    <w:rsid w:val="00752C6A"/>
    <w:rsid w:val="0075487A"/>
    <w:rsid w:val="007604FF"/>
    <w:rsid w:val="007621A8"/>
    <w:rsid w:val="0076331D"/>
    <w:rsid w:val="00763322"/>
    <w:rsid w:val="00782809"/>
    <w:rsid w:val="00782828"/>
    <w:rsid w:val="007832B0"/>
    <w:rsid w:val="00785D8B"/>
    <w:rsid w:val="00790F4F"/>
    <w:rsid w:val="00791300"/>
    <w:rsid w:val="0079176A"/>
    <w:rsid w:val="00793D1A"/>
    <w:rsid w:val="007969F7"/>
    <w:rsid w:val="007A31E2"/>
    <w:rsid w:val="007A40C1"/>
    <w:rsid w:val="007A78C0"/>
    <w:rsid w:val="007B36BB"/>
    <w:rsid w:val="007C1D72"/>
    <w:rsid w:val="007C5498"/>
    <w:rsid w:val="007C66CD"/>
    <w:rsid w:val="007D14BB"/>
    <w:rsid w:val="007D482F"/>
    <w:rsid w:val="007E08E2"/>
    <w:rsid w:val="007E2E3E"/>
    <w:rsid w:val="007E6DD7"/>
    <w:rsid w:val="007F24F9"/>
    <w:rsid w:val="008000AA"/>
    <w:rsid w:val="00801C30"/>
    <w:rsid w:val="008156A9"/>
    <w:rsid w:val="00823B05"/>
    <w:rsid w:val="008241E5"/>
    <w:rsid w:val="008267E5"/>
    <w:rsid w:val="00827DA3"/>
    <w:rsid w:val="00830EAF"/>
    <w:rsid w:val="0083688A"/>
    <w:rsid w:val="0083776D"/>
    <w:rsid w:val="00841713"/>
    <w:rsid w:val="00843638"/>
    <w:rsid w:val="00843870"/>
    <w:rsid w:val="00843D83"/>
    <w:rsid w:val="00846EAA"/>
    <w:rsid w:val="00847358"/>
    <w:rsid w:val="0085655E"/>
    <w:rsid w:val="00856E9B"/>
    <w:rsid w:val="00862DF6"/>
    <w:rsid w:val="00871019"/>
    <w:rsid w:val="00872E95"/>
    <w:rsid w:val="008824D8"/>
    <w:rsid w:val="00885F71"/>
    <w:rsid w:val="00890929"/>
    <w:rsid w:val="0089312D"/>
    <w:rsid w:val="00893D7F"/>
    <w:rsid w:val="00896F19"/>
    <w:rsid w:val="008A0547"/>
    <w:rsid w:val="008A7101"/>
    <w:rsid w:val="008B0CC7"/>
    <w:rsid w:val="008C3646"/>
    <w:rsid w:val="008C43E2"/>
    <w:rsid w:val="008D0466"/>
    <w:rsid w:val="008D10F7"/>
    <w:rsid w:val="008D22F6"/>
    <w:rsid w:val="008D6AEE"/>
    <w:rsid w:val="008D7EFA"/>
    <w:rsid w:val="008E5AC7"/>
    <w:rsid w:val="008E6830"/>
    <w:rsid w:val="008F025A"/>
    <w:rsid w:val="008F1C90"/>
    <w:rsid w:val="008F32D7"/>
    <w:rsid w:val="008F3B0F"/>
    <w:rsid w:val="00900790"/>
    <w:rsid w:val="00910380"/>
    <w:rsid w:val="00912BEC"/>
    <w:rsid w:val="00914CFF"/>
    <w:rsid w:val="0092019A"/>
    <w:rsid w:val="00926B5F"/>
    <w:rsid w:val="00934CE2"/>
    <w:rsid w:val="00935EF1"/>
    <w:rsid w:val="0095064F"/>
    <w:rsid w:val="00953DCE"/>
    <w:rsid w:val="0095652E"/>
    <w:rsid w:val="0096195E"/>
    <w:rsid w:val="0096292C"/>
    <w:rsid w:val="009671AD"/>
    <w:rsid w:val="00971EF5"/>
    <w:rsid w:val="00973019"/>
    <w:rsid w:val="00973278"/>
    <w:rsid w:val="009765C1"/>
    <w:rsid w:val="00977083"/>
    <w:rsid w:val="00977F6E"/>
    <w:rsid w:val="00981DD0"/>
    <w:rsid w:val="00982B66"/>
    <w:rsid w:val="009838DE"/>
    <w:rsid w:val="00983CB1"/>
    <w:rsid w:val="0099095C"/>
    <w:rsid w:val="00993DEA"/>
    <w:rsid w:val="009951A5"/>
    <w:rsid w:val="00995B98"/>
    <w:rsid w:val="00996B02"/>
    <w:rsid w:val="009A2BB0"/>
    <w:rsid w:val="009A6E6F"/>
    <w:rsid w:val="009A731C"/>
    <w:rsid w:val="009B0345"/>
    <w:rsid w:val="009B06E4"/>
    <w:rsid w:val="009B6BE9"/>
    <w:rsid w:val="009C502E"/>
    <w:rsid w:val="009C5582"/>
    <w:rsid w:val="009D0199"/>
    <w:rsid w:val="009D3A35"/>
    <w:rsid w:val="009D57BF"/>
    <w:rsid w:val="009D5986"/>
    <w:rsid w:val="009D78BB"/>
    <w:rsid w:val="009E02ED"/>
    <w:rsid w:val="009E4A64"/>
    <w:rsid w:val="009F1100"/>
    <w:rsid w:val="009F322F"/>
    <w:rsid w:val="009F45BD"/>
    <w:rsid w:val="00A016B7"/>
    <w:rsid w:val="00A058C5"/>
    <w:rsid w:val="00A10198"/>
    <w:rsid w:val="00A14665"/>
    <w:rsid w:val="00A24820"/>
    <w:rsid w:val="00A25BAB"/>
    <w:rsid w:val="00A25CA0"/>
    <w:rsid w:val="00A27D3A"/>
    <w:rsid w:val="00A34D69"/>
    <w:rsid w:val="00A35AC5"/>
    <w:rsid w:val="00A3765B"/>
    <w:rsid w:val="00A40DA4"/>
    <w:rsid w:val="00A42417"/>
    <w:rsid w:val="00A44CB4"/>
    <w:rsid w:val="00A50DC5"/>
    <w:rsid w:val="00A513C0"/>
    <w:rsid w:val="00A517CC"/>
    <w:rsid w:val="00A617D3"/>
    <w:rsid w:val="00A65554"/>
    <w:rsid w:val="00A66B42"/>
    <w:rsid w:val="00A71E8F"/>
    <w:rsid w:val="00A7219E"/>
    <w:rsid w:val="00A73A38"/>
    <w:rsid w:val="00A75519"/>
    <w:rsid w:val="00A77426"/>
    <w:rsid w:val="00A776E0"/>
    <w:rsid w:val="00A77D34"/>
    <w:rsid w:val="00A81181"/>
    <w:rsid w:val="00A82BE4"/>
    <w:rsid w:val="00A84BA5"/>
    <w:rsid w:val="00A908D8"/>
    <w:rsid w:val="00A91722"/>
    <w:rsid w:val="00A92178"/>
    <w:rsid w:val="00AA06AE"/>
    <w:rsid w:val="00AA4C77"/>
    <w:rsid w:val="00AB2536"/>
    <w:rsid w:val="00AB610F"/>
    <w:rsid w:val="00AC4370"/>
    <w:rsid w:val="00AC662F"/>
    <w:rsid w:val="00AD0630"/>
    <w:rsid w:val="00AD141E"/>
    <w:rsid w:val="00AD4414"/>
    <w:rsid w:val="00AD7BEA"/>
    <w:rsid w:val="00AE19AB"/>
    <w:rsid w:val="00AF07D0"/>
    <w:rsid w:val="00AF0F0D"/>
    <w:rsid w:val="00AF6BE2"/>
    <w:rsid w:val="00AF793B"/>
    <w:rsid w:val="00B011DB"/>
    <w:rsid w:val="00B01DF6"/>
    <w:rsid w:val="00B10F7A"/>
    <w:rsid w:val="00B111E5"/>
    <w:rsid w:val="00B116C9"/>
    <w:rsid w:val="00B14104"/>
    <w:rsid w:val="00B1558C"/>
    <w:rsid w:val="00B17807"/>
    <w:rsid w:val="00B247BE"/>
    <w:rsid w:val="00B25BC2"/>
    <w:rsid w:val="00B26315"/>
    <w:rsid w:val="00B30C99"/>
    <w:rsid w:val="00B35C7A"/>
    <w:rsid w:val="00B40610"/>
    <w:rsid w:val="00B441F0"/>
    <w:rsid w:val="00B46132"/>
    <w:rsid w:val="00B47EB8"/>
    <w:rsid w:val="00B5000F"/>
    <w:rsid w:val="00B516A1"/>
    <w:rsid w:val="00B5313E"/>
    <w:rsid w:val="00B54517"/>
    <w:rsid w:val="00B55823"/>
    <w:rsid w:val="00B562CB"/>
    <w:rsid w:val="00B60025"/>
    <w:rsid w:val="00B61089"/>
    <w:rsid w:val="00B62538"/>
    <w:rsid w:val="00B70F9B"/>
    <w:rsid w:val="00B80662"/>
    <w:rsid w:val="00B96F4E"/>
    <w:rsid w:val="00BA0E30"/>
    <w:rsid w:val="00BA698E"/>
    <w:rsid w:val="00BA6C8E"/>
    <w:rsid w:val="00BC15AF"/>
    <w:rsid w:val="00BC291F"/>
    <w:rsid w:val="00BC30EA"/>
    <w:rsid w:val="00BC331C"/>
    <w:rsid w:val="00BC7015"/>
    <w:rsid w:val="00BC7B9F"/>
    <w:rsid w:val="00BD6B87"/>
    <w:rsid w:val="00BD7B42"/>
    <w:rsid w:val="00BE4C44"/>
    <w:rsid w:val="00BF12B9"/>
    <w:rsid w:val="00BF463B"/>
    <w:rsid w:val="00BF5548"/>
    <w:rsid w:val="00BF6A89"/>
    <w:rsid w:val="00C0629B"/>
    <w:rsid w:val="00C121E6"/>
    <w:rsid w:val="00C210DC"/>
    <w:rsid w:val="00C21E0B"/>
    <w:rsid w:val="00C248FF"/>
    <w:rsid w:val="00C25424"/>
    <w:rsid w:val="00C32301"/>
    <w:rsid w:val="00C3314D"/>
    <w:rsid w:val="00C34E67"/>
    <w:rsid w:val="00C36486"/>
    <w:rsid w:val="00C431E1"/>
    <w:rsid w:val="00C4718C"/>
    <w:rsid w:val="00C50224"/>
    <w:rsid w:val="00C503E5"/>
    <w:rsid w:val="00C505E3"/>
    <w:rsid w:val="00C50615"/>
    <w:rsid w:val="00C50D4D"/>
    <w:rsid w:val="00C51B82"/>
    <w:rsid w:val="00C53052"/>
    <w:rsid w:val="00C54255"/>
    <w:rsid w:val="00C559DC"/>
    <w:rsid w:val="00C57941"/>
    <w:rsid w:val="00C64D14"/>
    <w:rsid w:val="00C66FE7"/>
    <w:rsid w:val="00C674D3"/>
    <w:rsid w:val="00C77D2B"/>
    <w:rsid w:val="00C81A3A"/>
    <w:rsid w:val="00C82751"/>
    <w:rsid w:val="00C94F69"/>
    <w:rsid w:val="00CA465D"/>
    <w:rsid w:val="00CA5508"/>
    <w:rsid w:val="00CA7946"/>
    <w:rsid w:val="00CB60F3"/>
    <w:rsid w:val="00CB7F49"/>
    <w:rsid w:val="00CC4E1E"/>
    <w:rsid w:val="00CC6CB8"/>
    <w:rsid w:val="00CE3FE4"/>
    <w:rsid w:val="00CE43EC"/>
    <w:rsid w:val="00CF1314"/>
    <w:rsid w:val="00CF3DE3"/>
    <w:rsid w:val="00CF61CE"/>
    <w:rsid w:val="00CF6FD6"/>
    <w:rsid w:val="00CF6FE7"/>
    <w:rsid w:val="00D0353D"/>
    <w:rsid w:val="00D0609D"/>
    <w:rsid w:val="00D072BE"/>
    <w:rsid w:val="00D166BB"/>
    <w:rsid w:val="00D17F73"/>
    <w:rsid w:val="00D20640"/>
    <w:rsid w:val="00D329CA"/>
    <w:rsid w:val="00D33758"/>
    <w:rsid w:val="00D373AC"/>
    <w:rsid w:val="00D41907"/>
    <w:rsid w:val="00D434A6"/>
    <w:rsid w:val="00D4523C"/>
    <w:rsid w:val="00D479F7"/>
    <w:rsid w:val="00D5013A"/>
    <w:rsid w:val="00D5429B"/>
    <w:rsid w:val="00D55B27"/>
    <w:rsid w:val="00D66266"/>
    <w:rsid w:val="00D6788A"/>
    <w:rsid w:val="00D7146E"/>
    <w:rsid w:val="00D84CBA"/>
    <w:rsid w:val="00D87C5A"/>
    <w:rsid w:val="00D9247A"/>
    <w:rsid w:val="00DA27A9"/>
    <w:rsid w:val="00DA36BA"/>
    <w:rsid w:val="00DB13AD"/>
    <w:rsid w:val="00DB21A4"/>
    <w:rsid w:val="00DB27E9"/>
    <w:rsid w:val="00DB2F38"/>
    <w:rsid w:val="00DB7C7D"/>
    <w:rsid w:val="00DC3031"/>
    <w:rsid w:val="00DC5860"/>
    <w:rsid w:val="00DC79FB"/>
    <w:rsid w:val="00DD0A97"/>
    <w:rsid w:val="00DD1639"/>
    <w:rsid w:val="00DD3375"/>
    <w:rsid w:val="00DD483F"/>
    <w:rsid w:val="00DE10FF"/>
    <w:rsid w:val="00DE52A6"/>
    <w:rsid w:val="00DE607E"/>
    <w:rsid w:val="00DF05D5"/>
    <w:rsid w:val="00DF43BA"/>
    <w:rsid w:val="00E07219"/>
    <w:rsid w:val="00E07FF0"/>
    <w:rsid w:val="00E104F1"/>
    <w:rsid w:val="00E11550"/>
    <w:rsid w:val="00E11753"/>
    <w:rsid w:val="00E14F22"/>
    <w:rsid w:val="00E15B3B"/>
    <w:rsid w:val="00E17344"/>
    <w:rsid w:val="00E20D3F"/>
    <w:rsid w:val="00E2315A"/>
    <w:rsid w:val="00E24DDD"/>
    <w:rsid w:val="00E30533"/>
    <w:rsid w:val="00E47A54"/>
    <w:rsid w:val="00E47D6D"/>
    <w:rsid w:val="00E520A4"/>
    <w:rsid w:val="00E55FF8"/>
    <w:rsid w:val="00E61747"/>
    <w:rsid w:val="00E61D08"/>
    <w:rsid w:val="00E634D2"/>
    <w:rsid w:val="00E64140"/>
    <w:rsid w:val="00E66676"/>
    <w:rsid w:val="00E72BC1"/>
    <w:rsid w:val="00E73953"/>
    <w:rsid w:val="00E7425D"/>
    <w:rsid w:val="00E7521D"/>
    <w:rsid w:val="00E811B4"/>
    <w:rsid w:val="00E8384B"/>
    <w:rsid w:val="00E85D16"/>
    <w:rsid w:val="00E8613B"/>
    <w:rsid w:val="00E90998"/>
    <w:rsid w:val="00E9349A"/>
    <w:rsid w:val="00E95BCD"/>
    <w:rsid w:val="00E96061"/>
    <w:rsid w:val="00E97E08"/>
    <w:rsid w:val="00EB12F4"/>
    <w:rsid w:val="00EB142B"/>
    <w:rsid w:val="00EB424E"/>
    <w:rsid w:val="00EB6C87"/>
    <w:rsid w:val="00EC2756"/>
    <w:rsid w:val="00EC534E"/>
    <w:rsid w:val="00EE1B2C"/>
    <w:rsid w:val="00EE1FA2"/>
    <w:rsid w:val="00EE38DF"/>
    <w:rsid w:val="00EE4D01"/>
    <w:rsid w:val="00EE536C"/>
    <w:rsid w:val="00EF3A1D"/>
    <w:rsid w:val="00EF3ED2"/>
    <w:rsid w:val="00EF413D"/>
    <w:rsid w:val="00EF49F4"/>
    <w:rsid w:val="00EF72A8"/>
    <w:rsid w:val="00F020D4"/>
    <w:rsid w:val="00F02360"/>
    <w:rsid w:val="00F034DA"/>
    <w:rsid w:val="00F04947"/>
    <w:rsid w:val="00F10197"/>
    <w:rsid w:val="00F11615"/>
    <w:rsid w:val="00F14A81"/>
    <w:rsid w:val="00F15A78"/>
    <w:rsid w:val="00F16002"/>
    <w:rsid w:val="00F16763"/>
    <w:rsid w:val="00F205C8"/>
    <w:rsid w:val="00F21B47"/>
    <w:rsid w:val="00F321D1"/>
    <w:rsid w:val="00F371D6"/>
    <w:rsid w:val="00F43B07"/>
    <w:rsid w:val="00F504A7"/>
    <w:rsid w:val="00F52429"/>
    <w:rsid w:val="00F535AF"/>
    <w:rsid w:val="00F54865"/>
    <w:rsid w:val="00F57583"/>
    <w:rsid w:val="00F61BEB"/>
    <w:rsid w:val="00F630A8"/>
    <w:rsid w:val="00F66477"/>
    <w:rsid w:val="00F665C4"/>
    <w:rsid w:val="00F71DD3"/>
    <w:rsid w:val="00F71EB8"/>
    <w:rsid w:val="00F73F3D"/>
    <w:rsid w:val="00F85422"/>
    <w:rsid w:val="00F90CF3"/>
    <w:rsid w:val="00F93DE5"/>
    <w:rsid w:val="00F949B8"/>
    <w:rsid w:val="00FA0DC2"/>
    <w:rsid w:val="00FA73D1"/>
    <w:rsid w:val="00FB1480"/>
    <w:rsid w:val="00FB2B30"/>
    <w:rsid w:val="00FB3971"/>
    <w:rsid w:val="00FB43F5"/>
    <w:rsid w:val="00FB47E4"/>
    <w:rsid w:val="00FD0475"/>
    <w:rsid w:val="00FD3C5C"/>
    <w:rsid w:val="00FD4023"/>
    <w:rsid w:val="00FE4B7D"/>
    <w:rsid w:val="00FF00EF"/>
    <w:rsid w:val="00FF620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A3CE3"/>
  <w14:defaultImageDpi w14:val="32767"/>
  <w15:chartTrackingRefBased/>
  <w15:docId w15:val="{30AEC2C0-E58C-47EC-B941-BD1481F0D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D Normal"/>
    <w:qFormat/>
    <w:rsid w:val="00D17F73"/>
    <w:pPr>
      <w:widowControl w:val="0"/>
      <w:overflowPunct w:val="0"/>
      <w:autoSpaceDE w:val="0"/>
      <w:autoSpaceDN w:val="0"/>
      <w:adjustRightInd w:val="0"/>
      <w:spacing w:after="240" w:line="240" w:lineRule="auto"/>
      <w:jc w:val="both"/>
      <w:textAlignment w:val="baseline"/>
    </w:pPr>
    <w:rPr>
      <w:rFonts w:ascii="Times New Roman" w:eastAsia="Times New Roman" w:hAnsi="Times New Roman" w:cs="Times New Roman"/>
      <w:szCs w:val="20"/>
    </w:rPr>
  </w:style>
  <w:style w:type="paragraph" w:styleId="Heading1">
    <w:name w:val="heading 1"/>
    <w:basedOn w:val="Normal"/>
    <w:next w:val="Normal"/>
    <w:link w:val="Heading1Char"/>
    <w:uiPriority w:val="9"/>
    <w:qFormat/>
    <w:rsid w:val="00FB2B30"/>
    <w:pPr>
      <w:keepNext/>
      <w:keepLines/>
      <w:numPr>
        <w:numId w:val="31"/>
      </w:numPr>
      <w:spacing w:before="240"/>
      <w:outlineLvl w:val="0"/>
    </w:pPr>
    <w:rPr>
      <w:rFonts w:eastAsiaTheme="majorEastAsia" w:cs="Times New Roman (Headings CS)"/>
      <w:b/>
      <w:caps/>
      <w:color w:val="000000" w:themeColor="text1"/>
      <w:szCs w:val="32"/>
    </w:rPr>
  </w:style>
  <w:style w:type="paragraph" w:styleId="Heading2">
    <w:name w:val="heading 2"/>
    <w:basedOn w:val="Heading1"/>
    <w:link w:val="Heading2Char"/>
    <w:uiPriority w:val="9"/>
    <w:unhideWhenUsed/>
    <w:qFormat/>
    <w:rsid w:val="00A91722"/>
    <w:pPr>
      <w:numPr>
        <w:ilvl w:val="1"/>
      </w:numPr>
      <w:outlineLvl w:val="1"/>
    </w:pPr>
    <w:rPr>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Center">
    <w:name w:val="Header Center"/>
    <w:basedOn w:val="Normal"/>
    <w:link w:val="HeaderCenterChar"/>
    <w:qFormat/>
    <w:rsid w:val="00437980"/>
    <w:pPr>
      <w:jc w:val="center"/>
    </w:pPr>
    <w:rPr>
      <w:b/>
      <w:caps/>
    </w:rPr>
  </w:style>
  <w:style w:type="paragraph" w:styleId="Header">
    <w:name w:val="header"/>
    <w:basedOn w:val="Normal"/>
    <w:link w:val="HeaderChar"/>
    <w:uiPriority w:val="99"/>
    <w:unhideWhenUsed/>
    <w:rsid w:val="00437980"/>
    <w:pPr>
      <w:tabs>
        <w:tab w:val="center" w:pos="4680"/>
        <w:tab w:val="right" w:pos="9360"/>
      </w:tabs>
      <w:spacing w:after="0"/>
    </w:pPr>
  </w:style>
  <w:style w:type="character" w:customStyle="1" w:styleId="HeaderCenterChar">
    <w:name w:val="Header Center Char"/>
    <w:basedOn w:val="DefaultParagraphFont"/>
    <w:link w:val="HeaderCenter"/>
    <w:rsid w:val="00437980"/>
    <w:rPr>
      <w:rFonts w:ascii="Times New Roman" w:eastAsia="Times New Roman" w:hAnsi="Times New Roman" w:cs="Times New Roman"/>
      <w:b/>
      <w:caps/>
      <w:szCs w:val="20"/>
    </w:rPr>
  </w:style>
  <w:style w:type="character" w:customStyle="1" w:styleId="HeaderChar">
    <w:name w:val="Header Char"/>
    <w:basedOn w:val="DefaultParagraphFont"/>
    <w:link w:val="Header"/>
    <w:uiPriority w:val="99"/>
    <w:rsid w:val="00437980"/>
    <w:rPr>
      <w:rFonts w:ascii="Times New Roman" w:eastAsia="Times New Roman" w:hAnsi="Times New Roman" w:cs="Times New Roman"/>
      <w:szCs w:val="20"/>
    </w:rPr>
  </w:style>
  <w:style w:type="paragraph" w:styleId="Footer">
    <w:name w:val="footer"/>
    <w:aliases w:val="SD Footer"/>
    <w:basedOn w:val="Normal"/>
    <w:link w:val="FooterChar"/>
    <w:unhideWhenUsed/>
    <w:rsid w:val="00437980"/>
    <w:pPr>
      <w:tabs>
        <w:tab w:val="center" w:pos="4680"/>
        <w:tab w:val="right" w:pos="9360"/>
      </w:tabs>
      <w:spacing w:after="0"/>
    </w:pPr>
  </w:style>
  <w:style w:type="character" w:customStyle="1" w:styleId="FooterChar">
    <w:name w:val="Footer Char"/>
    <w:aliases w:val="SD Footer Char"/>
    <w:basedOn w:val="DefaultParagraphFont"/>
    <w:link w:val="Footer"/>
    <w:uiPriority w:val="99"/>
    <w:rsid w:val="00437980"/>
    <w:rPr>
      <w:rFonts w:ascii="Times New Roman" w:eastAsia="Times New Roman" w:hAnsi="Times New Roman" w:cs="Times New Roman"/>
      <w:szCs w:val="20"/>
    </w:rPr>
  </w:style>
  <w:style w:type="paragraph" w:styleId="ListParagraph">
    <w:name w:val="List Paragraph"/>
    <w:basedOn w:val="Normal"/>
    <w:link w:val="ListParagraphChar"/>
    <w:uiPriority w:val="34"/>
    <w:qFormat/>
    <w:rsid w:val="00847358"/>
    <w:pPr>
      <w:ind w:left="720"/>
      <w:contextualSpacing/>
    </w:pPr>
  </w:style>
  <w:style w:type="paragraph" w:customStyle="1" w:styleId="Header2">
    <w:name w:val="Header 2"/>
    <w:basedOn w:val="Heading2"/>
    <w:link w:val="Header2Char"/>
    <w:qFormat/>
    <w:rsid w:val="001951E8"/>
    <w:pPr>
      <w:numPr>
        <w:ilvl w:val="0"/>
        <w:numId w:val="1"/>
      </w:numPr>
      <w:spacing w:line="480" w:lineRule="auto"/>
    </w:pPr>
    <w:rPr>
      <w:b w:val="0"/>
      <w:bCs/>
      <w:caps/>
      <w:color w:val="auto"/>
    </w:rPr>
  </w:style>
  <w:style w:type="character" w:customStyle="1" w:styleId="Heading1Char">
    <w:name w:val="Heading 1 Char"/>
    <w:basedOn w:val="DefaultParagraphFont"/>
    <w:link w:val="Heading1"/>
    <w:uiPriority w:val="9"/>
    <w:rsid w:val="00FB2B30"/>
    <w:rPr>
      <w:rFonts w:ascii="Times New Roman" w:eastAsiaTheme="majorEastAsia" w:hAnsi="Times New Roman" w:cs="Times New Roman (Headings CS)"/>
      <w:b/>
      <w:caps/>
      <w:color w:val="000000" w:themeColor="text1"/>
      <w:szCs w:val="32"/>
    </w:rPr>
  </w:style>
  <w:style w:type="character" w:customStyle="1" w:styleId="ListParagraphChar">
    <w:name w:val="List Paragraph Char"/>
    <w:basedOn w:val="DefaultParagraphFont"/>
    <w:link w:val="ListParagraph"/>
    <w:uiPriority w:val="34"/>
    <w:rsid w:val="00847358"/>
    <w:rPr>
      <w:rFonts w:ascii="Times New Roman" w:eastAsia="Times New Roman" w:hAnsi="Times New Roman" w:cs="Times New Roman"/>
      <w:szCs w:val="20"/>
    </w:rPr>
  </w:style>
  <w:style w:type="character" w:customStyle="1" w:styleId="Header2Char">
    <w:name w:val="Header 2 Char"/>
    <w:basedOn w:val="ListParagraphChar"/>
    <w:link w:val="Header2"/>
    <w:rsid w:val="001951E8"/>
    <w:rPr>
      <w:rFonts w:asciiTheme="majorBidi" w:eastAsiaTheme="majorEastAsia" w:hAnsiTheme="majorBidi" w:cstheme="majorBidi"/>
      <w:szCs w:val="26"/>
    </w:rPr>
  </w:style>
  <w:style w:type="character" w:customStyle="1" w:styleId="Heading2Char">
    <w:name w:val="Heading 2 Char"/>
    <w:basedOn w:val="DefaultParagraphFont"/>
    <w:link w:val="Heading2"/>
    <w:uiPriority w:val="9"/>
    <w:rsid w:val="00A91722"/>
    <w:rPr>
      <w:rFonts w:ascii="Times New Roman" w:eastAsiaTheme="majorEastAsia" w:hAnsi="Times New Roman" w:cs="Times New Roman (Headings CS)"/>
      <w:b/>
      <w:color w:val="000000" w:themeColor="text1"/>
      <w:szCs w:val="32"/>
    </w:rPr>
  </w:style>
  <w:style w:type="paragraph" w:styleId="TOCHeading">
    <w:name w:val="TOC Heading"/>
    <w:basedOn w:val="Heading1"/>
    <w:next w:val="Normal"/>
    <w:uiPriority w:val="39"/>
    <w:unhideWhenUsed/>
    <w:qFormat/>
    <w:rsid w:val="006204F0"/>
    <w:pPr>
      <w:widowControl/>
      <w:overflowPunct/>
      <w:autoSpaceDE/>
      <w:autoSpaceDN/>
      <w:adjustRightInd/>
      <w:spacing w:line="259" w:lineRule="auto"/>
      <w:textAlignment w:val="auto"/>
      <w:outlineLvl w:val="9"/>
    </w:pPr>
  </w:style>
  <w:style w:type="paragraph" w:styleId="TOC2">
    <w:name w:val="toc 2"/>
    <w:basedOn w:val="Normal"/>
    <w:next w:val="Normal"/>
    <w:link w:val="TOC2Char"/>
    <w:autoRedefine/>
    <w:uiPriority w:val="39"/>
    <w:unhideWhenUsed/>
    <w:rsid w:val="000077B3"/>
    <w:pPr>
      <w:tabs>
        <w:tab w:val="right" w:leader="dot" w:pos="9000"/>
        <w:tab w:val="right" w:pos="9360"/>
      </w:tabs>
      <w:spacing w:after="100"/>
    </w:pPr>
  </w:style>
  <w:style w:type="character" w:styleId="Hyperlink">
    <w:name w:val="Hyperlink"/>
    <w:basedOn w:val="DefaultParagraphFont"/>
    <w:uiPriority w:val="99"/>
    <w:unhideWhenUsed/>
    <w:rsid w:val="006204F0"/>
    <w:rPr>
      <w:color w:val="0563C1" w:themeColor="hyperlink"/>
      <w:u w:val="single"/>
    </w:rPr>
  </w:style>
  <w:style w:type="character" w:styleId="PlaceholderText">
    <w:name w:val="Placeholder Text"/>
    <w:basedOn w:val="DefaultParagraphFont"/>
    <w:uiPriority w:val="99"/>
    <w:semiHidden/>
    <w:rsid w:val="00FD3C5C"/>
    <w:rPr>
      <w:color w:val="808080"/>
    </w:rPr>
  </w:style>
  <w:style w:type="paragraph" w:styleId="Caption">
    <w:name w:val="caption"/>
    <w:basedOn w:val="Normal"/>
    <w:next w:val="Normal"/>
    <w:uiPriority w:val="35"/>
    <w:unhideWhenUsed/>
    <w:qFormat/>
    <w:rsid w:val="00243E7C"/>
    <w:pPr>
      <w:spacing w:before="120" w:after="120"/>
      <w:jc w:val="center"/>
    </w:pPr>
    <w:rPr>
      <w:sz w:val="20"/>
    </w:rPr>
  </w:style>
  <w:style w:type="paragraph" w:customStyle="1" w:styleId="Header3">
    <w:name w:val="Header 3"/>
    <w:basedOn w:val="Header2"/>
    <w:link w:val="Header3Char"/>
    <w:qFormat/>
    <w:rsid w:val="00433EEF"/>
    <w:pPr>
      <w:numPr>
        <w:ilvl w:val="1"/>
      </w:numPr>
    </w:pPr>
    <w:rPr>
      <w:caps w:val="0"/>
    </w:rPr>
  </w:style>
  <w:style w:type="character" w:styleId="CommentReference">
    <w:name w:val="annotation reference"/>
    <w:basedOn w:val="DefaultParagraphFont"/>
    <w:uiPriority w:val="99"/>
    <w:semiHidden/>
    <w:unhideWhenUsed/>
    <w:rsid w:val="00673555"/>
    <w:rPr>
      <w:sz w:val="16"/>
      <w:szCs w:val="16"/>
    </w:rPr>
  </w:style>
  <w:style w:type="character" w:customStyle="1" w:styleId="Header3Char">
    <w:name w:val="Header 3 Char"/>
    <w:basedOn w:val="Header2Char"/>
    <w:link w:val="Header3"/>
    <w:rsid w:val="00433EEF"/>
    <w:rPr>
      <w:rFonts w:asciiTheme="majorBidi" w:eastAsiaTheme="majorEastAsia" w:hAnsiTheme="majorBidi" w:cstheme="majorBidi"/>
      <w:b w:val="0"/>
      <w:bCs w:val="0"/>
      <w:caps/>
      <w:szCs w:val="26"/>
    </w:rPr>
  </w:style>
  <w:style w:type="paragraph" w:styleId="CommentText">
    <w:name w:val="annotation text"/>
    <w:basedOn w:val="Normal"/>
    <w:link w:val="CommentTextChar"/>
    <w:uiPriority w:val="99"/>
    <w:unhideWhenUsed/>
    <w:rsid w:val="00673555"/>
    <w:rPr>
      <w:sz w:val="20"/>
    </w:rPr>
  </w:style>
  <w:style w:type="character" w:customStyle="1" w:styleId="CommentTextChar">
    <w:name w:val="Comment Text Char"/>
    <w:basedOn w:val="DefaultParagraphFont"/>
    <w:link w:val="CommentText"/>
    <w:uiPriority w:val="99"/>
    <w:rsid w:val="0067355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73555"/>
    <w:rPr>
      <w:b/>
      <w:bCs/>
    </w:rPr>
  </w:style>
  <w:style w:type="character" w:customStyle="1" w:styleId="CommentSubjectChar">
    <w:name w:val="Comment Subject Char"/>
    <w:basedOn w:val="CommentTextChar"/>
    <w:link w:val="CommentSubject"/>
    <w:uiPriority w:val="99"/>
    <w:semiHidden/>
    <w:rsid w:val="0067355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7355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555"/>
    <w:rPr>
      <w:rFonts w:ascii="Segoe UI" w:eastAsia="Times New Roman" w:hAnsi="Segoe UI" w:cs="Segoe UI"/>
      <w:sz w:val="18"/>
      <w:szCs w:val="18"/>
    </w:rPr>
  </w:style>
  <w:style w:type="table" w:styleId="TableGrid">
    <w:name w:val="Table Grid"/>
    <w:basedOn w:val="TableNormal"/>
    <w:uiPriority w:val="39"/>
    <w:rsid w:val="00B116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E7521D"/>
    <w:rPr>
      <w:rFonts w:ascii="CMR10" w:hAnsi="CMR10" w:hint="default"/>
      <w:b w:val="0"/>
      <w:bCs w:val="0"/>
      <w:i w:val="0"/>
      <w:iCs w:val="0"/>
      <w:color w:val="000000"/>
      <w:sz w:val="22"/>
      <w:szCs w:val="22"/>
    </w:rPr>
  </w:style>
  <w:style w:type="character" w:customStyle="1" w:styleId="fontstyle21">
    <w:name w:val="fontstyle21"/>
    <w:basedOn w:val="DefaultParagraphFont"/>
    <w:rsid w:val="00E7521D"/>
    <w:rPr>
      <w:rFonts w:ascii="CMTI10" w:hAnsi="CMTI10" w:hint="default"/>
      <w:b w:val="0"/>
      <w:bCs w:val="0"/>
      <w:i/>
      <w:iCs/>
      <w:color w:val="000000"/>
      <w:sz w:val="22"/>
      <w:szCs w:val="22"/>
    </w:rPr>
  </w:style>
  <w:style w:type="paragraph" w:customStyle="1" w:styleId="PreliminaryTitle">
    <w:name w:val="Preliminary Title"/>
    <w:basedOn w:val="Normal"/>
    <w:link w:val="PreliminaryTitleChar"/>
    <w:qFormat/>
    <w:rsid w:val="00353220"/>
    <w:pPr>
      <w:jc w:val="center"/>
    </w:pPr>
    <w:rPr>
      <w:b/>
      <w:bCs/>
      <w:sz w:val="28"/>
      <w:szCs w:val="24"/>
    </w:rPr>
  </w:style>
  <w:style w:type="paragraph" w:customStyle="1" w:styleId="PreliminaryName">
    <w:name w:val="Preliminary Name"/>
    <w:basedOn w:val="Normal"/>
    <w:link w:val="PreliminaryNameChar"/>
    <w:qFormat/>
    <w:rsid w:val="00353220"/>
    <w:pPr>
      <w:spacing w:after="0"/>
      <w:jc w:val="center"/>
    </w:pPr>
  </w:style>
  <w:style w:type="character" w:customStyle="1" w:styleId="PreliminaryTitleChar">
    <w:name w:val="Preliminary Title Char"/>
    <w:basedOn w:val="DefaultParagraphFont"/>
    <w:link w:val="PreliminaryTitle"/>
    <w:rsid w:val="00353220"/>
    <w:rPr>
      <w:rFonts w:ascii="Times New Roman" w:eastAsia="Times New Roman" w:hAnsi="Times New Roman" w:cs="Times New Roman"/>
      <w:b/>
      <w:bCs/>
      <w:sz w:val="28"/>
      <w:szCs w:val="24"/>
    </w:rPr>
  </w:style>
  <w:style w:type="paragraph" w:customStyle="1" w:styleId="Committee">
    <w:name w:val="Committee"/>
    <w:basedOn w:val="Normal"/>
    <w:link w:val="CommitteeChar"/>
    <w:qFormat/>
    <w:rsid w:val="008241E5"/>
    <w:pPr>
      <w:ind w:left="288" w:right="288"/>
    </w:pPr>
    <w:rPr>
      <w:rFonts w:eastAsiaTheme="minorHAnsi"/>
    </w:rPr>
  </w:style>
  <w:style w:type="character" w:customStyle="1" w:styleId="PreliminaryNameChar">
    <w:name w:val="Preliminary Name Char"/>
    <w:basedOn w:val="DefaultParagraphFont"/>
    <w:link w:val="PreliminaryName"/>
    <w:rsid w:val="00353220"/>
    <w:rPr>
      <w:rFonts w:ascii="Times New Roman" w:eastAsia="Times New Roman" w:hAnsi="Times New Roman" w:cs="Times New Roman"/>
      <w:szCs w:val="20"/>
    </w:rPr>
  </w:style>
  <w:style w:type="paragraph" w:customStyle="1" w:styleId="Head">
    <w:name w:val="Head"/>
    <w:basedOn w:val="Normal"/>
    <w:link w:val="HeadChar"/>
    <w:qFormat/>
    <w:rsid w:val="00353220"/>
  </w:style>
  <w:style w:type="character" w:customStyle="1" w:styleId="CommitteeChar">
    <w:name w:val="Committee Char"/>
    <w:basedOn w:val="DefaultParagraphFont"/>
    <w:link w:val="Committee"/>
    <w:rsid w:val="008241E5"/>
    <w:rPr>
      <w:rFonts w:ascii="Times New Roman" w:hAnsi="Times New Roman" w:cs="Times New Roman"/>
      <w:szCs w:val="20"/>
    </w:rPr>
  </w:style>
  <w:style w:type="character" w:customStyle="1" w:styleId="HeadChar">
    <w:name w:val="Head Char"/>
    <w:basedOn w:val="DefaultParagraphFont"/>
    <w:link w:val="Head"/>
    <w:rsid w:val="00353220"/>
    <w:rPr>
      <w:rFonts w:ascii="Times New Roman" w:eastAsia="Times New Roman" w:hAnsi="Times New Roman" w:cs="Times New Roman"/>
      <w:szCs w:val="20"/>
    </w:rPr>
  </w:style>
  <w:style w:type="paragraph" w:styleId="Revision">
    <w:name w:val="Revision"/>
    <w:hidden/>
    <w:uiPriority w:val="99"/>
    <w:semiHidden/>
    <w:rsid w:val="0092019A"/>
    <w:pPr>
      <w:spacing w:after="0" w:line="240" w:lineRule="auto"/>
    </w:pPr>
    <w:rPr>
      <w:rFonts w:ascii="Times New Roman" w:eastAsia="Times New Roman" w:hAnsi="Times New Roman" w:cs="Times New Roman"/>
      <w:szCs w:val="20"/>
    </w:rPr>
  </w:style>
  <w:style w:type="character" w:styleId="UnresolvedMention">
    <w:name w:val="Unresolved Mention"/>
    <w:basedOn w:val="DefaultParagraphFont"/>
    <w:uiPriority w:val="99"/>
    <w:semiHidden/>
    <w:unhideWhenUsed/>
    <w:rsid w:val="007969F7"/>
    <w:rPr>
      <w:color w:val="605E5C"/>
      <w:shd w:val="clear" w:color="auto" w:fill="E1DFDD"/>
    </w:rPr>
  </w:style>
  <w:style w:type="paragraph" w:customStyle="1" w:styleId="TOCLinks">
    <w:name w:val="TOC Links"/>
    <w:basedOn w:val="TOC2"/>
    <w:link w:val="TOCLinksChar"/>
    <w:qFormat/>
    <w:rsid w:val="007969F7"/>
    <w:pPr>
      <w:tabs>
        <w:tab w:val="left" w:pos="360"/>
      </w:tabs>
    </w:pPr>
  </w:style>
  <w:style w:type="character" w:styleId="FollowedHyperlink">
    <w:name w:val="FollowedHyperlink"/>
    <w:basedOn w:val="DefaultParagraphFont"/>
    <w:uiPriority w:val="99"/>
    <w:semiHidden/>
    <w:unhideWhenUsed/>
    <w:rsid w:val="0089312D"/>
    <w:rPr>
      <w:color w:val="954F72" w:themeColor="followedHyperlink"/>
      <w:u w:val="single"/>
    </w:rPr>
  </w:style>
  <w:style w:type="character" w:customStyle="1" w:styleId="TOC2Char">
    <w:name w:val="TOC 2 Char"/>
    <w:basedOn w:val="DefaultParagraphFont"/>
    <w:link w:val="TOC2"/>
    <w:uiPriority w:val="39"/>
    <w:rsid w:val="007969F7"/>
    <w:rPr>
      <w:rFonts w:ascii="Times New Roman" w:eastAsia="Times New Roman" w:hAnsi="Times New Roman" w:cs="Times New Roman"/>
      <w:szCs w:val="20"/>
    </w:rPr>
  </w:style>
  <w:style w:type="character" w:customStyle="1" w:styleId="TOCLinksChar">
    <w:name w:val="TOC Links Char"/>
    <w:basedOn w:val="TOC2Char"/>
    <w:link w:val="TOCLinks"/>
    <w:rsid w:val="007969F7"/>
    <w:rPr>
      <w:rFonts w:ascii="Times New Roman" w:eastAsia="Times New Roman" w:hAnsi="Times New Roman" w:cs="Times New Roman"/>
      <w:szCs w:val="20"/>
    </w:rPr>
  </w:style>
  <w:style w:type="paragraph" w:customStyle="1" w:styleId="TOCSublinks">
    <w:name w:val="TOC Sublinks"/>
    <w:basedOn w:val="TOCLinks"/>
    <w:link w:val="TOCSublinksChar"/>
    <w:qFormat/>
    <w:rsid w:val="00E90998"/>
    <w:pPr>
      <w:tabs>
        <w:tab w:val="clear" w:pos="360"/>
        <w:tab w:val="left" w:pos="907"/>
      </w:tabs>
      <w:ind w:left="360"/>
    </w:pPr>
    <w:rPr>
      <w:color w:val="000000" w:themeColor="text1"/>
    </w:rPr>
  </w:style>
  <w:style w:type="character" w:customStyle="1" w:styleId="TOCSublinksChar">
    <w:name w:val="TOC Sublinks Char"/>
    <w:basedOn w:val="TOCLinksChar"/>
    <w:link w:val="TOCSublinks"/>
    <w:rsid w:val="00E90998"/>
    <w:rPr>
      <w:rFonts w:ascii="Times New Roman" w:eastAsia="Times New Roman" w:hAnsi="Times New Roman" w:cs="Times New Roman"/>
      <w:color w:val="000000" w:themeColor="text1"/>
      <w:szCs w:val="20"/>
    </w:rPr>
  </w:style>
  <w:style w:type="paragraph" w:styleId="NormalWeb">
    <w:name w:val="Normal (Web)"/>
    <w:basedOn w:val="Normal"/>
    <w:uiPriority w:val="99"/>
    <w:unhideWhenUsed/>
    <w:rsid w:val="00367ABE"/>
    <w:pPr>
      <w:widowControl/>
      <w:overflowPunct/>
      <w:autoSpaceDE/>
      <w:autoSpaceDN/>
      <w:adjustRightInd/>
      <w:spacing w:before="100" w:beforeAutospacing="1" w:after="100" w:afterAutospacing="1"/>
      <w:jc w:val="left"/>
      <w:textAlignment w:val="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715218">
      <w:bodyDiv w:val="1"/>
      <w:marLeft w:val="0"/>
      <w:marRight w:val="0"/>
      <w:marTop w:val="0"/>
      <w:marBottom w:val="0"/>
      <w:divBdr>
        <w:top w:val="none" w:sz="0" w:space="0" w:color="auto"/>
        <w:left w:val="none" w:sz="0" w:space="0" w:color="auto"/>
        <w:bottom w:val="none" w:sz="0" w:space="0" w:color="auto"/>
        <w:right w:val="none" w:sz="0" w:space="0" w:color="auto"/>
      </w:divBdr>
    </w:div>
    <w:div w:id="390006133">
      <w:bodyDiv w:val="1"/>
      <w:marLeft w:val="0"/>
      <w:marRight w:val="0"/>
      <w:marTop w:val="0"/>
      <w:marBottom w:val="0"/>
      <w:divBdr>
        <w:top w:val="none" w:sz="0" w:space="0" w:color="auto"/>
        <w:left w:val="none" w:sz="0" w:space="0" w:color="auto"/>
        <w:bottom w:val="none" w:sz="0" w:space="0" w:color="auto"/>
        <w:right w:val="none" w:sz="0" w:space="0" w:color="auto"/>
      </w:divBdr>
    </w:div>
    <w:div w:id="571892350">
      <w:bodyDiv w:val="1"/>
      <w:marLeft w:val="0"/>
      <w:marRight w:val="0"/>
      <w:marTop w:val="0"/>
      <w:marBottom w:val="0"/>
      <w:divBdr>
        <w:top w:val="none" w:sz="0" w:space="0" w:color="auto"/>
        <w:left w:val="none" w:sz="0" w:space="0" w:color="auto"/>
        <w:bottom w:val="none" w:sz="0" w:space="0" w:color="auto"/>
        <w:right w:val="none" w:sz="0" w:space="0" w:color="auto"/>
      </w:divBdr>
    </w:div>
    <w:div w:id="879128069">
      <w:bodyDiv w:val="1"/>
      <w:marLeft w:val="0"/>
      <w:marRight w:val="0"/>
      <w:marTop w:val="0"/>
      <w:marBottom w:val="0"/>
      <w:divBdr>
        <w:top w:val="none" w:sz="0" w:space="0" w:color="auto"/>
        <w:left w:val="none" w:sz="0" w:space="0" w:color="auto"/>
        <w:bottom w:val="none" w:sz="0" w:space="0" w:color="auto"/>
        <w:right w:val="none" w:sz="0" w:space="0" w:color="auto"/>
      </w:divBdr>
    </w:div>
    <w:div w:id="1208101431">
      <w:bodyDiv w:val="1"/>
      <w:marLeft w:val="0"/>
      <w:marRight w:val="0"/>
      <w:marTop w:val="0"/>
      <w:marBottom w:val="0"/>
      <w:divBdr>
        <w:top w:val="none" w:sz="0" w:space="0" w:color="auto"/>
        <w:left w:val="none" w:sz="0" w:space="0" w:color="auto"/>
        <w:bottom w:val="none" w:sz="0" w:space="0" w:color="auto"/>
        <w:right w:val="none" w:sz="0" w:space="0" w:color="auto"/>
      </w:divBdr>
    </w:div>
    <w:div w:id="1330447178">
      <w:bodyDiv w:val="1"/>
      <w:marLeft w:val="0"/>
      <w:marRight w:val="0"/>
      <w:marTop w:val="0"/>
      <w:marBottom w:val="0"/>
      <w:divBdr>
        <w:top w:val="none" w:sz="0" w:space="0" w:color="auto"/>
        <w:left w:val="none" w:sz="0" w:space="0" w:color="auto"/>
        <w:bottom w:val="none" w:sz="0" w:space="0" w:color="auto"/>
        <w:right w:val="none" w:sz="0" w:space="0" w:color="auto"/>
      </w:divBdr>
    </w:div>
    <w:div w:id="1339887576">
      <w:bodyDiv w:val="1"/>
      <w:marLeft w:val="0"/>
      <w:marRight w:val="0"/>
      <w:marTop w:val="0"/>
      <w:marBottom w:val="0"/>
      <w:divBdr>
        <w:top w:val="none" w:sz="0" w:space="0" w:color="auto"/>
        <w:left w:val="none" w:sz="0" w:space="0" w:color="auto"/>
        <w:bottom w:val="none" w:sz="0" w:space="0" w:color="auto"/>
        <w:right w:val="none" w:sz="0" w:space="0" w:color="auto"/>
      </w:divBdr>
    </w:div>
    <w:div w:id="1381710351">
      <w:bodyDiv w:val="1"/>
      <w:marLeft w:val="0"/>
      <w:marRight w:val="0"/>
      <w:marTop w:val="0"/>
      <w:marBottom w:val="0"/>
      <w:divBdr>
        <w:top w:val="none" w:sz="0" w:space="0" w:color="auto"/>
        <w:left w:val="none" w:sz="0" w:space="0" w:color="auto"/>
        <w:bottom w:val="none" w:sz="0" w:space="0" w:color="auto"/>
        <w:right w:val="none" w:sz="0" w:space="0" w:color="auto"/>
      </w:divBdr>
    </w:div>
    <w:div w:id="1549106697">
      <w:bodyDiv w:val="1"/>
      <w:marLeft w:val="0"/>
      <w:marRight w:val="0"/>
      <w:marTop w:val="0"/>
      <w:marBottom w:val="0"/>
      <w:divBdr>
        <w:top w:val="none" w:sz="0" w:space="0" w:color="auto"/>
        <w:left w:val="none" w:sz="0" w:space="0" w:color="auto"/>
        <w:bottom w:val="none" w:sz="0" w:space="0" w:color="auto"/>
        <w:right w:val="none" w:sz="0" w:space="0" w:color="auto"/>
      </w:divBdr>
    </w:div>
    <w:div w:id="1743865867">
      <w:bodyDiv w:val="1"/>
      <w:marLeft w:val="0"/>
      <w:marRight w:val="0"/>
      <w:marTop w:val="0"/>
      <w:marBottom w:val="0"/>
      <w:divBdr>
        <w:top w:val="none" w:sz="0" w:space="0" w:color="auto"/>
        <w:left w:val="none" w:sz="0" w:space="0" w:color="auto"/>
        <w:bottom w:val="none" w:sz="0" w:space="0" w:color="auto"/>
        <w:right w:val="none" w:sz="0" w:space="0" w:color="auto"/>
      </w:divBdr>
    </w:div>
    <w:div w:id="1912690007">
      <w:bodyDiv w:val="1"/>
      <w:marLeft w:val="0"/>
      <w:marRight w:val="0"/>
      <w:marTop w:val="0"/>
      <w:marBottom w:val="0"/>
      <w:divBdr>
        <w:top w:val="none" w:sz="0" w:space="0" w:color="auto"/>
        <w:left w:val="none" w:sz="0" w:space="0" w:color="auto"/>
        <w:bottom w:val="none" w:sz="0" w:space="0" w:color="auto"/>
        <w:right w:val="none" w:sz="0" w:space="0" w:color="auto"/>
      </w:divBdr>
    </w:div>
    <w:div w:id="2070305178">
      <w:bodyDiv w:val="1"/>
      <w:marLeft w:val="0"/>
      <w:marRight w:val="0"/>
      <w:marTop w:val="0"/>
      <w:marBottom w:val="0"/>
      <w:divBdr>
        <w:top w:val="none" w:sz="0" w:space="0" w:color="auto"/>
        <w:left w:val="none" w:sz="0" w:space="0" w:color="auto"/>
        <w:bottom w:val="none" w:sz="0" w:space="0" w:color="auto"/>
        <w:right w:val="none" w:sz="0" w:space="0" w:color="auto"/>
      </w:divBdr>
    </w:div>
    <w:div w:id="2088263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jp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jp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header" Target="header1.xml"/><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2.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92B6546-BD54-4F18-B5D9-A3872A562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5</TotalTime>
  <Pages>50</Pages>
  <Words>18771</Words>
  <Characters>106995</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hid Khalkhali</dc:creator>
  <cp:keywords/>
  <dc:description/>
  <cp:lastModifiedBy>Vahid Khalkhali</cp:lastModifiedBy>
  <cp:revision>6</cp:revision>
  <cp:lastPrinted>2021-01-21T19:56:00Z</cp:lastPrinted>
  <dcterms:created xsi:type="dcterms:W3CDTF">2021-02-23T18:40:00Z</dcterms:created>
  <dcterms:modified xsi:type="dcterms:W3CDTF">2021-02-2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a7c4ee2-fdab-3e09-9fc7-f16673028281</vt:lpwstr>
  </property>
</Properties>
</file>